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06661" w14:textId="63AE9058" w:rsidR="004917BE" w:rsidRPr="00263B73" w:rsidRDefault="009B29ED" w:rsidP="00263B73">
      <w:pPr>
        <w:pStyle w:val="Title"/>
        <w:spacing w:line="480" w:lineRule="auto"/>
        <w:jc w:val="center"/>
        <w:rPr>
          <w:b/>
          <w:sz w:val="40"/>
        </w:rPr>
      </w:pPr>
      <w:r w:rsidRPr="00973552">
        <w:rPr>
          <w:b/>
          <w:sz w:val="40"/>
        </w:rPr>
        <w:t xml:space="preserve">Planning and </w:t>
      </w:r>
      <w:r w:rsidR="001C08CF">
        <w:rPr>
          <w:b/>
          <w:sz w:val="40"/>
        </w:rPr>
        <w:t>optimis</w:t>
      </w:r>
      <w:r w:rsidR="00973552" w:rsidRPr="00973552">
        <w:rPr>
          <w:b/>
          <w:sz w:val="40"/>
        </w:rPr>
        <w:t>ing</w:t>
      </w:r>
      <w:r w:rsidR="001B0BD9" w:rsidRPr="00973552">
        <w:rPr>
          <w:b/>
          <w:sz w:val="40"/>
        </w:rPr>
        <w:t xml:space="preserve"> </w:t>
      </w:r>
      <w:r w:rsidR="00DE20EE" w:rsidRPr="00973552">
        <w:rPr>
          <w:b/>
          <w:sz w:val="40"/>
        </w:rPr>
        <w:t xml:space="preserve">a digital intervention to </w:t>
      </w:r>
      <w:r w:rsidR="007F7476">
        <w:rPr>
          <w:b/>
          <w:sz w:val="40"/>
        </w:rPr>
        <w:t>protect</w:t>
      </w:r>
      <w:r w:rsidR="007F7476" w:rsidRPr="00973552">
        <w:rPr>
          <w:b/>
          <w:sz w:val="40"/>
        </w:rPr>
        <w:t xml:space="preserve"> </w:t>
      </w:r>
      <w:r w:rsidR="00EC1CB5" w:rsidRPr="00973552">
        <w:rPr>
          <w:b/>
          <w:sz w:val="40"/>
        </w:rPr>
        <w:t xml:space="preserve">older adults’ </w:t>
      </w:r>
      <w:r w:rsidR="00DE20EE" w:rsidRPr="00973552">
        <w:rPr>
          <w:b/>
          <w:sz w:val="40"/>
        </w:rPr>
        <w:t xml:space="preserve">cognitive </w:t>
      </w:r>
      <w:r w:rsidR="007F7476">
        <w:rPr>
          <w:b/>
          <w:sz w:val="40"/>
        </w:rPr>
        <w:t>health</w:t>
      </w:r>
    </w:p>
    <w:p w14:paraId="40960121" w14:textId="1CC22E73" w:rsidR="0014340A" w:rsidRPr="00973552" w:rsidRDefault="0014340A" w:rsidP="00263B73">
      <w:pPr>
        <w:spacing w:line="480" w:lineRule="auto"/>
      </w:pPr>
      <w:r w:rsidRPr="00973552">
        <w:t>Essery, Rosie</w:t>
      </w:r>
      <w:r w:rsidR="005A7363" w:rsidRPr="00973552">
        <w:t>*</w:t>
      </w:r>
      <w:r w:rsidR="00C5262A">
        <w:t xml:space="preserve"> (r.a.essery@soton.ac.uk)</w:t>
      </w:r>
      <w:r w:rsidR="005A7363" w:rsidRPr="00973552">
        <w:t xml:space="preserve"> </w:t>
      </w:r>
      <w:r w:rsidR="00A2068C" w:rsidRPr="00973552">
        <w:rPr>
          <w:vertAlign w:val="superscript"/>
        </w:rPr>
        <w:t>1</w:t>
      </w:r>
      <w:r w:rsidRPr="00973552">
        <w:t>, Pollet, Sebastien</w:t>
      </w:r>
      <w:r w:rsidR="00A2068C" w:rsidRPr="00973552">
        <w:rPr>
          <w:vertAlign w:val="superscript"/>
        </w:rPr>
        <w:t>1</w:t>
      </w:r>
      <w:r w:rsidRPr="00973552">
        <w:t>, Smith, Kirsten</w:t>
      </w:r>
      <w:r w:rsidR="005A7363" w:rsidRPr="00973552">
        <w:t xml:space="preserve"> A.</w:t>
      </w:r>
      <w:r w:rsidR="00A2068C" w:rsidRPr="00973552">
        <w:rPr>
          <w:vertAlign w:val="superscript"/>
        </w:rPr>
        <w:t>1</w:t>
      </w:r>
      <w:r w:rsidR="00BC1693">
        <w:rPr>
          <w:vertAlign w:val="superscript"/>
        </w:rPr>
        <w:t xml:space="preserve"> </w:t>
      </w:r>
      <w:r w:rsidRPr="00973552">
        <w:t>, Mowbray, Fiona</w:t>
      </w:r>
      <w:r w:rsidR="00A2068C" w:rsidRPr="00973552">
        <w:rPr>
          <w:vertAlign w:val="superscript"/>
        </w:rPr>
        <w:t>1</w:t>
      </w:r>
      <w:r w:rsidRPr="003B4524">
        <w:t>, Slodkowska-Barabasz, Joanna</w:t>
      </w:r>
      <w:r w:rsidR="00A2068C" w:rsidRPr="003B4524">
        <w:rPr>
          <w:vertAlign w:val="superscript"/>
        </w:rPr>
        <w:t>1</w:t>
      </w:r>
      <w:r w:rsidRPr="00973552">
        <w:t>, Denison-Day, James</w:t>
      </w:r>
      <w:r w:rsidR="00A2068C" w:rsidRPr="00973552">
        <w:rPr>
          <w:vertAlign w:val="superscript"/>
        </w:rPr>
        <w:t>1</w:t>
      </w:r>
      <w:r w:rsidRPr="00163F2D">
        <w:t>, Hayter, Victoria</w:t>
      </w:r>
      <w:r w:rsidR="00A2068C" w:rsidRPr="00163F2D">
        <w:rPr>
          <w:vertAlign w:val="superscript"/>
        </w:rPr>
        <w:t>1</w:t>
      </w:r>
      <w:r w:rsidRPr="00163F2D">
        <w:t>,</w:t>
      </w:r>
      <w:r w:rsidRPr="00973552">
        <w:t xml:space="preserve"> Bradbury, Katherine</w:t>
      </w:r>
      <w:r w:rsidR="00A2068C" w:rsidRPr="00973552">
        <w:rPr>
          <w:vertAlign w:val="superscript"/>
        </w:rPr>
        <w:t>1</w:t>
      </w:r>
      <w:r w:rsidRPr="00973552">
        <w:t>, Grey, Elisabeth</w:t>
      </w:r>
      <w:r w:rsidR="00A2068C" w:rsidRPr="00973552">
        <w:rPr>
          <w:vertAlign w:val="superscript"/>
        </w:rPr>
        <w:t>2</w:t>
      </w:r>
      <w:r w:rsidRPr="005708B4">
        <w:t>,</w:t>
      </w:r>
      <w:r w:rsidRPr="00973552">
        <w:t xml:space="preserve"> Western, Max</w:t>
      </w:r>
      <w:r w:rsidR="00B72A60">
        <w:t xml:space="preserve"> J.</w:t>
      </w:r>
      <w:r w:rsidR="00A2068C" w:rsidRPr="00973552">
        <w:rPr>
          <w:vertAlign w:val="superscript"/>
        </w:rPr>
        <w:t>2</w:t>
      </w:r>
      <w:r w:rsidR="00EC1CB5" w:rsidRPr="00973552">
        <w:rPr>
          <w:vertAlign w:val="superscript"/>
        </w:rPr>
        <w:t xml:space="preserve"> </w:t>
      </w:r>
      <w:r w:rsidRPr="00973552">
        <w:t>, Milton, Alexander</w:t>
      </w:r>
      <w:r w:rsidR="00A2068C" w:rsidRPr="00973552">
        <w:rPr>
          <w:vertAlign w:val="superscript"/>
        </w:rPr>
        <w:t>3</w:t>
      </w:r>
      <w:r w:rsidR="00B72A60">
        <w:rPr>
          <w:vertAlign w:val="superscript"/>
        </w:rPr>
        <w:t xml:space="preserve"> </w:t>
      </w:r>
      <w:r w:rsidRPr="00973552">
        <w:t>, Hunter, Cheryl</w:t>
      </w:r>
      <w:r w:rsidR="001900BF" w:rsidRPr="001900BF">
        <w:rPr>
          <w:vertAlign w:val="superscript"/>
        </w:rPr>
        <w:t>4</w:t>
      </w:r>
      <w:r w:rsidRPr="005708B4">
        <w:t>,</w:t>
      </w:r>
      <w:r w:rsidRPr="00973552">
        <w:t xml:space="preserve"> Ferrey, Anne</w:t>
      </w:r>
      <w:r w:rsidR="000019E4" w:rsidRPr="00973552">
        <w:t xml:space="preserve"> E</w:t>
      </w:r>
      <w:r w:rsidR="001900BF" w:rsidRPr="001658BC">
        <w:rPr>
          <w:vertAlign w:val="superscript"/>
        </w:rPr>
        <w:t>5</w:t>
      </w:r>
      <w:r w:rsidR="000019E4" w:rsidRPr="00973552">
        <w:t>.</w:t>
      </w:r>
      <w:r w:rsidRPr="00973552">
        <w:t>, M</w:t>
      </w:r>
      <w:r w:rsidR="006077CB" w:rsidRPr="00973552">
        <w:t>ü</w:t>
      </w:r>
      <w:r w:rsidRPr="00973552">
        <w:t>ller, Andre</w:t>
      </w:r>
      <w:r w:rsidR="009B01A9" w:rsidRPr="00973552">
        <w:t xml:space="preserve"> Matthias</w:t>
      </w:r>
      <w:r w:rsidR="00A2068C" w:rsidRPr="00973552">
        <w:rPr>
          <w:vertAlign w:val="superscript"/>
        </w:rPr>
        <w:t>6</w:t>
      </w:r>
      <w:r w:rsidR="007606CE">
        <w:rPr>
          <w:vertAlign w:val="superscript"/>
        </w:rPr>
        <w:t>,7</w:t>
      </w:r>
      <w:r w:rsidRPr="00973552">
        <w:t xml:space="preserve">, Stuart, </w:t>
      </w:r>
      <w:r w:rsidR="009B01A9" w:rsidRPr="00973552">
        <w:t>Beth</w:t>
      </w:r>
      <w:r w:rsidR="007606CE">
        <w:rPr>
          <w:vertAlign w:val="superscript"/>
        </w:rPr>
        <w:t>8</w:t>
      </w:r>
      <w:r w:rsidRPr="00973552">
        <w:t xml:space="preserve">, </w:t>
      </w:r>
      <w:proofErr w:type="spellStart"/>
      <w:r w:rsidRPr="00472D6D">
        <w:t>Mutrie</w:t>
      </w:r>
      <w:proofErr w:type="spellEnd"/>
      <w:r w:rsidRPr="00472D6D">
        <w:t xml:space="preserve">, </w:t>
      </w:r>
      <w:r w:rsidR="009B01A9" w:rsidRPr="00472D6D">
        <w:t>Nanette</w:t>
      </w:r>
      <w:r w:rsidR="009B01A9" w:rsidRPr="00472D6D">
        <w:rPr>
          <w:vertAlign w:val="superscript"/>
        </w:rPr>
        <w:t>9</w:t>
      </w:r>
      <w:r w:rsidRPr="00973552">
        <w:t xml:space="preserve">, </w:t>
      </w:r>
      <w:r w:rsidR="00C57C40" w:rsidRPr="00973552">
        <w:t>Griffin, Simon</w:t>
      </w:r>
      <w:r w:rsidR="00877473">
        <w:rPr>
          <w:vertAlign w:val="superscript"/>
        </w:rPr>
        <w:t>10</w:t>
      </w:r>
      <w:r w:rsidR="00C57C40">
        <w:t xml:space="preserve">, </w:t>
      </w:r>
      <w:r w:rsidRPr="00351623">
        <w:t xml:space="preserve">Kendrick, </w:t>
      </w:r>
      <w:r w:rsidR="009B01A9" w:rsidRPr="00351623">
        <w:t>Tony</w:t>
      </w:r>
      <w:r w:rsidR="009B01A9" w:rsidRPr="00351623">
        <w:rPr>
          <w:vertAlign w:val="superscript"/>
        </w:rPr>
        <w:t>8</w:t>
      </w:r>
      <w:r w:rsidRPr="00973552">
        <w:t>,</w:t>
      </w:r>
      <w:r w:rsidR="00F255DE">
        <w:t xml:space="preserve"> </w:t>
      </w:r>
      <w:r w:rsidR="00F255DE" w:rsidRPr="00AE6C11">
        <w:t>Brooker, Helen</w:t>
      </w:r>
      <w:r w:rsidR="00F255DE" w:rsidRPr="00AE6C11">
        <w:rPr>
          <w:vertAlign w:val="superscript"/>
        </w:rPr>
        <w:t>11</w:t>
      </w:r>
      <w:r w:rsidR="00F255DE">
        <w:t xml:space="preserve">, </w:t>
      </w:r>
      <w:r w:rsidRPr="00973552">
        <w:t xml:space="preserve"> </w:t>
      </w:r>
      <w:r w:rsidRPr="007B3A77">
        <w:t xml:space="preserve">Gudgin, </w:t>
      </w:r>
      <w:r w:rsidR="00F255DE" w:rsidRPr="007B3A77">
        <w:t>Bernard</w:t>
      </w:r>
      <w:r w:rsidR="00F255DE" w:rsidRPr="007B3A77">
        <w:rPr>
          <w:vertAlign w:val="superscript"/>
        </w:rPr>
        <w:t>1</w:t>
      </w:r>
      <w:r w:rsidR="00F255DE">
        <w:rPr>
          <w:vertAlign w:val="superscript"/>
        </w:rPr>
        <w:t>2</w:t>
      </w:r>
      <w:r w:rsidRPr="007B3A77">
        <w:t>,</w:t>
      </w:r>
      <w:r w:rsidRPr="00973552">
        <w:t xml:space="preserve"> </w:t>
      </w:r>
      <w:r w:rsidRPr="00351623">
        <w:t xml:space="preserve">Phillips, </w:t>
      </w:r>
      <w:r w:rsidR="00F255DE" w:rsidRPr="00351623">
        <w:t>Rosemary</w:t>
      </w:r>
      <w:r w:rsidR="00F255DE" w:rsidRPr="00351623">
        <w:rPr>
          <w:vertAlign w:val="superscript"/>
        </w:rPr>
        <w:t>1</w:t>
      </w:r>
      <w:r w:rsidR="00F255DE">
        <w:rPr>
          <w:vertAlign w:val="superscript"/>
        </w:rPr>
        <w:t>2</w:t>
      </w:r>
      <w:r w:rsidRPr="00973552">
        <w:t xml:space="preserve">, </w:t>
      </w:r>
      <w:r w:rsidRPr="009E7A4F">
        <w:t xml:space="preserve">Stokes, </w:t>
      </w:r>
      <w:r w:rsidR="00F255DE" w:rsidRPr="009E7A4F">
        <w:t>Tom</w:t>
      </w:r>
      <w:r w:rsidR="00F255DE" w:rsidRPr="009E7A4F">
        <w:rPr>
          <w:vertAlign w:val="superscript"/>
        </w:rPr>
        <w:t>1</w:t>
      </w:r>
      <w:r w:rsidR="00F255DE">
        <w:rPr>
          <w:vertAlign w:val="superscript"/>
        </w:rPr>
        <w:t>2</w:t>
      </w:r>
      <w:r w:rsidRPr="009E7A4F">
        <w:t>,</w:t>
      </w:r>
      <w:r w:rsidRPr="00973552">
        <w:t xml:space="preserve"> </w:t>
      </w:r>
      <w:r w:rsidRPr="003B4524">
        <w:t xml:space="preserve">Niven, </w:t>
      </w:r>
      <w:r w:rsidR="00F255DE" w:rsidRPr="003B4524">
        <w:t>John</w:t>
      </w:r>
      <w:r w:rsidR="00F255DE" w:rsidRPr="003B4524">
        <w:rPr>
          <w:vertAlign w:val="superscript"/>
        </w:rPr>
        <w:t>1</w:t>
      </w:r>
      <w:r w:rsidR="00F255DE">
        <w:rPr>
          <w:vertAlign w:val="superscript"/>
        </w:rPr>
        <w:t>2</w:t>
      </w:r>
      <w:r w:rsidRPr="003B4524">
        <w:t xml:space="preserve">, Little, </w:t>
      </w:r>
      <w:r w:rsidR="009B01A9" w:rsidRPr="003B4524">
        <w:t>Paul</w:t>
      </w:r>
      <w:r w:rsidR="009B01A9" w:rsidRPr="003B4524">
        <w:rPr>
          <w:vertAlign w:val="superscript"/>
        </w:rPr>
        <w:t>8</w:t>
      </w:r>
      <w:r w:rsidR="00A2068C" w:rsidRPr="00973552">
        <w:t>, a</w:t>
      </w:r>
      <w:r w:rsidRPr="00973552">
        <w:t xml:space="preserve">nd </w:t>
      </w:r>
      <w:r w:rsidRPr="009D3904">
        <w:t>Yardley, Lucy</w:t>
      </w:r>
      <w:r w:rsidR="00A2068C" w:rsidRPr="009D3904">
        <w:t>*</w:t>
      </w:r>
      <w:r w:rsidR="00C5262A">
        <w:t>(lucy.yardley@bristol.ac.uk)</w:t>
      </w:r>
      <w:r w:rsidR="006F5474">
        <w:rPr>
          <w:vertAlign w:val="superscript"/>
        </w:rPr>
        <w:t>1,</w:t>
      </w:r>
      <w:r w:rsidR="00A2068C" w:rsidRPr="009D3904">
        <w:rPr>
          <w:vertAlign w:val="superscript"/>
        </w:rPr>
        <w:t>3</w:t>
      </w:r>
      <w:r w:rsidR="0054275C" w:rsidRPr="009D3904">
        <w:rPr>
          <w:vertAlign w:val="superscript"/>
        </w:rPr>
        <w:t xml:space="preserve"> </w:t>
      </w:r>
    </w:p>
    <w:p w14:paraId="49666A50" w14:textId="524D9FC1" w:rsidR="009E1E35" w:rsidRPr="00973552" w:rsidRDefault="009E1E35" w:rsidP="00263B73">
      <w:pPr>
        <w:spacing w:line="480" w:lineRule="auto"/>
      </w:pPr>
      <w:r w:rsidRPr="00973552">
        <w:t xml:space="preserve">* </w:t>
      </w:r>
      <w:r w:rsidRPr="00973552">
        <w:rPr>
          <w:i/>
        </w:rPr>
        <w:t>Corresponding author</w:t>
      </w:r>
      <w:r w:rsidR="005A7363" w:rsidRPr="00973552">
        <w:rPr>
          <w:i/>
        </w:rPr>
        <w:t>s</w:t>
      </w:r>
    </w:p>
    <w:p w14:paraId="55B618F1" w14:textId="09F43CB0" w:rsidR="0014340A" w:rsidRPr="00973552" w:rsidRDefault="00A2068C" w:rsidP="00B13151">
      <w:pPr>
        <w:spacing w:after="120" w:line="480" w:lineRule="auto"/>
      </w:pPr>
      <w:r w:rsidRPr="00973552">
        <w:rPr>
          <w:vertAlign w:val="superscript"/>
        </w:rPr>
        <w:t>1</w:t>
      </w:r>
      <w:r w:rsidR="00670BF9" w:rsidRPr="00973552">
        <w:t xml:space="preserve"> Centre for Clinical and Community Applications of Health Psychology, University of Southampton</w:t>
      </w:r>
    </w:p>
    <w:p w14:paraId="52D98472" w14:textId="44E2509A" w:rsidR="00A2068C" w:rsidRPr="00973552" w:rsidRDefault="00A2068C" w:rsidP="00B13151">
      <w:pPr>
        <w:spacing w:after="120" w:line="480" w:lineRule="auto"/>
      </w:pPr>
      <w:r w:rsidRPr="00973552">
        <w:rPr>
          <w:vertAlign w:val="superscript"/>
        </w:rPr>
        <w:t>2</w:t>
      </w:r>
      <w:r w:rsidR="00670BF9" w:rsidRPr="00973552">
        <w:t xml:space="preserve"> Department </w:t>
      </w:r>
      <w:r w:rsidR="006077CB" w:rsidRPr="00973552">
        <w:t>for</w:t>
      </w:r>
      <w:r w:rsidR="00670BF9" w:rsidRPr="00973552">
        <w:t xml:space="preserve"> Health, University of Bath</w:t>
      </w:r>
    </w:p>
    <w:p w14:paraId="066ABDC1" w14:textId="3B17CD9B" w:rsidR="00A2068C" w:rsidRPr="00973552" w:rsidRDefault="00A2068C" w:rsidP="00B13151">
      <w:pPr>
        <w:spacing w:after="120" w:line="480" w:lineRule="auto"/>
      </w:pPr>
      <w:r w:rsidRPr="00973552">
        <w:rPr>
          <w:vertAlign w:val="superscript"/>
        </w:rPr>
        <w:t>3</w:t>
      </w:r>
      <w:r w:rsidR="00670BF9" w:rsidRPr="00973552">
        <w:t xml:space="preserve"> </w:t>
      </w:r>
      <w:r w:rsidR="006077CB" w:rsidRPr="00973552">
        <w:t xml:space="preserve">School of Psychological Science, </w:t>
      </w:r>
      <w:r w:rsidR="00670BF9" w:rsidRPr="00973552">
        <w:t>University of Bristol</w:t>
      </w:r>
    </w:p>
    <w:p w14:paraId="009E2142" w14:textId="3D7EFA6D" w:rsidR="00A2068C" w:rsidRPr="00973552" w:rsidRDefault="00A2068C" w:rsidP="00B13151">
      <w:pPr>
        <w:spacing w:after="120" w:line="480" w:lineRule="auto"/>
      </w:pPr>
      <w:proofErr w:type="gramStart"/>
      <w:r w:rsidRPr="00973552">
        <w:rPr>
          <w:vertAlign w:val="superscript"/>
        </w:rPr>
        <w:t>4</w:t>
      </w:r>
      <w:r w:rsidR="00670BF9" w:rsidRPr="00973552">
        <w:t xml:space="preserve"> </w:t>
      </w:r>
      <w:r w:rsidR="001658BC">
        <w:t xml:space="preserve"> University</w:t>
      </w:r>
      <w:proofErr w:type="gramEnd"/>
      <w:r w:rsidR="001658BC">
        <w:t xml:space="preserve"> Hospitals Plymouth NHS Trust</w:t>
      </w:r>
    </w:p>
    <w:p w14:paraId="23CF5402" w14:textId="4C899253" w:rsidR="00A2068C" w:rsidRPr="00973552" w:rsidRDefault="00A2068C" w:rsidP="00B13151">
      <w:pPr>
        <w:spacing w:after="120" w:line="480" w:lineRule="auto"/>
      </w:pPr>
      <w:r w:rsidRPr="00973552">
        <w:rPr>
          <w:vertAlign w:val="superscript"/>
        </w:rPr>
        <w:t>5</w:t>
      </w:r>
      <w:r w:rsidR="00670BF9" w:rsidRPr="00973552">
        <w:t xml:space="preserve"> </w:t>
      </w:r>
      <w:r w:rsidR="009E1E35" w:rsidRPr="00973552">
        <w:t>Nuffield Department of Primary Care Health Sciences, University of Oxford</w:t>
      </w:r>
    </w:p>
    <w:p w14:paraId="3BA841E0" w14:textId="47F2161D" w:rsidR="00A2068C" w:rsidRPr="00973552" w:rsidRDefault="00A2068C" w:rsidP="00B13151">
      <w:pPr>
        <w:spacing w:after="120" w:line="480" w:lineRule="auto"/>
      </w:pPr>
      <w:r w:rsidRPr="00973552">
        <w:rPr>
          <w:vertAlign w:val="superscript"/>
        </w:rPr>
        <w:t>6</w:t>
      </w:r>
      <w:r w:rsidR="009E1E35" w:rsidRPr="00973552">
        <w:t xml:space="preserve"> Saw </w:t>
      </w:r>
      <w:proofErr w:type="spellStart"/>
      <w:r w:rsidR="009E1E35" w:rsidRPr="00973552">
        <w:t>Swee</w:t>
      </w:r>
      <w:proofErr w:type="spellEnd"/>
      <w:r w:rsidR="009E1E35" w:rsidRPr="00973552">
        <w:t xml:space="preserve"> Hock School of Public Health, National University of Singapore</w:t>
      </w:r>
    </w:p>
    <w:p w14:paraId="273C50F6" w14:textId="7D290F28" w:rsidR="009B01A9" w:rsidRPr="00973552" w:rsidRDefault="009B01A9" w:rsidP="00B13151">
      <w:pPr>
        <w:pStyle w:val="CommentText"/>
        <w:spacing w:after="120" w:line="480" w:lineRule="auto"/>
        <w:rPr>
          <w:sz w:val="22"/>
        </w:rPr>
      </w:pPr>
      <w:r w:rsidRPr="00973552">
        <w:rPr>
          <w:vertAlign w:val="superscript"/>
        </w:rPr>
        <w:t xml:space="preserve">7 </w:t>
      </w:r>
      <w:r w:rsidRPr="00973552">
        <w:rPr>
          <w:sz w:val="22"/>
        </w:rPr>
        <w:t>Centre for Sport &amp; Exercise Sciences, University of Malaya, Malaysia</w:t>
      </w:r>
    </w:p>
    <w:p w14:paraId="6E1F89D0" w14:textId="139B77EB" w:rsidR="00A2068C" w:rsidRPr="00973552" w:rsidRDefault="009B01A9" w:rsidP="00B13151">
      <w:pPr>
        <w:spacing w:after="120" w:line="480" w:lineRule="auto"/>
      </w:pPr>
      <w:r w:rsidRPr="00973552">
        <w:rPr>
          <w:vertAlign w:val="superscript"/>
        </w:rPr>
        <w:t xml:space="preserve">8 </w:t>
      </w:r>
      <w:r w:rsidR="00670BF9" w:rsidRPr="00973552">
        <w:t>Primary Care, Population Sciences and Medical Education, University of Southampton</w:t>
      </w:r>
    </w:p>
    <w:p w14:paraId="17B91C42" w14:textId="0FDD693F" w:rsidR="006077CB" w:rsidRPr="00973552" w:rsidRDefault="009B01A9" w:rsidP="00B13151">
      <w:pPr>
        <w:spacing w:after="120" w:line="480" w:lineRule="auto"/>
      </w:pPr>
      <w:r w:rsidRPr="00973552">
        <w:rPr>
          <w:vertAlign w:val="superscript"/>
        </w:rPr>
        <w:t>9</w:t>
      </w:r>
      <w:r w:rsidRPr="00973552">
        <w:t xml:space="preserve"> </w:t>
      </w:r>
      <w:r w:rsidR="00EB64FD" w:rsidRPr="00973552">
        <w:t>Physical Activity for Health Research Centre, University of Edinburgh</w:t>
      </w:r>
    </w:p>
    <w:p w14:paraId="2E6A45E0" w14:textId="03852E4B" w:rsidR="00EB64FD" w:rsidRDefault="009B01A9" w:rsidP="00B13151">
      <w:pPr>
        <w:spacing w:after="120" w:line="480" w:lineRule="auto"/>
      </w:pPr>
      <w:r w:rsidRPr="00973552">
        <w:rPr>
          <w:vertAlign w:val="superscript"/>
        </w:rPr>
        <w:t>10</w:t>
      </w:r>
      <w:r w:rsidRPr="00973552">
        <w:t xml:space="preserve"> </w:t>
      </w:r>
      <w:r w:rsidR="00EB64FD" w:rsidRPr="00973552">
        <w:t>Department of Public Health and Primary Care, University of Cambridge</w:t>
      </w:r>
    </w:p>
    <w:p w14:paraId="274D9D22" w14:textId="3CA51833" w:rsidR="00F255DE" w:rsidRPr="00973552" w:rsidRDefault="00F255DE" w:rsidP="00B13151">
      <w:pPr>
        <w:spacing w:after="120" w:line="480" w:lineRule="auto"/>
      </w:pPr>
      <w:r w:rsidRPr="00F255DE">
        <w:rPr>
          <w:vertAlign w:val="superscript"/>
        </w:rPr>
        <w:t>11</w:t>
      </w:r>
      <w:r>
        <w:t xml:space="preserve"> </w:t>
      </w:r>
      <w:r w:rsidR="00AB009B">
        <w:t xml:space="preserve">University of Exeter Medical School </w:t>
      </w:r>
    </w:p>
    <w:p w14:paraId="4D1F5625" w14:textId="5129AF7E" w:rsidR="00223756" w:rsidRPr="00973552" w:rsidRDefault="00F255DE" w:rsidP="00B13151">
      <w:pPr>
        <w:spacing w:after="120" w:line="480" w:lineRule="auto"/>
        <w:sectPr w:rsidR="00223756" w:rsidRPr="00973552" w:rsidSect="00943678">
          <w:footerReference w:type="default" r:id="rId8"/>
          <w:type w:val="continuous"/>
          <w:pgSz w:w="11906" w:h="16838"/>
          <w:pgMar w:top="1440" w:right="1440" w:bottom="1440" w:left="1440" w:header="708" w:footer="708" w:gutter="0"/>
          <w:cols w:space="708"/>
          <w:docGrid w:linePitch="360"/>
        </w:sectPr>
      </w:pPr>
      <w:r w:rsidRPr="00973552">
        <w:rPr>
          <w:vertAlign w:val="superscript"/>
        </w:rPr>
        <w:t>1</w:t>
      </w:r>
      <w:r>
        <w:rPr>
          <w:vertAlign w:val="superscript"/>
        </w:rPr>
        <w:t>2</w:t>
      </w:r>
      <w:r w:rsidRPr="00973552">
        <w:t xml:space="preserve"> </w:t>
      </w:r>
      <w:r w:rsidR="00670BF9" w:rsidRPr="00973552">
        <w:t>Public and Patient Involvement (PPI) representative</w:t>
      </w:r>
    </w:p>
    <w:p w14:paraId="61D053ED" w14:textId="02BC4158" w:rsidR="006E7322" w:rsidRDefault="00263B73" w:rsidP="00263B73">
      <w:pPr>
        <w:pStyle w:val="Heading1"/>
        <w:spacing w:line="480" w:lineRule="auto"/>
      </w:pPr>
      <w:r>
        <w:lastRenderedPageBreak/>
        <w:t>A</w:t>
      </w:r>
      <w:r w:rsidR="006E7322" w:rsidRPr="00973552">
        <w:t>bstract</w:t>
      </w:r>
    </w:p>
    <w:p w14:paraId="4AFE70BA" w14:textId="76FB06EE" w:rsidR="00520D38" w:rsidRPr="00C65A86" w:rsidRDefault="006E7322" w:rsidP="00263B73">
      <w:pPr>
        <w:pStyle w:val="Heading2"/>
        <w:spacing w:line="480" w:lineRule="auto"/>
        <w:rPr>
          <w:rStyle w:val="Strong"/>
          <w:b w:val="0"/>
          <w:bCs w:val="0"/>
        </w:rPr>
      </w:pPr>
      <w:r w:rsidRPr="00C65A86">
        <w:rPr>
          <w:rStyle w:val="Strong"/>
          <w:b w:val="0"/>
          <w:bCs w:val="0"/>
        </w:rPr>
        <w:t xml:space="preserve">Background </w:t>
      </w:r>
    </w:p>
    <w:p w14:paraId="7EAFF564" w14:textId="3F5A8440" w:rsidR="00481162" w:rsidRPr="00A03AEC" w:rsidRDefault="00333658" w:rsidP="00263B73">
      <w:pPr>
        <w:spacing w:line="480" w:lineRule="auto"/>
      </w:pPr>
      <w:r>
        <w:t>By 2050 worldwide dementia prevalence is expected to triple</w:t>
      </w:r>
      <w:r w:rsidR="00481162" w:rsidRPr="00973552">
        <w:t xml:space="preserve">. </w:t>
      </w:r>
      <w:r w:rsidR="00FF4C91" w:rsidRPr="00973552">
        <w:t>A</w:t>
      </w:r>
      <w:r w:rsidR="006D1722" w:rsidRPr="00973552">
        <w:t>ffordable</w:t>
      </w:r>
      <w:r w:rsidR="004B29E9" w:rsidRPr="00973552">
        <w:t>,</w:t>
      </w:r>
      <w:r w:rsidR="006D1722" w:rsidRPr="00973552">
        <w:t xml:space="preserve"> </w:t>
      </w:r>
      <w:r>
        <w:t>scalable</w:t>
      </w:r>
      <w:r w:rsidR="005749E4" w:rsidRPr="00973552">
        <w:t xml:space="preserve"> i</w:t>
      </w:r>
      <w:r w:rsidR="00481162" w:rsidRPr="00973552">
        <w:t>ntervention</w:t>
      </w:r>
      <w:r w:rsidR="005749E4" w:rsidRPr="00973552">
        <w:t>s are</w:t>
      </w:r>
      <w:r w:rsidR="00481162" w:rsidRPr="00973552">
        <w:t xml:space="preserve"> required to support </w:t>
      </w:r>
      <w:r>
        <w:t xml:space="preserve">protective </w:t>
      </w:r>
      <w:r w:rsidR="003F15B2" w:rsidRPr="00973552">
        <w:t>behaviours</w:t>
      </w:r>
      <w:r w:rsidR="00C503A0">
        <w:t xml:space="preserve"> </w:t>
      </w:r>
      <w:r w:rsidR="004B29E9" w:rsidRPr="00973552">
        <w:t xml:space="preserve">such as physical activity, cognitive </w:t>
      </w:r>
      <w:proofErr w:type="gramStart"/>
      <w:r w:rsidR="004B29E9" w:rsidRPr="00973552">
        <w:t>training</w:t>
      </w:r>
      <w:proofErr w:type="gramEnd"/>
      <w:r w:rsidR="004B29E9" w:rsidRPr="00973552">
        <w:t xml:space="preserve"> and healthy eating</w:t>
      </w:r>
      <w:r w:rsidR="00481162" w:rsidRPr="00973552">
        <w:t xml:space="preserve">. </w:t>
      </w:r>
      <w:r w:rsidR="005749E4" w:rsidRPr="00973552">
        <w:t xml:space="preserve">This paper outlines </w:t>
      </w:r>
      <w:r w:rsidR="005749E4" w:rsidRPr="00A03AEC">
        <w:t>the</w:t>
      </w:r>
      <w:r w:rsidR="005C04FC">
        <w:t xml:space="preserve"> theory-, evidence- and person-based</w:t>
      </w:r>
      <w:r w:rsidR="005749E4" w:rsidRPr="00A03AEC">
        <w:t xml:space="preserve"> development</w:t>
      </w:r>
      <w:r w:rsidRPr="00A03AEC">
        <w:t xml:space="preserve"> </w:t>
      </w:r>
      <w:r w:rsidR="005749E4" w:rsidRPr="00A03AEC">
        <w:t>of ‘Active Brains’</w:t>
      </w:r>
      <w:r w:rsidR="006F2520" w:rsidRPr="00A03AEC">
        <w:t>:</w:t>
      </w:r>
      <w:r w:rsidR="005749E4" w:rsidRPr="00A03AEC">
        <w:t xml:space="preserve"> a </w:t>
      </w:r>
      <w:r w:rsidR="009040A9" w:rsidRPr="00A03AEC">
        <w:t xml:space="preserve">multi-domain </w:t>
      </w:r>
      <w:r w:rsidR="005749E4" w:rsidRPr="00A03AEC">
        <w:t xml:space="preserve">digital </w:t>
      </w:r>
      <w:r w:rsidR="003F15B2" w:rsidRPr="00A03AEC">
        <w:t>behaviour</w:t>
      </w:r>
      <w:r w:rsidR="005749E4" w:rsidRPr="00A03AEC">
        <w:t xml:space="preserve"> change intervention to reduce cognitive decline amongst older adults</w:t>
      </w:r>
      <w:r w:rsidR="005749E4" w:rsidRPr="004D41D9">
        <w:t>.</w:t>
      </w:r>
      <w:r w:rsidR="005749E4" w:rsidRPr="00A03AEC">
        <w:t xml:space="preserve"> </w:t>
      </w:r>
    </w:p>
    <w:p w14:paraId="680540B1" w14:textId="1745D598" w:rsidR="006E7322" w:rsidRPr="004D41D9" w:rsidRDefault="006E7322" w:rsidP="00263B73">
      <w:pPr>
        <w:pStyle w:val="Heading2"/>
        <w:spacing w:line="480" w:lineRule="auto"/>
        <w:rPr>
          <w:rStyle w:val="Strong"/>
          <w:b w:val="0"/>
          <w:bCs w:val="0"/>
        </w:rPr>
      </w:pPr>
      <w:r w:rsidRPr="004D41D9">
        <w:rPr>
          <w:rStyle w:val="Strong"/>
          <w:b w:val="0"/>
          <w:bCs w:val="0"/>
        </w:rPr>
        <w:t>Methods</w:t>
      </w:r>
    </w:p>
    <w:p w14:paraId="2763BFF6" w14:textId="7CE89786" w:rsidR="00665E8A" w:rsidRPr="004D41D9" w:rsidRDefault="005C04FC" w:rsidP="00263B73">
      <w:pPr>
        <w:spacing w:line="480" w:lineRule="auto"/>
      </w:pPr>
      <w:r>
        <w:t>During the initial planning phase,</w:t>
      </w:r>
      <w:r w:rsidR="00F56D29">
        <w:t xml:space="preserve"> </w:t>
      </w:r>
      <w:r>
        <w:t>s</w:t>
      </w:r>
      <w:r w:rsidR="004B29E9" w:rsidRPr="004D41D9">
        <w:t>coping reviews</w:t>
      </w:r>
      <w:r>
        <w:t>, consultation with PPI contributors and expert co-investigators</w:t>
      </w:r>
      <w:r w:rsidR="004B29E9" w:rsidRPr="004D41D9">
        <w:t xml:space="preserve"> and </w:t>
      </w:r>
      <w:r w:rsidR="003F15B2" w:rsidRPr="004D41D9">
        <w:t>behavioural</w:t>
      </w:r>
      <w:r w:rsidR="004B29E9" w:rsidRPr="004D41D9">
        <w:t xml:space="preserve"> analysis </w:t>
      </w:r>
      <w:r>
        <w:t>coll</w:t>
      </w:r>
      <w:r w:rsidR="00B46BDF">
        <w:t>a</w:t>
      </w:r>
      <w:r>
        <w:t>ted</w:t>
      </w:r>
      <w:r w:rsidR="00B46BDF">
        <w:t xml:space="preserve"> and recorded</w:t>
      </w:r>
      <w:r w:rsidR="00695E19">
        <w:t xml:space="preserve"> </w:t>
      </w:r>
      <w:r w:rsidR="00B46BDF">
        <w:t>evidence</w:t>
      </w:r>
      <w:r>
        <w:t xml:space="preserve"> that was triangulated to inform provisional </w:t>
      </w:r>
      <w:r w:rsidR="00695E19">
        <w:t>‘guiding</w:t>
      </w:r>
      <w:r>
        <w:t xml:space="preserve"> principle</w:t>
      </w:r>
      <w:r w:rsidR="00695E19">
        <w:t>s’</w:t>
      </w:r>
      <w:r>
        <w:t xml:space="preserve"> and an intervention logic model</w:t>
      </w:r>
      <w:r w:rsidR="004B29E9" w:rsidRPr="004D41D9">
        <w:t>.</w:t>
      </w:r>
      <w:r w:rsidR="00882C3E" w:rsidRPr="004D41D9">
        <w:t xml:space="preserve"> </w:t>
      </w:r>
      <w:r>
        <w:t xml:space="preserve">The </w:t>
      </w:r>
      <w:r w:rsidR="00695E19">
        <w:t xml:space="preserve">following </w:t>
      </w:r>
      <w:r>
        <w:t>o</w:t>
      </w:r>
      <w:r w:rsidR="003F15B2">
        <w:t>ptimis</w:t>
      </w:r>
      <w:r w:rsidR="00973552" w:rsidRPr="004D41D9">
        <w:t>ation</w:t>
      </w:r>
      <w:r>
        <w:t xml:space="preserve"> phase</w:t>
      </w:r>
      <w:r w:rsidR="00CF03B3" w:rsidRPr="004D41D9">
        <w:t xml:space="preserve"> involved </w:t>
      </w:r>
      <w:r w:rsidR="00333658" w:rsidRPr="004D41D9">
        <w:t>qualitative</w:t>
      </w:r>
      <w:r w:rsidR="00695E19">
        <w:t xml:space="preserve"> think aloud and semi-structured</w:t>
      </w:r>
      <w:r w:rsidR="00882C3E" w:rsidRPr="004D41D9">
        <w:t xml:space="preserve"> interviews with </w:t>
      </w:r>
      <w:r w:rsidR="00914FE9" w:rsidRPr="004D41D9">
        <w:t>52</w:t>
      </w:r>
      <w:r w:rsidR="00FC45D6" w:rsidRPr="004D41D9">
        <w:t xml:space="preserve"> </w:t>
      </w:r>
      <w:r w:rsidR="00882C3E" w:rsidRPr="004D41D9">
        <w:t xml:space="preserve">older adults </w:t>
      </w:r>
      <w:r w:rsidR="006D1722" w:rsidRPr="004D41D9">
        <w:t xml:space="preserve">with </w:t>
      </w:r>
      <w:r w:rsidR="007410E0" w:rsidRPr="004D41D9">
        <w:t>higher and lower</w:t>
      </w:r>
      <w:r w:rsidR="006D1722" w:rsidRPr="004D41D9">
        <w:t xml:space="preserve"> cognitive </w:t>
      </w:r>
      <w:r w:rsidR="007410E0" w:rsidRPr="004D41D9">
        <w:t>performance scores</w:t>
      </w:r>
      <w:r w:rsidR="002501DF" w:rsidRPr="004D41D9">
        <w:t>.</w:t>
      </w:r>
      <w:r w:rsidR="009D048D" w:rsidRPr="004D41D9">
        <w:t xml:space="preserve"> </w:t>
      </w:r>
      <w:r w:rsidR="00333658" w:rsidRPr="004D41D9">
        <w:t>D</w:t>
      </w:r>
      <w:r w:rsidR="00FF4C91" w:rsidRPr="004D41D9">
        <w:t>ata w</w:t>
      </w:r>
      <w:r w:rsidR="00C503A0" w:rsidRPr="004D41D9">
        <w:t>ere</w:t>
      </w:r>
      <w:r w:rsidR="00FF4C91" w:rsidRPr="004D41D9">
        <w:t xml:space="preserve"> </w:t>
      </w:r>
      <w:r w:rsidR="003F15B2" w:rsidRPr="004D41D9">
        <w:t>analysed</w:t>
      </w:r>
      <w:r w:rsidR="00FF4C91" w:rsidRPr="004D41D9">
        <w:t xml:space="preserve"> </w:t>
      </w:r>
      <w:r w:rsidR="00FD189E" w:rsidRPr="004D41D9">
        <w:t>thematically and</w:t>
      </w:r>
      <w:r w:rsidR="00FF4C91" w:rsidRPr="004D41D9">
        <w:t xml:space="preserve"> </w:t>
      </w:r>
      <w:r w:rsidR="009D048D" w:rsidRPr="004D41D9">
        <w:t>informed</w:t>
      </w:r>
      <w:r w:rsidR="00FF4C91" w:rsidRPr="004D41D9">
        <w:t xml:space="preserve"> changes</w:t>
      </w:r>
      <w:r w:rsidR="00695E19">
        <w:t xml:space="preserve"> and additions to guiding principles, the behavioural </w:t>
      </w:r>
      <w:proofErr w:type="gramStart"/>
      <w:r w:rsidR="00695E19">
        <w:t>analysis</w:t>
      </w:r>
      <w:proofErr w:type="gramEnd"/>
      <w:r w:rsidR="00695E19">
        <w:t xml:space="preserve"> and the logic model which, in turn, informed changes to intervention content</w:t>
      </w:r>
      <w:r w:rsidR="009D048D" w:rsidRPr="004D41D9">
        <w:t>.</w:t>
      </w:r>
      <w:r w:rsidR="00695E19">
        <w:t xml:space="preserve"> </w:t>
      </w:r>
    </w:p>
    <w:p w14:paraId="2043D11E" w14:textId="4A595877" w:rsidR="006E7322" w:rsidRPr="004D41D9" w:rsidRDefault="006E7322" w:rsidP="00263B73">
      <w:pPr>
        <w:pStyle w:val="Heading2"/>
        <w:spacing w:line="480" w:lineRule="auto"/>
        <w:rPr>
          <w:rStyle w:val="Strong"/>
          <w:b w:val="0"/>
          <w:bCs w:val="0"/>
        </w:rPr>
      </w:pPr>
      <w:r w:rsidRPr="004D41D9">
        <w:rPr>
          <w:rStyle w:val="Strong"/>
          <w:b w:val="0"/>
          <w:bCs w:val="0"/>
        </w:rPr>
        <w:t>Results</w:t>
      </w:r>
    </w:p>
    <w:p w14:paraId="7EE8DF1D" w14:textId="56F81534" w:rsidR="00C65A86" w:rsidRPr="00A03AEC" w:rsidRDefault="00FF4C91" w:rsidP="00263B73">
      <w:pPr>
        <w:spacing w:line="480" w:lineRule="auto"/>
      </w:pPr>
      <w:r w:rsidRPr="00A03AEC">
        <w:t>S</w:t>
      </w:r>
      <w:r w:rsidR="008B09C8" w:rsidRPr="00A03AEC">
        <w:t xml:space="preserve">coping reviews and qualitative interviews </w:t>
      </w:r>
      <w:r w:rsidRPr="004D41D9">
        <w:t xml:space="preserve">suggested </w:t>
      </w:r>
      <w:r w:rsidR="008B09C8" w:rsidRPr="004D41D9">
        <w:t xml:space="preserve">that </w:t>
      </w:r>
      <w:r w:rsidR="00333658" w:rsidRPr="004D41D9">
        <w:t xml:space="preserve">the same </w:t>
      </w:r>
      <w:r w:rsidR="008B09C8" w:rsidRPr="004D41D9">
        <w:t>intervention content</w:t>
      </w:r>
      <w:r w:rsidR="00333658" w:rsidRPr="004D41D9">
        <w:t xml:space="preserve"> </w:t>
      </w:r>
      <w:r w:rsidR="00695E19">
        <w:t>may</w:t>
      </w:r>
      <w:r w:rsidR="00695E19" w:rsidRPr="004D41D9">
        <w:t xml:space="preserve"> </w:t>
      </w:r>
      <w:r w:rsidR="00333658" w:rsidRPr="004D41D9">
        <w:t>be suitable</w:t>
      </w:r>
      <w:r w:rsidR="008B09C8" w:rsidRPr="004D41D9">
        <w:t xml:space="preserve"> for individuals with </w:t>
      </w:r>
      <w:r w:rsidR="001D71C6" w:rsidRPr="004D41D9">
        <w:t>higher and lower cognitive performance</w:t>
      </w:r>
      <w:r w:rsidR="00340426" w:rsidRPr="004D41D9">
        <w:t>. Q</w:t>
      </w:r>
      <w:r w:rsidR="008B09C8" w:rsidRPr="004D41D9">
        <w:t xml:space="preserve">ualitative </w:t>
      </w:r>
      <w:r w:rsidR="00340426" w:rsidRPr="004D41D9">
        <w:t>findings</w:t>
      </w:r>
      <w:r w:rsidR="008B09C8" w:rsidRPr="004D41D9">
        <w:t xml:space="preserve"> </w:t>
      </w:r>
      <w:r w:rsidR="00333658" w:rsidRPr="004D41D9">
        <w:t xml:space="preserve">revealed </w:t>
      </w:r>
      <w:r w:rsidR="008B09C8" w:rsidRPr="004D41D9">
        <w:t>that maintaining independence and enjoyment motivat</w:t>
      </w:r>
      <w:r w:rsidR="00333658" w:rsidRPr="004D41D9">
        <w:t xml:space="preserve">ed engagement in intervention-targeted </w:t>
      </w:r>
      <w:r w:rsidR="003F15B2" w:rsidRPr="004D41D9">
        <w:t>behaviours</w:t>
      </w:r>
      <w:r w:rsidR="008B09C8" w:rsidRPr="004D41D9">
        <w:t xml:space="preserve">, whereas managing </w:t>
      </w:r>
      <w:r w:rsidR="00333658" w:rsidRPr="004D41D9">
        <w:t>ill health</w:t>
      </w:r>
      <w:r w:rsidR="008B09C8" w:rsidRPr="004D41D9">
        <w:t xml:space="preserve"> </w:t>
      </w:r>
      <w:r w:rsidR="00C02C2F" w:rsidRPr="004D41D9">
        <w:t>wa</w:t>
      </w:r>
      <w:r w:rsidR="008B09C8" w:rsidRPr="004D41D9">
        <w:t xml:space="preserve">s a potential barrier. Social support for engaging in </w:t>
      </w:r>
      <w:r w:rsidR="00333658" w:rsidRPr="004D41D9">
        <w:t xml:space="preserve">such </w:t>
      </w:r>
      <w:r w:rsidR="008B09C8" w:rsidRPr="004D41D9">
        <w:t xml:space="preserve">activities </w:t>
      </w:r>
      <w:r w:rsidR="006D1722" w:rsidRPr="004D41D9">
        <w:t xml:space="preserve">could </w:t>
      </w:r>
      <w:r w:rsidR="008B09C8" w:rsidRPr="004D41D9">
        <w:t xml:space="preserve">provide </w:t>
      </w:r>
      <w:proofErr w:type="gramStart"/>
      <w:r w:rsidR="008B09C8" w:rsidRPr="004D41D9">
        <w:t>motivation</w:t>
      </w:r>
      <w:r w:rsidR="00AF4EEC" w:rsidRPr="004D41D9">
        <w:t>, but</w:t>
      </w:r>
      <w:proofErr w:type="gramEnd"/>
      <w:r w:rsidR="00AF4EEC" w:rsidRPr="004D41D9">
        <w:t xml:space="preserve"> wa</w:t>
      </w:r>
      <w:r w:rsidR="008B09C8" w:rsidRPr="004D41D9">
        <w:t xml:space="preserve">s not </w:t>
      </w:r>
      <w:r w:rsidR="003C2046" w:rsidRPr="004D41D9">
        <w:t>desirable</w:t>
      </w:r>
      <w:r w:rsidR="00DF2948" w:rsidRPr="004D41D9">
        <w:t xml:space="preserve"> for all</w:t>
      </w:r>
      <w:r w:rsidR="008B09C8" w:rsidRPr="00A03AEC">
        <w:t>.</w:t>
      </w:r>
      <w:r w:rsidR="00333658" w:rsidRPr="00A03AEC">
        <w:t xml:space="preserve"> These findings informed development </w:t>
      </w:r>
      <w:r w:rsidR="00F56D29">
        <w:t xml:space="preserve">of </w:t>
      </w:r>
      <w:r w:rsidR="00333658" w:rsidRPr="00A03AEC">
        <w:t xml:space="preserve">intervention content and functionality </w:t>
      </w:r>
      <w:r w:rsidR="00F56D29">
        <w:t>that appeared highly</w:t>
      </w:r>
      <w:r w:rsidR="00F56D29" w:rsidRPr="00A03AEC">
        <w:t xml:space="preserve"> acce</w:t>
      </w:r>
      <w:r w:rsidR="00F56D29">
        <w:t>pta</w:t>
      </w:r>
      <w:r w:rsidR="00F56D29" w:rsidRPr="00A03AEC">
        <w:t>ble</w:t>
      </w:r>
      <w:r w:rsidR="00F56D29">
        <w:t xml:space="preserve"> amongst a sample of</w:t>
      </w:r>
      <w:r w:rsidR="00F56D29" w:rsidRPr="00A03AEC">
        <w:t xml:space="preserve"> </w:t>
      </w:r>
      <w:r w:rsidR="00333658" w:rsidRPr="00A03AEC">
        <w:t>target users.</w:t>
      </w:r>
    </w:p>
    <w:p w14:paraId="344E2FFC" w14:textId="3D41428A" w:rsidR="006E7322" w:rsidRPr="004D41D9" w:rsidRDefault="0065591A" w:rsidP="00263B73">
      <w:pPr>
        <w:pStyle w:val="Heading2"/>
        <w:spacing w:line="480" w:lineRule="auto"/>
        <w:rPr>
          <w:rStyle w:val="Strong"/>
          <w:b w:val="0"/>
          <w:bCs w:val="0"/>
        </w:rPr>
      </w:pPr>
      <w:r>
        <w:rPr>
          <w:rStyle w:val="Strong"/>
          <w:b w:val="0"/>
          <w:bCs w:val="0"/>
        </w:rPr>
        <w:lastRenderedPageBreak/>
        <w:t>Conclusions</w:t>
      </w:r>
    </w:p>
    <w:p w14:paraId="52A5901B" w14:textId="726DE752" w:rsidR="001D0795" w:rsidRPr="00973552" w:rsidRDefault="003D7CB7" w:rsidP="00263B73">
      <w:pPr>
        <w:spacing w:line="480" w:lineRule="auto"/>
      </w:pPr>
      <w:r w:rsidRPr="004D41D9">
        <w:t>A</w:t>
      </w:r>
      <w:r w:rsidR="00706A53" w:rsidRPr="004D41D9">
        <w:t xml:space="preserve"> </w:t>
      </w:r>
      <w:proofErr w:type="gramStart"/>
      <w:r w:rsidR="00706A53" w:rsidRPr="004D41D9">
        <w:t>digital</w:t>
      </w:r>
      <w:r w:rsidR="00985E56" w:rsidRPr="004D41D9">
        <w:t>ly-delivered</w:t>
      </w:r>
      <w:proofErr w:type="gramEnd"/>
      <w:r w:rsidR="00706A53" w:rsidRPr="004D41D9">
        <w:t xml:space="preserve"> intervention with minimal support </w:t>
      </w:r>
      <w:r w:rsidRPr="004D41D9">
        <w:t xml:space="preserve">appears </w:t>
      </w:r>
      <w:r w:rsidR="00706A53" w:rsidRPr="004D41D9">
        <w:t xml:space="preserve">acceptable and </w:t>
      </w:r>
      <w:r w:rsidR="0088745C" w:rsidRPr="004D41D9">
        <w:t xml:space="preserve">potentially </w:t>
      </w:r>
      <w:r w:rsidR="00706A53" w:rsidRPr="004D41D9">
        <w:t>engaging to older adult</w:t>
      </w:r>
      <w:r w:rsidR="00985E56" w:rsidRPr="004D41D9">
        <w:t>s</w:t>
      </w:r>
      <w:r w:rsidR="00706A53" w:rsidRPr="004D41D9">
        <w:t xml:space="preserve"> with higher and lower levels of cognitive performance.</w:t>
      </w:r>
      <w:r w:rsidR="00EB0AAE" w:rsidRPr="004D41D9">
        <w:t xml:space="preserve"> As well as informing our own intervention</w:t>
      </w:r>
      <w:r w:rsidR="00B46BDF">
        <w:t xml:space="preserve"> development</w:t>
      </w:r>
      <w:r w:rsidR="00EB0AAE" w:rsidRPr="004D41D9">
        <w:t xml:space="preserve">, </w:t>
      </w:r>
      <w:r w:rsidR="00016760" w:rsidRPr="00A03AEC">
        <w:t xml:space="preserve">insights </w:t>
      </w:r>
      <w:r w:rsidR="00333658" w:rsidRPr="00A03AEC">
        <w:t xml:space="preserve">obtained through </w:t>
      </w:r>
      <w:r w:rsidR="00B46BDF">
        <w:t>this</w:t>
      </w:r>
      <w:r w:rsidR="00333658" w:rsidRPr="00A03AEC">
        <w:t xml:space="preserve"> process </w:t>
      </w:r>
      <w:r w:rsidR="00016760" w:rsidRPr="00A03AEC">
        <w:t xml:space="preserve">may be useful for </w:t>
      </w:r>
      <w:r w:rsidR="00C503A0" w:rsidRPr="004D41D9">
        <w:t xml:space="preserve">others </w:t>
      </w:r>
      <w:r w:rsidR="00016760" w:rsidRPr="004D41D9">
        <w:t>working with</w:t>
      </w:r>
      <w:r w:rsidR="00C503A0" w:rsidRPr="004D41D9">
        <w:t>, and developing interventions for,</w:t>
      </w:r>
      <w:r w:rsidR="00016760" w:rsidRPr="004D41D9">
        <w:t xml:space="preserve"> older adults and/or those with cognitive impairment.</w:t>
      </w:r>
      <w:r w:rsidR="00016760" w:rsidRPr="00973552">
        <w:t xml:space="preserve"> </w:t>
      </w:r>
    </w:p>
    <w:p w14:paraId="67FE03C9" w14:textId="77777777" w:rsidR="00A2068C" w:rsidRPr="00973552" w:rsidRDefault="00A2068C" w:rsidP="00263B73">
      <w:pPr>
        <w:spacing w:line="480" w:lineRule="auto"/>
      </w:pPr>
    </w:p>
    <w:p w14:paraId="497197DD" w14:textId="0D986748" w:rsidR="00A2068C" w:rsidRDefault="00A2068C" w:rsidP="00263B73">
      <w:pPr>
        <w:spacing w:line="480" w:lineRule="auto"/>
      </w:pPr>
      <w:r w:rsidRPr="00973552">
        <w:rPr>
          <w:rStyle w:val="Heading1Char"/>
        </w:rPr>
        <w:t>Keywords:</w:t>
      </w:r>
      <w:r w:rsidRPr="00973552">
        <w:t xml:space="preserve">   cognitive-</w:t>
      </w:r>
      <w:r w:rsidR="00E17EC1" w:rsidRPr="00973552">
        <w:t>health</w:t>
      </w:r>
      <w:r w:rsidRPr="00973552">
        <w:t xml:space="preserve">, </w:t>
      </w:r>
      <w:r w:rsidR="003F15B2" w:rsidRPr="00973552">
        <w:t>behaviour</w:t>
      </w:r>
      <w:r w:rsidR="00E17EC1" w:rsidRPr="00973552">
        <w:t xml:space="preserve">-change, </w:t>
      </w:r>
      <w:r w:rsidR="000D70A7" w:rsidRPr="00973552">
        <w:t>physical activity</w:t>
      </w:r>
      <w:r w:rsidR="00EC7DE6">
        <w:t>, dementia, prevention</w:t>
      </w:r>
      <w:r w:rsidR="0092103F">
        <w:t>, digital-intervention</w:t>
      </w:r>
    </w:p>
    <w:p w14:paraId="41F492E8" w14:textId="77777777" w:rsidR="00683273" w:rsidRDefault="00683273" w:rsidP="00263B73">
      <w:pPr>
        <w:spacing w:line="480" w:lineRule="auto"/>
      </w:pPr>
    </w:p>
    <w:p w14:paraId="55F32B50" w14:textId="77777777" w:rsidR="00683273" w:rsidRDefault="00683273" w:rsidP="00263B73">
      <w:pPr>
        <w:spacing w:line="480" w:lineRule="auto"/>
      </w:pPr>
    </w:p>
    <w:p w14:paraId="427B60E2" w14:textId="77777777" w:rsidR="00683273" w:rsidRDefault="00683273" w:rsidP="00263B73">
      <w:pPr>
        <w:spacing w:line="480" w:lineRule="auto"/>
      </w:pPr>
    </w:p>
    <w:p w14:paraId="1836FFDD" w14:textId="77777777" w:rsidR="00683273" w:rsidRDefault="00683273" w:rsidP="00263B73">
      <w:pPr>
        <w:spacing w:line="480" w:lineRule="auto"/>
      </w:pPr>
    </w:p>
    <w:p w14:paraId="7BC36FF2" w14:textId="77777777" w:rsidR="00683273" w:rsidRDefault="00683273" w:rsidP="00263B73">
      <w:pPr>
        <w:spacing w:line="480" w:lineRule="auto"/>
      </w:pPr>
    </w:p>
    <w:p w14:paraId="1428293E" w14:textId="77777777" w:rsidR="00683273" w:rsidRDefault="00683273" w:rsidP="00263B73">
      <w:pPr>
        <w:spacing w:line="480" w:lineRule="auto"/>
      </w:pPr>
    </w:p>
    <w:p w14:paraId="26F538D3" w14:textId="77777777" w:rsidR="00683273" w:rsidRDefault="00683273" w:rsidP="00263B73">
      <w:pPr>
        <w:spacing w:line="480" w:lineRule="auto"/>
      </w:pPr>
    </w:p>
    <w:p w14:paraId="05E803F6" w14:textId="77777777" w:rsidR="00683273" w:rsidRDefault="00683273" w:rsidP="00263B73">
      <w:pPr>
        <w:spacing w:line="480" w:lineRule="auto"/>
      </w:pPr>
    </w:p>
    <w:p w14:paraId="404AAA49" w14:textId="77777777" w:rsidR="00683273" w:rsidRDefault="00683273" w:rsidP="00263B73">
      <w:pPr>
        <w:spacing w:line="480" w:lineRule="auto"/>
      </w:pPr>
    </w:p>
    <w:p w14:paraId="41FCE89E" w14:textId="77777777" w:rsidR="00683273" w:rsidRDefault="00683273" w:rsidP="00263B73">
      <w:pPr>
        <w:spacing w:line="480" w:lineRule="auto"/>
      </w:pPr>
    </w:p>
    <w:p w14:paraId="2ABEEC88" w14:textId="77777777" w:rsidR="0092103F" w:rsidRDefault="0092103F" w:rsidP="006B5E42">
      <w:pPr>
        <w:pStyle w:val="Heading1"/>
        <w:spacing w:line="480" w:lineRule="auto"/>
      </w:pPr>
      <w:r>
        <w:t>Key messages regarding feasibility:</w:t>
      </w:r>
    </w:p>
    <w:p w14:paraId="78A45061" w14:textId="15F11FF7" w:rsidR="0092103F" w:rsidRDefault="002E1F79" w:rsidP="002E1F79">
      <w:pPr>
        <w:pStyle w:val="ListParagraph"/>
        <w:numPr>
          <w:ilvl w:val="0"/>
          <w:numId w:val="31"/>
        </w:numPr>
      </w:pPr>
      <w:r>
        <w:t>There is very</w:t>
      </w:r>
      <w:r w:rsidRPr="002E1F79">
        <w:t xml:space="preserve"> limited evidence about whether </w:t>
      </w:r>
      <w:r w:rsidR="007562CB">
        <w:t xml:space="preserve">digital </w:t>
      </w:r>
      <w:r w:rsidRPr="002E1F79">
        <w:t>delivery of multi-domain behaviour change interventions</w:t>
      </w:r>
      <w:r w:rsidR="007562CB">
        <w:t xml:space="preserve"> </w:t>
      </w:r>
      <w:r w:rsidRPr="002E1F79">
        <w:t xml:space="preserve">is feasible, </w:t>
      </w:r>
      <w:proofErr w:type="gramStart"/>
      <w:r w:rsidRPr="002E1F79">
        <w:t>engaging</w:t>
      </w:r>
      <w:proofErr w:type="gramEnd"/>
      <w:r w:rsidRPr="002E1F79">
        <w:t xml:space="preserve"> and acceptable</w:t>
      </w:r>
      <w:r w:rsidR="007562CB">
        <w:t xml:space="preserve"> in the context of protecting </w:t>
      </w:r>
      <w:r w:rsidR="007562CB">
        <w:lastRenderedPageBreak/>
        <w:t>cognitive health. I</w:t>
      </w:r>
      <w:r>
        <w:t xml:space="preserve">t is </w:t>
      </w:r>
      <w:r w:rsidR="007562CB">
        <w:t>also</w:t>
      </w:r>
      <w:r>
        <w:t xml:space="preserve"> </w:t>
      </w:r>
      <w:r w:rsidR="007562CB">
        <w:t>un</w:t>
      </w:r>
      <w:r>
        <w:t xml:space="preserve">clear </w:t>
      </w:r>
      <w:r w:rsidRPr="002E1F79">
        <w:t xml:space="preserve">whether the same intervention </w:t>
      </w:r>
      <w:r>
        <w:t>content, structure and function</w:t>
      </w:r>
      <w:r w:rsidRPr="002E1F79">
        <w:t xml:space="preserve">ality </w:t>
      </w:r>
      <w:r w:rsidR="007562CB">
        <w:t>is</w:t>
      </w:r>
      <w:r w:rsidRPr="002E1F79">
        <w:t xml:space="preserve"> suitable for both those with and without existing cognitive </w:t>
      </w:r>
      <w:r>
        <w:t>impairment</w:t>
      </w:r>
      <w:r w:rsidRPr="002E1F79">
        <w:t>.</w:t>
      </w:r>
    </w:p>
    <w:p w14:paraId="469190A6" w14:textId="77777777" w:rsidR="002E1F79" w:rsidRDefault="002E1F79" w:rsidP="002E1F79">
      <w:pPr>
        <w:pStyle w:val="ListParagraph"/>
      </w:pPr>
    </w:p>
    <w:p w14:paraId="6A94C8A9" w14:textId="47CD647E" w:rsidR="002E1F79" w:rsidRDefault="002E1F79" w:rsidP="002E1F79">
      <w:pPr>
        <w:pStyle w:val="ListParagraph"/>
        <w:numPr>
          <w:ilvl w:val="0"/>
          <w:numId w:val="31"/>
        </w:numPr>
      </w:pPr>
      <w:r w:rsidRPr="004C49CE">
        <w:t xml:space="preserve">This study demonstrated that a digital multi-domain behaviour change intervention </w:t>
      </w:r>
      <w:r w:rsidR="004C49CE" w:rsidRPr="004C49CE">
        <w:t xml:space="preserve">can be </w:t>
      </w:r>
      <w:r w:rsidRPr="004C49CE">
        <w:t>acceptable and engaging amongst UK community-dwelling older adults</w:t>
      </w:r>
      <w:r w:rsidR="00027C95" w:rsidRPr="004C49CE">
        <w:t xml:space="preserve">. </w:t>
      </w:r>
      <w:r w:rsidR="00164D28">
        <w:t xml:space="preserve">Iterative development of intervention </w:t>
      </w:r>
      <w:r w:rsidR="004C49CE" w:rsidRPr="004C49CE">
        <w:t xml:space="preserve">content </w:t>
      </w:r>
      <w:r w:rsidR="00027C95" w:rsidRPr="004C49CE">
        <w:t>with users</w:t>
      </w:r>
      <w:r w:rsidR="004C49CE" w:rsidRPr="004C49CE">
        <w:t xml:space="preserve"> facilitated identification and resolution</w:t>
      </w:r>
      <w:r w:rsidR="00027C95" w:rsidRPr="004C49CE">
        <w:t xml:space="preserve"> </w:t>
      </w:r>
      <w:r w:rsidR="004C49CE" w:rsidRPr="004C49CE">
        <w:t>of</w:t>
      </w:r>
      <w:r w:rsidR="00027C95" w:rsidRPr="004C49CE">
        <w:t xml:space="preserve"> potential barriers to acceptability and </w:t>
      </w:r>
      <w:r w:rsidR="004C49CE" w:rsidRPr="004C49CE">
        <w:t>engagement</w:t>
      </w:r>
      <w:r w:rsidRPr="004C49CE">
        <w:t>.</w:t>
      </w:r>
      <w:r>
        <w:t xml:space="preserve">  Importantly, there were no substantive differences between those with higher and lower cognitive performance scores regarding their </w:t>
      </w:r>
      <w:r w:rsidR="00C8717B">
        <w:t xml:space="preserve">intervention </w:t>
      </w:r>
      <w:r>
        <w:t xml:space="preserve">preferences, </w:t>
      </w:r>
      <w:r w:rsidR="00C8717B">
        <w:t>n</w:t>
      </w:r>
      <w:r>
        <w:t>or their ability and willingness to engage with it.</w:t>
      </w:r>
    </w:p>
    <w:p w14:paraId="4D275869" w14:textId="77777777" w:rsidR="002E1F79" w:rsidRDefault="002E1F79" w:rsidP="002E1F79">
      <w:pPr>
        <w:pStyle w:val="ListParagraph"/>
      </w:pPr>
    </w:p>
    <w:p w14:paraId="613F1C23" w14:textId="7A90AB03" w:rsidR="002E1F79" w:rsidRDefault="002E1F79" w:rsidP="002E1F79">
      <w:pPr>
        <w:pStyle w:val="ListParagraph"/>
        <w:numPr>
          <w:ilvl w:val="0"/>
          <w:numId w:val="31"/>
        </w:numPr>
      </w:pPr>
      <w:r w:rsidRPr="004C49CE">
        <w:t xml:space="preserve">These findings confirmed that the </w:t>
      </w:r>
      <w:r w:rsidR="00633F53" w:rsidRPr="004C49CE">
        <w:t>‘</w:t>
      </w:r>
      <w:r w:rsidRPr="004C49CE">
        <w:t>Active Brains</w:t>
      </w:r>
      <w:r w:rsidR="00633F53" w:rsidRPr="004C49CE">
        <w:t>’</w:t>
      </w:r>
      <w:r w:rsidRPr="004C49CE">
        <w:t xml:space="preserve"> digital intervention content and activity recommendations should be suitable for </w:t>
      </w:r>
      <w:r w:rsidR="00633F53" w:rsidRPr="004C49CE">
        <w:t>older adults with and without existing cognitive impairment</w:t>
      </w:r>
      <w:r w:rsidRPr="004C49CE">
        <w:t>. Our</w:t>
      </w:r>
      <w:r>
        <w:t xml:space="preserve"> subsequent feasibility and </w:t>
      </w:r>
      <w:proofErr w:type="gramStart"/>
      <w:r>
        <w:t>fully-powered</w:t>
      </w:r>
      <w:proofErr w:type="gramEnd"/>
      <w:r>
        <w:t xml:space="preserve"> trials will therefore test the same</w:t>
      </w:r>
      <w:r w:rsidR="007F0A2C">
        <w:t xml:space="preserve"> </w:t>
      </w:r>
      <w:r>
        <w:t xml:space="preserve">intervention amongst </w:t>
      </w:r>
      <w:r w:rsidR="00633F53">
        <w:t>both of these groups</w:t>
      </w:r>
      <w:r w:rsidRPr="002E1F79">
        <w:t>.</w:t>
      </w:r>
    </w:p>
    <w:p w14:paraId="52ACA162" w14:textId="77777777" w:rsidR="0092103F" w:rsidRDefault="0092103F" w:rsidP="0092103F"/>
    <w:p w14:paraId="552DA38B" w14:textId="77777777" w:rsidR="00477766" w:rsidRDefault="00477766" w:rsidP="0092103F"/>
    <w:p w14:paraId="52E7E077" w14:textId="77777777" w:rsidR="00477766" w:rsidRDefault="00477766" w:rsidP="0092103F"/>
    <w:p w14:paraId="249B0E52" w14:textId="77777777" w:rsidR="00477766" w:rsidRDefault="00477766" w:rsidP="0092103F"/>
    <w:p w14:paraId="6B813880" w14:textId="77777777" w:rsidR="00477766" w:rsidRDefault="00477766" w:rsidP="0092103F"/>
    <w:p w14:paraId="57618919" w14:textId="77777777" w:rsidR="00477766" w:rsidRDefault="00477766" w:rsidP="0092103F"/>
    <w:p w14:paraId="53D57500" w14:textId="77777777" w:rsidR="00477766" w:rsidRDefault="00477766" w:rsidP="0092103F"/>
    <w:p w14:paraId="3EF65093" w14:textId="77777777" w:rsidR="00477766" w:rsidRDefault="00477766" w:rsidP="0092103F"/>
    <w:p w14:paraId="0A7DED80" w14:textId="77777777" w:rsidR="00477766" w:rsidRDefault="00477766" w:rsidP="0092103F"/>
    <w:p w14:paraId="1C0CEFAA" w14:textId="77777777" w:rsidR="00477766" w:rsidRDefault="00477766" w:rsidP="0092103F"/>
    <w:p w14:paraId="37530E05" w14:textId="77777777" w:rsidR="00477766" w:rsidRDefault="00477766" w:rsidP="0092103F"/>
    <w:p w14:paraId="084DB7AD" w14:textId="77777777" w:rsidR="00477766" w:rsidRDefault="00477766" w:rsidP="0092103F"/>
    <w:p w14:paraId="288C23DE" w14:textId="77777777" w:rsidR="00477766" w:rsidRDefault="00477766" w:rsidP="0092103F"/>
    <w:p w14:paraId="2348C215" w14:textId="77777777" w:rsidR="00477766" w:rsidRDefault="00477766" w:rsidP="0092103F"/>
    <w:p w14:paraId="394A6F94" w14:textId="77777777" w:rsidR="00477766" w:rsidRDefault="00477766" w:rsidP="0092103F"/>
    <w:p w14:paraId="77A75355" w14:textId="77777777" w:rsidR="00477766" w:rsidRDefault="00477766" w:rsidP="0092103F"/>
    <w:p w14:paraId="6934EA86" w14:textId="77777777" w:rsidR="00477766" w:rsidRDefault="00477766" w:rsidP="0092103F"/>
    <w:p w14:paraId="2E160041" w14:textId="77777777" w:rsidR="00477766" w:rsidRDefault="00477766" w:rsidP="0092103F"/>
    <w:p w14:paraId="097D5799" w14:textId="7984D9CC" w:rsidR="0086670F" w:rsidRPr="00973552" w:rsidRDefault="0065591A" w:rsidP="006B5E42">
      <w:pPr>
        <w:pStyle w:val="Heading1"/>
        <w:spacing w:line="480" w:lineRule="auto"/>
      </w:pPr>
      <w:r>
        <w:lastRenderedPageBreak/>
        <w:t>Background</w:t>
      </w:r>
    </w:p>
    <w:p w14:paraId="6210AF04" w14:textId="4A9BC9FA" w:rsidR="00ED5FA2" w:rsidRPr="007D3C91" w:rsidRDefault="00305BD7" w:rsidP="006B5E42">
      <w:pPr>
        <w:spacing w:line="480" w:lineRule="auto"/>
      </w:pPr>
      <w:r w:rsidRPr="00973552">
        <w:t>Fifty-million people worldwide</w:t>
      </w:r>
      <w:r w:rsidR="00F4344C" w:rsidRPr="00973552">
        <w:t xml:space="preserve"> currently have dementia</w:t>
      </w:r>
      <w:r w:rsidR="00B770BE" w:rsidRPr="00973552">
        <w:t xml:space="preserve"> </w:t>
      </w:r>
      <w:r w:rsidR="00B770BE" w:rsidRPr="007D3C91">
        <w:fldChar w:fldCharType="begin"/>
      </w:r>
      <w:r w:rsidR="003C62C2" w:rsidRPr="007D3C91">
        <w:instrText xml:space="preserve"> ADDIN EN.CITE &lt;EndNote&gt;&lt;Cite&gt;&lt;Author&gt;Livingston&lt;/Author&gt;&lt;Year&gt;2020&lt;/Year&gt;&lt;RecNum&gt;262&lt;/RecNum&gt;&lt;DisplayText&gt;(1)&lt;/DisplayText&gt;&lt;record&gt;&lt;rec-number&gt;262&lt;/rec-number&gt;&lt;foreign-keys&gt;&lt;key app="EN" db-id="d2w0td5ste5fsve5z0txxs93zzx22atvpd9w" timestamp="1607642455"&gt;262&lt;/key&gt;&lt;/foreign-keys&gt;&lt;ref-type name="Journal Article"&gt;17&lt;/ref-type&gt;&lt;contributors&gt;&lt;authors&gt;&lt;author&gt;Livingston, Gill&lt;/author&gt;&lt;author&gt;Huntley, Jonathan&lt;/author&gt;&lt;author&gt;Sommerlad, Andrew&lt;/author&gt;&lt;author&gt;Ames, David&lt;/author&gt;&lt;author&gt;Ballard, Clive&lt;/author&gt;&lt;author&gt;Banerjee, Sube&lt;/author&gt;&lt;author&gt;Brayne, Carol&lt;/author&gt;&lt;author&gt;Burns, Alistair&lt;/author&gt;&lt;author&gt;Cohen-Mansfield, Jiska&lt;/author&gt;&lt;author&gt;Cooper, Claudia&lt;/author&gt;&lt;/authors&gt;&lt;/contributors&gt;&lt;titles&gt;&lt;title&gt;Dementia prevention, intervention, and care: 2020 report of the Lancet Commission&lt;/title&gt;&lt;secondary-title&gt;The Lancet&lt;/secondary-title&gt;&lt;/titles&gt;&lt;periodical&gt;&lt;full-title&gt;The Lancet&lt;/full-title&gt;&lt;/periodical&gt;&lt;pages&gt;413-446&lt;/pages&gt;&lt;volume&gt;396&lt;/volume&gt;&lt;number&gt;10248&lt;/number&gt;&lt;dates&gt;&lt;year&gt;2020&lt;/year&gt;&lt;/dates&gt;&lt;isbn&gt;0140-6736&lt;/isbn&gt;&lt;urls&gt;&lt;/urls&gt;&lt;/record&gt;&lt;/Cite&gt;&lt;/EndNote&gt;</w:instrText>
      </w:r>
      <w:r w:rsidR="00B770BE" w:rsidRPr="007D3C91">
        <w:fldChar w:fldCharType="separate"/>
      </w:r>
      <w:r w:rsidR="003C62C2" w:rsidRPr="007D3C91">
        <w:rPr>
          <w:noProof/>
        </w:rPr>
        <w:t>(1)</w:t>
      </w:r>
      <w:r w:rsidR="00B770BE" w:rsidRPr="007D3C91">
        <w:fldChar w:fldCharType="end"/>
      </w:r>
      <w:r w:rsidR="0032291E" w:rsidRPr="007D3C91">
        <w:t xml:space="preserve">. </w:t>
      </w:r>
      <w:r w:rsidR="00AA21FB" w:rsidRPr="007D3C91">
        <w:t>C</w:t>
      </w:r>
      <w:r w:rsidR="003872F3" w:rsidRPr="007D3C91">
        <w:t xml:space="preserve">ognitive impairment is </w:t>
      </w:r>
      <w:r w:rsidR="005513C1" w:rsidRPr="007D3C91">
        <w:t xml:space="preserve">even </w:t>
      </w:r>
      <w:r w:rsidR="003872F3" w:rsidRPr="007D3C91">
        <w:t>more common</w:t>
      </w:r>
      <w:r w:rsidR="00AA21FB" w:rsidRPr="007D3C91">
        <w:t>;</w:t>
      </w:r>
      <w:r w:rsidR="003A733A" w:rsidRPr="007D3C91">
        <w:t xml:space="preserve"> </w:t>
      </w:r>
      <w:r w:rsidR="007B47C7" w:rsidRPr="007D3C91">
        <w:t>Mild Cognitive Impairment</w:t>
      </w:r>
      <w:r w:rsidR="00E7050F" w:rsidRPr="007D3C91">
        <w:t xml:space="preserve"> </w:t>
      </w:r>
      <w:r w:rsidR="007B47C7" w:rsidRPr="007D3C91">
        <w:t>(</w:t>
      </w:r>
      <w:r w:rsidR="00E7050F" w:rsidRPr="007D3C91">
        <w:t>MCI</w:t>
      </w:r>
      <w:r w:rsidR="007B47C7" w:rsidRPr="007D3C91">
        <w:t>) and Age-Associated Cognitive Decline (AACD)</w:t>
      </w:r>
      <w:r w:rsidR="00BC5AAE" w:rsidRPr="007D3C91">
        <w:t xml:space="preserve"> </w:t>
      </w:r>
      <w:r w:rsidR="00AA21FB" w:rsidRPr="007D3C91">
        <w:t xml:space="preserve">are </w:t>
      </w:r>
      <w:r w:rsidR="002978C1" w:rsidRPr="007D3C91">
        <w:t xml:space="preserve">estimated </w:t>
      </w:r>
      <w:r w:rsidR="00C6617D" w:rsidRPr="007D3C91">
        <w:t>to affect</w:t>
      </w:r>
      <w:r w:rsidR="0036429F" w:rsidRPr="007D3C91">
        <w:t xml:space="preserve"> </w:t>
      </w:r>
      <w:r w:rsidR="00AA21FB" w:rsidRPr="007D3C91">
        <w:t xml:space="preserve">nearly </w:t>
      </w:r>
      <w:r w:rsidR="00155F04" w:rsidRPr="007D3C91">
        <w:t>20%</w:t>
      </w:r>
      <w:r w:rsidR="0036429F" w:rsidRPr="007D3C91">
        <w:t xml:space="preserve"> </w:t>
      </w:r>
      <w:r w:rsidR="00E7050F" w:rsidRPr="007D3C91">
        <w:t xml:space="preserve">of </w:t>
      </w:r>
      <w:r w:rsidR="00A27FB3" w:rsidRPr="007D3C91">
        <w:t xml:space="preserve">adults </w:t>
      </w:r>
      <w:r w:rsidR="00E7050F" w:rsidRPr="007D3C91">
        <w:t>aged 6</w:t>
      </w:r>
      <w:r w:rsidR="007B47C7" w:rsidRPr="007D3C91">
        <w:t>0</w:t>
      </w:r>
      <w:r w:rsidR="00E7050F" w:rsidRPr="007D3C91">
        <w:t xml:space="preserve"> and </w:t>
      </w:r>
      <w:r w:rsidR="002978C1" w:rsidRPr="007D3C91">
        <w:t>over</w:t>
      </w:r>
      <w:r w:rsidR="007B47C7" w:rsidRPr="007D3C91">
        <w:t xml:space="preserve"> </w:t>
      </w:r>
      <w:r w:rsidR="005105B0" w:rsidRPr="007D3C91">
        <w:fldChar w:fldCharType="begin">
          <w:fldData xml:space="preserve">PEVuZE5vdGU+PENpdGU+PEF1dGhvcj5SaXRjaGllPC9BdXRob3I+PFllYXI+MjAwMTwvWWVhcj48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</w:fldData>
        </w:fldChar>
      </w:r>
      <w:r w:rsidR="003C62C2" w:rsidRPr="007D3C91">
        <w:instrText xml:space="preserve"> ADDIN EN.CITE </w:instrText>
      </w:r>
      <w:r w:rsidR="003C62C2" w:rsidRPr="007D3C91">
        <w:fldChar w:fldCharType="begin">
          <w:fldData xml:space="preserve">PEVuZE5vdGU+PENpdGU+PEF1dGhvcj5SaXRjaGllPC9BdXRob3I+PFllYXI+MjAwMTwvWWVhcj48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</w:fldData>
        </w:fldChar>
      </w:r>
      <w:r w:rsidR="003C62C2" w:rsidRPr="007D3C91">
        <w:instrText xml:space="preserve"> ADDIN EN.CITE.DATA </w:instrText>
      </w:r>
      <w:r w:rsidR="003C62C2" w:rsidRPr="007D3C91">
        <w:fldChar w:fldCharType="end"/>
      </w:r>
      <w:r w:rsidR="005105B0" w:rsidRPr="007D3C91">
        <w:fldChar w:fldCharType="separate"/>
      </w:r>
      <w:r w:rsidR="003C62C2" w:rsidRPr="007D3C91">
        <w:rPr>
          <w:noProof/>
        </w:rPr>
        <w:t>(2, 3)</w:t>
      </w:r>
      <w:r w:rsidR="005105B0" w:rsidRPr="007D3C91">
        <w:fldChar w:fldCharType="end"/>
      </w:r>
      <w:r w:rsidR="00D64A69" w:rsidRPr="007D3C91">
        <w:t xml:space="preserve">. </w:t>
      </w:r>
      <w:r w:rsidR="00F4344C" w:rsidRPr="007D3C91">
        <w:t xml:space="preserve">Around 10% of </w:t>
      </w:r>
      <w:r w:rsidR="00953042" w:rsidRPr="007D3C91">
        <w:t>MCI and AACD</w:t>
      </w:r>
      <w:r w:rsidR="00163E2B" w:rsidRPr="007D3C91">
        <w:t xml:space="preserve"> </w:t>
      </w:r>
      <w:r w:rsidR="00C6617D" w:rsidRPr="007D3C91">
        <w:t xml:space="preserve">cases </w:t>
      </w:r>
      <w:r w:rsidR="001F6B55" w:rsidRPr="007D3C91">
        <w:t>convert</w:t>
      </w:r>
      <w:r w:rsidR="00F4344C" w:rsidRPr="007D3C91">
        <w:t xml:space="preserve"> to dementia</w:t>
      </w:r>
      <w:r w:rsidR="001F6B55" w:rsidRPr="007D3C91">
        <w:t xml:space="preserve"> each year </w:t>
      </w:r>
      <w:r w:rsidR="001F6B55" w:rsidRPr="007D3C91">
        <w:fldChar w:fldCharType="begin"/>
      </w:r>
      <w:r w:rsidR="003C62C2" w:rsidRPr="007D3C91">
        <w:instrText xml:space="preserve"> ADDIN EN.CITE &lt;EndNote&gt;&lt;Cite&gt;&lt;Author&gt;Mitchell&lt;/Author&gt;&lt;Year&gt;2009&lt;/Year&gt;&lt;RecNum&gt;22&lt;/RecNum&gt;&lt;DisplayText&gt;(4)&lt;/DisplayText&gt;&lt;record&gt;&lt;rec-number&gt;22&lt;/rec-number&gt;&lt;foreign-keys&gt;&lt;key app="EN" db-id="d2w0td5ste5fsve5z0txxs93zzx22atvpd9w" timestamp="1490715509"&gt;22&lt;/key&gt;&lt;/foreign-keys&gt;&lt;ref-type name="Journal Article"&gt;17&lt;/ref-type&gt;&lt;contributors&gt;&lt;authors&gt;&lt;author&gt;Mitchell, Alex J&lt;/author&gt;&lt;author&gt;Shiri‐Feshki, Mojtaba&lt;/author&gt;&lt;/authors&gt;&lt;/contributors&gt;&lt;titles&gt;&lt;title&gt;Rate of progression of mild cognitive impairment to dementia–meta‐analysis of 41 robust inception cohort studies&lt;/title&gt;&lt;secondary-title&gt;Acta Psychiatrica Scandinavica&lt;/secondary-title&gt;&lt;/titles&gt;&lt;periodical&gt;&lt;full-title&gt;Acta Psychiatrica Scandinavica&lt;/full-title&gt;&lt;/periodical&gt;&lt;pages&gt;252-265&lt;/pages&gt;&lt;volume&gt;119&lt;/volume&gt;&lt;number&gt;4&lt;/number&gt;&lt;dates&gt;&lt;year&gt;2009&lt;/year&gt;&lt;/dates&gt;&lt;isbn&gt;1600-0447&lt;/isbn&gt;&lt;urls&gt;&lt;related-urls&gt;&lt;url&gt;https://onlinelibrary.wiley.com/doi/pdf/10.1111/j.1600-0447.2008.01326.x&lt;/url&gt;&lt;/related-urls&gt;&lt;/urls&gt;&lt;/record&gt;&lt;/Cite&gt;&lt;/EndNote&gt;</w:instrText>
      </w:r>
      <w:r w:rsidR="001F6B55" w:rsidRPr="007D3C91">
        <w:fldChar w:fldCharType="separate"/>
      </w:r>
      <w:r w:rsidR="003C62C2" w:rsidRPr="007D3C91">
        <w:rPr>
          <w:noProof/>
        </w:rPr>
        <w:t>(4)</w:t>
      </w:r>
      <w:r w:rsidR="001F6B55" w:rsidRPr="007D3C91">
        <w:fldChar w:fldCharType="end"/>
      </w:r>
      <w:r w:rsidR="000825A5" w:rsidRPr="007D3C91">
        <w:t>.</w:t>
      </w:r>
      <w:r w:rsidR="00E25218" w:rsidRPr="007D3C91">
        <w:t xml:space="preserve"> </w:t>
      </w:r>
      <w:r w:rsidR="00504557" w:rsidRPr="007D3C91">
        <w:t>T</w:t>
      </w:r>
      <w:r w:rsidR="00E25218" w:rsidRPr="007D3C91">
        <w:t xml:space="preserve">he </w:t>
      </w:r>
      <w:r w:rsidR="00395E48" w:rsidRPr="007D3C91">
        <w:t>annual global</w:t>
      </w:r>
      <w:r w:rsidR="00E25218" w:rsidRPr="007D3C91">
        <w:t xml:space="preserve"> cost of dementia </w:t>
      </w:r>
      <w:r w:rsidR="002978C1" w:rsidRPr="007D3C91">
        <w:t xml:space="preserve">is </w:t>
      </w:r>
      <w:r w:rsidR="00395E48" w:rsidRPr="007D3C91">
        <w:t>nearly</w:t>
      </w:r>
      <w:r w:rsidR="00E25218" w:rsidRPr="007D3C91">
        <w:t xml:space="preserve"> </w:t>
      </w:r>
      <w:r w:rsidR="00A27FB3" w:rsidRPr="007D3C91">
        <w:t>US</w:t>
      </w:r>
      <w:r w:rsidR="00395E48" w:rsidRPr="007D3C91">
        <w:t>$1 trillion</w:t>
      </w:r>
      <w:r w:rsidR="00983F3D" w:rsidRPr="007D3C91">
        <w:t xml:space="preserve"> </w:t>
      </w:r>
      <w:r w:rsidR="002A1121" w:rsidRPr="007D3C91">
        <w:t>with d</w:t>
      </w:r>
      <w:r w:rsidR="00983F3D" w:rsidRPr="007D3C91">
        <w:t xml:space="preserve">ementia prevalence </w:t>
      </w:r>
      <w:r w:rsidR="00F4344C" w:rsidRPr="007D3C91">
        <w:t xml:space="preserve">expected to rise </w:t>
      </w:r>
      <w:r w:rsidR="00395E48" w:rsidRPr="007D3C91">
        <w:t>to 152 million</w:t>
      </w:r>
      <w:r w:rsidR="00F4344C" w:rsidRPr="007D3C91">
        <w:t xml:space="preserve"> </w:t>
      </w:r>
      <w:r w:rsidR="00983F3D" w:rsidRPr="007D3C91">
        <w:t>by 2050</w:t>
      </w:r>
      <w:r w:rsidR="00C67664" w:rsidRPr="007D3C91">
        <w:t xml:space="preserve"> </w:t>
      </w:r>
      <w:r w:rsidR="00230953" w:rsidRPr="007D3C91">
        <w:fldChar w:fldCharType="begin"/>
      </w:r>
      <w:r w:rsidR="003C62C2" w:rsidRPr="007D3C91">
        <w:instrText xml:space="preserve"> ADDIN EN.CITE &lt;EndNote&gt;&lt;Cite&gt;&lt;Author&gt;Alzheimer&amp;apos;s Diesease International&lt;/Author&gt;&lt;Year&gt;2018&lt;/Year&gt;&lt;RecNum&gt;220&lt;/RecNum&gt;&lt;DisplayText&gt;(5)&lt;/DisplayText&gt;&lt;record&gt;&lt;rec-number&gt;220&lt;/rec-number&gt;&lt;foreign-keys&gt;&lt;key app="EN" db-id="d2w0td5ste5fsve5z0txxs93zzx22atvpd9w" timestamp="1565858600"&gt;220&lt;/key&gt;&lt;/foreign-keys&gt;&lt;ref-type name="Report"&gt;27&lt;/ref-type&gt;&lt;contributors&gt;&lt;authors&gt;&lt;author&gt;Alzheimer&amp;apos;s Diesease International,&lt;/author&gt;&lt;/authors&gt;&lt;/contributors&gt;&lt;titles&gt;&lt;title&gt;World Alzheimer Report 2018. The state of the art of dementia research: New frontiers&lt;/title&gt;&lt;/titles&gt;&lt;dates&gt;&lt;year&gt;2018&lt;/year&gt;&lt;/dates&gt;&lt;pub-location&gt;https://www.alz.co.uk/research/WorldAlzheimerReport2018.pdf&lt;/pub-location&gt;&lt;urls&gt;&lt;/urls&gt;&lt;/record&gt;&lt;/Cite&gt;&lt;/EndNote&gt;</w:instrText>
      </w:r>
      <w:r w:rsidR="00230953" w:rsidRPr="007D3C91">
        <w:fldChar w:fldCharType="separate"/>
      </w:r>
      <w:r w:rsidR="003C62C2" w:rsidRPr="007D3C91">
        <w:rPr>
          <w:noProof/>
        </w:rPr>
        <w:t>(5)</w:t>
      </w:r>
      <w:r w:rsidR="00230953" w:rsidRPr="007D3C91">
        <w:fldChar w:fldCharType="end"/>
      </w:r>
      <w:r w:rsidR="00983F3D" w:rsidRPr="007D3C91">
        <w:t>.</w:t>
      </w:r>
      <w:r w:rsidR="004C3EB7" w:rsidRPr="007D3C91">
        <w:t xml:space="preserve"> </w:t>
      </w:r>
      <w:r w:rsidR="0072433A" w:rsidRPr="007D3C91">
        <w:t>D</w:t>
      </w:r>
      <w:r w:rsidR="000825A5" w:rsidRPr="007D3C91">
        <w:t>em</w:t>
      </w:r>
      <w:r w:rsidR="004E7519" w:rsidRPr="007D3C91">
        <w:t>entia and cognitive decline place</w:t>
      </w:r>
      <w:r w:rsidR="00AF3308" w:rsidRPr="007D3C91">
        <w:t xml:space="preserve"> unsustainable demand on health and social care systems</w:t>
      </w:r>
      <w:r w:rsidR="00A27FB3" w:rsidRPr="007D3C91">
        <w:t xml:space="preserve"> worldwide</w:t>
      </w:r>
      <w:r w:rsidR="00C06653" w:rsidRPr="007D3C91">
        <w:t>,</w:t>
      </w:r>
      <w:r w:rsidR="006E414F" w:rsidRPr="007D3C91">
        <w:t xml:space="preserve"> and pose substantial threat to individuals’ independence and quality of life</w:t>
      </w:r>
      <w:r w:rsidR="000B7AD2" w:rsidRPr="007D3C91">
        <w:t xml:space="preserve"> </w:t>
      </w:r>
      <w:r w:rsidR="000B7AD2" w:rsidRPr="007D3C91">
        <w:fldChar w:fldCharType="begin"/>
      </w:r>
      <w:r w:rsidR="003C62C2" w:rsidRPr="007D3C91">
        <w:instrText xml:space="preserve"> ADDIN EN.CITE &lt;EndNote&gt;&lt;Cite&gt;&lt;Author&gt;Mansbach&lt;/Author&gt;&lt;Year&gt;2018&lt;/Year&gt;&lt;RecNum&gt;228&lt;/RecNum&gt;&lt;DisplayText&gt;(6)&lt;/DisplayText&gt;&lt;record&gt;&lt;rec-number&gt;228&lt;/rec-number&gt;&lt;foreign-keys&gt;&lt;key app="EN" db-id="d2w0td5ste5fsve5z0txxs93zzx22atvpd9w" timestamp="1569436192"&gt;228&lt;/key&gt;&lt;/foreign-keys&gt;&lt;ref-type name="Journal Article"&gt;17&lt;/ref-type&gt;&lt;contributors&gt;&lt;authors&gt;&lt;author&gt;Mansbach, William E&lt;/author&gt;&lt;author&gt;Mace, Ryan A&lt;/author&gt;&lt;/authors&gt;&lt;/contributors&gt;&lt;titles&gt;&lt;title&gt;Predicting Functional Dependence in Mild Cognitive Impairment: Differential Contributions of Memory and Executive Functions&lt;/title&gt;&lt;secondary-title&gt;The Gerontologist&lt;/secondary-title&gt;&lt;/titles&gt;&lt;periodical&gt;&lt;full-title&gt;The Gerontologist&lt;/full-title&gt;&lt;/periodical&gt;&lt;pages&gt;925-935&lt;/pages&gt;&lt;volume&gt;59&lt;/volume&gt;&lt;number&gt;5&lt;/number&gt;&lt;dates&gt;&lt;year&gt;2018&lt;/year&gt;&lt;/dates&gt;&lt;isbn&gt;0016-9013&lt;/isbn&gt;&lt;urls&gt;&lt;related-urls&gt;&lt;url&gt;https://doi.org/10.1093/geront/gny097&lt;/url&gt;&lt;/related-urls&gt;&lt;/urls&gt;&lt;electronic-resource-num&gt;10.1093/geront/gny097&lt;/electronic-resource-num&gt;&lt;access-date&gt;9/25/2019&lt;/access-date&gt;&lt;/record&gt;&lt;/Cite&gt;&lt;/EndNote&gt;</w:instrText>
      </w:r>
      <w:r w:rsidR="000B7AD2" w:rsidRPr="007D3C91">
        <w:fldChar w:fldCharType="separate"/>
      </w:r>
      <w:r w:rsidR="003C62C2" w:rsidRPr="007D3C91">
        <w:rPr>
          <w:noProof/>
        </w:rPr>
        <w:t>(6)</w:t>
      </w:r>
      <w:r w:rsidR="000B7AD2" w:rsidRPr="007D3C91">
        <w:fldChar w:fldCharType="end"/>
      </w:r>
      <w:r w:rsidR="00AF3308" w:rsidRPr="007D3C91">
        <w:t xml:space="preserve">. </w:t>
      </w:r>
      <w:r w:rsidR="00C6617D" w:rsidRPr="007D3C91">
        <w:t>P</w:t>
      </w:r>
      <w:r w:rsidR="001F2F48" w:rsidRPr="007D3C91">
        <w:t xml:space="preserve">revention and management of dementia </w:t>
      </w:r>
      <w:r w:rsidR="004C3EB7" w:rsidRPr="007D3C91">
        <w:t>are</w:t>
      </w:r>
      <w:r w:rsidR="001F2F48" w:rsidRPr="007D3C91">
        <w:t xml:space="preserve"> public health priorities </w:t>
      </w:r>
      <w:r w:rsidR="001F2F48" w:rsidRPr="007D3C91">
        <w:fldChar w:fldCharType="begin"/>
      </w:r>
      <w:r w:rsidR="003C62C2" w:rsidRPr="007D3C91">
        <w:instrText xml:space="preserve"> ADDIN EN.CITE &lt;EndNote&gt;&lt;Cite&gt;&lt;Author&gt;Livingston&lt;/Author&gt;&lt;Year&gt;2017&lt;/Year&gt;&lt;RecNum&gt;132&lt;/RecNum&gt;&lt;DisplayText&gt;(7)&lt;/DisplayText&gt;&lt;record&gt;&lt;rec-number&gt;132&lt;/rec-number&gt;&lt;foreign-keys&gt;&lt;key app="EN" db-id="d2w0td5ste5fsve5z0txxs93zzx22atvpd9w" timestamp="1554815277"&gt;132&lt;/key&gt;&lt;/foreign-keys&gt;&lt;ref-type name="Journal Article"&gt;17&lt;/ref-type&gt;&lt;contributors&gt;&lt;authors&gt;&lt;author&gt;Livingston, Gill&lt;/author&gt;&lt;author&gt;Sommerlad, Andrew&lt;/author&gt;&lt;author&gt;Orgeta, Vasiliki&lt;/author&gt;&lt;author&gt;Costafreda, Sergi G&lt;/author&gt;&lt;author&gt;Huntley, Jonathan&lt;/author&gt;&lt;author&gt;Ames, David&lt;/author&gt;&lt;author&gt;Ballard, Clive&lt;/author&gt;&lt;author&gt;Banerjee, Sube&lt;/author&gt;&lt;author&gt;Burns, Alistair&lt;/author&gt;&lt;author&gt;Cohen-Mansfield, Jiska&lt;/author&gt;&lt;/authors&gt;&lt;/contributors&gt;&lt;titles&gt;&lt;title&gt;Dementia prevention, intervention, and care&lt;/title&gt;&lt;secondary-title&gt;The Lancet&lt;/secondary-title&gt;&lt;/titles&gt;&lt;periodical&gt;&lt;full-title&gt;The Lancet&lt;/full-title&gt;&lt;/periodical&gt;&lt;pages&gt;2673-2734&lt;/pages&gt;&lt;volume&gt;390&lt;/volume&gt;&lt;number&gt;10113&lt;/number&gt;&lt;dates&gt;&lt;year&gt;2017&lt;/year&gt;&lt;/dates&gt;&lt;isbn&gt;0140-6736&lt;/isbn&gt;&lt;urls&gt;&lt;related-urls&gt;&lt;url&gt;https://www.sciencedirect.com/science/article/pii/S0140673617313636?via%3Dihub&lt;/url&gt;&lt;/related-urls&gt;&lt;/urls&gt;&lt;/record&gt;&lt;/Cite&gt;&lt;/EndNote&gt;</w:instrText>
      </w:r>
      <w:r w:rsidR="001F2F48" w:rsidRPr="007D3C91">
        <w:fldChar w:fldCharType="separate"/>
      </w:r>
      <w:r w:rsidR="003C62C2" w:rsidRPr="007D3C91">
        <w:rPr>
          <w:noProof/>
        </w:rPr>
        <w:t>(7)</w:t>
      </w:r>
      <w:r w:rsidR="001F2F48" w:rsidRPr="007D3C91">
        <w:fldChar w:fldCharType="end"/>
      </w:r>
      <w:r w:rsidR="001F2F48" w:rsidRPr="007D3C91">
        <w:t xml:space="preserve">. </w:t>
      </w:r>
    </w:p>
    <w:p w14:paraId="0527A45D" w14:textId="07719F26" w:rsidR="00750564" w:rsidRPr="007D3C91" w:rsidRDefault="004513A7" w:rsidP="006B5E42">
      <w:pPr>
        <w:spacing w:line="480" w:lineRule="auto"/>
      </w:pPr>
      <w:r w:rsidRPr="007D3C91">
        <w:t>I</w:t>
      </w:r>
      <w:r w:rsidR="00E47885" w:rsidRPr="007D3C91">
        <w:t>ncreasing evidence</w:t>
      </w:r>
      <w:r w:rsidRPr="007D3C91">
        <w:t xml:space="preserve"> suggests</w:t>
      </w:r>
      <w:r w:rsidR="00E47885" w:rsidRPr="007D3C91">
        <w:t xml:space="preserve"> that health-</w:t>
      </w:r>
      <w:r w:rsidR="00A2489E" w:rsidRPr="007D3C91">
        <w:t xml:space="preserve">related </w:t>
      </w:r>
      <w:r w:rsidR="003F15B2" w:rsidRPr="007D3C91">
        <w:t>behaviours</w:t>
      </w:r>
      <w:r w:rsidR="00E47885" w:rsidRPr="007D3C91">
        <w:t xml:space="preserve"> (</w:t>
      </w:r>
      <w:r w:rsidRPr="007D3C91">
        <w:t xml:space="preserve">e.g., </w:t>
      </w:r>
      <w:r w:rsidR="00E47885" w:rsidRPr="007D3C91">
        <w:t xml:space="preserve">physical activity and </w:t>
      </w:r>
      <w:r w:rsidR="00855229" w:rsidRPr="007D3C91">
        <w:t>a Mediterranean-style diet</w:t>
      </w:r>
      <w:r w:rsidR="00E47885" w:rsidRPr="007D3C91">
        <w:t>)</w:t>
      </w:r>
      <w:r w:rsidR="00A2489E" w:rsidRPr="007D3C91">
        <w:t xml:space="preserve"> and cognitive training </w:t>
      </w:r>
      <w:r w:rsidR="00BA62AA" w:rsidRPr="007D3C91">
        <w:t>are</w:t>
      </w:r>
      <w:r w:rsidR="00A2489E" w:rsidRPr="007D3C91">
        <w:t xml:space="preserve"> protective of cognitive health</w:t>
      </w:r>
      <w:r w:rsidR="00E47885" w:rsidRPr="007D3C91">
        <w:t xml:space="preserve"> </w:t>
      </w:r>
      <w:r w:rsidR="00E47885" w:rsidRPr="007D3C91">
        <w:fldChar w:fldCharType="begin">
          <w:fldData xml:space="preserve">PEVuZE5vdGU+PENpdGU+PEF1dGhvcj5MaXZpbmdzdG9uPC9BdXRob3I+PFllYXI+MjAxNzwvWWVh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OTk5LTEwMjA8L3BhZ2VzPjx2b2x1bWU+OTE8L3ZvbHVt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OTkw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</w:fldData>
        </w:fldChar>
      </w:r>
      <w:r w:rsidR="003C62C2" w:rsidRPr="007D3C91">
        <w:instrText xml:space="preserve"> ADDIN EN.CITE </w:instrText>
      </w:r>
      <w:r w:rsidR="003C62C2" w:rsidRPr="007D3C91">
        <w:fldChar w:fldCharType="begin">
          <w:fldData xml:space="preserve">PEVuZE5vdGU+PENpdGU+PEF1dGhvcj5MaXZpbmdzdG9uPC9BdXRob3I+PFllYXI+MjAxNzwvWWVh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OTkw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</w:fldData>
        </w:fldChar>
      </w:r>
      <w:r w:rsidR="003C62C2" w:rsidRPr="007D3C91">
        <w:instrText xml:space="preserve"> ADDIN EN.CITE.DATA </w:instrText>
      </w:r>
      <w:r w:rsidR="003C62C2" w:rsidRPr="007D3C91">
        <w:fldChar w:fldCharType="end"/>
      </w:r>
      <w:r w:rsidR="00E47885" w:rsidRPr="007D3C91">
        <w:fldChar w:fldCharType="separate"/>
      </w:r>
      <w:r w:rsidR="003C62C2" w:rsidRPr="007D3C91">
        <w:rPr>
          <w:noProof/>
        </w:rPr>
        <w:t>(7-12)</w:t>
      </w:r>
      <w:r w:rsidR="00E47885" w:rsidRPr="007D3C91">
        <w:fldChar w:fldCharType="end"/>
      </w:r>
      <w:r w:rsidR="00A2489E" w:rsidRPr="007D3C91">
        <w:t xml:space="preserve">. Interventions </w:t>
      </w:r>
      <w:r w:rsidR="006F3745" w:rsidRPr="007D3C91">
        <w:t>targeting</w:t>
      </w:r>
      <w:r w:rsidR="00094BFA" w:rsidRPr="007D3C91">
        <w:t xml:space="preserve"> </w:t>
      </w:r>
      <w:r w:rsidR="00FF1F5E" w:rsidRPr="007D3C91">
        <w:t xml:space="preserve">a </w:t>
      </w:r>
      <w:r w:rsidR="00076917" w:rsidRPr="007D3C91">
        <w:t>single</w:t>
      </w:r>
      <w:r w:rsidR="00A2489E" w:rsidRPr="007D3C91">
        <w:t xml:space="preserve"> </w:t>
      </w:r>
      <w:r w:rsidR="003F15B2" w:rsidRPr="007D3C91">
        <w:t>behaviour</w:t>
      </w:r>
      <w:r w:rsidR="00A2489E" w:rsidRPr="007D3C91">
        <w:t xml:space="preserve"> </w:t>
      </w:r>
      <w:r w:rsidR="00364875" w:rsidRPr="007D3C91">
        <w:t xml:space="preserve">in </w:t>
      </w:r>
      <w:r w:rsidR="00BA62AA" w:rsidRPr="007D3C91">
        <w:t xml:space="preserve">individuals with and without existing cognitive impairment </w:t>
      </w:r>
      <w:r w:rsidR="00A2489E" w:rsidRPr="007D3C91">
        <w:t xml:space="preserve">show some </w:t>
      </w:r>
      <w:r w:rsidR="00B64168" w:rsidRPr="007D3C91">
        <w:t xml:space="preserve">positive effects on cognitive outcomes </w:t>
      </w:r>
      <w:r w:rsidR="00B64168" w:rsidRPr="007D3C91">
        <w:fldChar w:fldCharType="begin">
          <w:fldData xml:space="preserve">PEVuZE5vdGU+PENpdGU+PEF1dGhvcj5WYXVnaGFuPC9BdXRob3I+PFllYXI+MjAxNDwvWWVhcj48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</w:fldData>
        </w:fldChar>
      </w:r>
      <w:r w:rsidR="003C62C2" w:rsidRPr="007D3C91">
        <w:instrText xml:space="preserve"> ADDIN EN.CITE </w:instrText>
      </w:r>
      <w:r w:rsidR="003C62C2" w:rsidRPr="007D3C91">
        <w:fldChar w:fldCharType="begin">
          <w:fldData xml:space="preserve">PEVuZE5vdGU+PENpdGU+PEF1dGhvcj5WYXVnaGFuPC9BdXRob3I+PFllYXI+MjAxNDwvWWVhcj48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</w:fldData>
        </w:fldChar>
      </w:r>
      <w:r w:rsidR="003C62C2" w:rsidRPr="007D3C91">
        <w:instrText xml:space="preserve"> ADDIN EN.CITE.DATA </w:instrText>
      </w:r>
      <w:r w:rsidR="003C62C2" w:rsidRPr="007D3C91">
        <w:fldChar w:fldCharType="end"/>
      </w:r>
      <w:r w:rsidR="00B64168" w:rsidRPr="007D3C91">
        <w:fldChar w:fldCharType="separate"/>
      </w:r>
      <w:r w:rsidR="003C62C2" w:rsidRPr="007D3C91">
        <w:rPr>
          <w:noProof/>
        </w:rPr>
        <w:t>(13-18)</w:t>
      </w:r>
      <w:r w:rsidR="00B64168" w:rsidRPr="007D3C91">
        <w:fldChar w:fldCharType="end"/>
      </w:r>
      <w:r w:rsidR="00855229" w:rsidRPr="007D3C91">
        <w:t>. However,</w:t>
      </w:r>
      <w:r w:rsidR="00A2489E" w:rsidRPr="007D3C91">
        <w:t xml:space="preserve"> </w:t>
      </w:r>
      <w:r w:rsidR="00BA62AA" w:rsidRPr="007D3C91">
        <w:t xml:space="preserve">findings are </w:t>
      </w:r>
      <w:r w:rsidR="00A2489E" w:rsidRPr="007D3C91">
        <w:t xml:space="preserve">mixed and </w:t>
      </w:r>
      <w:r w:rsidR="00BA62AA" w:rsidRPr="007D3C91">
        <w:t xml:space="preserve">often </w:t>
      </w:r>
      <w:r w:rsidR="00A2489E" w:rsidRPr="007D3C91">
        <w:t xml:space="preserve">inconclusive, </w:t>
      </w:r>
      <w:r w:rsidR="00BA62AA" w:rsidRPr="007D3C91">
        <w:t xml:space="preserve">prompting </w:t>
      </w:r>
      <w:r w:rsidR="00417F4A" w:rsidRPr="007D3C91">
        <w:t xml:space="preserve">investigation of </w:t>
      </w:r>
      <w:r w:rsidR="00A2489E" w:rsidRPr="007D3C91">
        <w:t>multi</w:t>
      </w:r>
      <w:r w:rsidR="00BA62AA" w:rsidRPr="007D3C91">
        <w:t>-</w:t>
      </w:r>
      <w:r w:rsidR="00A2489E" w:rsidRPr="007D3C91">
        <w:t>domain intervention</w:t>
      </w:r>
      <w:r w:rsidR="00BA62AA" w:rsidRPr="007D3C91">
        <w:t xml:space="preserve"> strategies</w:t>
      </w:r>
      <w:r w:rsidR="00417F4A" w:rsidRPr="007D3C91">
        <w:t xml:space="preserve"> </w:t>
      </w:r>
      <w:r w:rsidR="00BA62AA" w:rsidRPr="007D3C91">
        <w:fldChar w:fldCharType="begin">
          <w:fldData xml:space="preserve">PEVuZE5vdGU+PENpdGU+PEF1dGhvcj5MaXZpbmdzdG9uPC9BdXRob3I+PFllYXI+MjAxNzwvWWVh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</w:fldData>
        </w:fldChar>
      </w:r>
      <w:r w:rsidR="00231F3B" w:rsidRPr="007D3C91">
        <w:instrText xml:space="preserve"> ADDIN EN.CITE </w:instrText>
      </w:r>
      <w:r w:rsidR="00231F3B" w:rsidRPr="007D3C91">
        <w:fldChar w:fldCharType="begin">
          <w:fldData xml:space="preserve">PEVuZE5vdGU+PENpdGU+PEF1dGhvcj5MaXZpbmdzdG9uPC9BdXRob3I+PFllYXI+MjAxNzwvWWVh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</w:fldData>
        </w:fldChar>
      </w:r>
      <w:r w:rsidR="00231F3B" w:rsidRPr="007D3C91">
        <w:instrText xml:space="preserve"> ADDIN EN.CITE.DATA </w:instrText>
      </w:r>
      <w:r w:rsidR="00231F3B" w:rsidRPr="007D3C91">
        <w:fldChar w:fldCharType="end"/>
      </w:r>
      <w:r w:rsidR="00BA62AA" w:rsidRPr="007D3C91">
        <w:fldChar w:fldCharType="separate"/>
      </w:r>
      <w:r w:rsidR="00231F3B" w:rsidRPr="007D3C91">
        <w:rPr>
          <w:noProof/>
        </w:rPr>
        <w:t>(1, 7)</w:t>
      </w:r>
      <w:r w:rsidR="00BA62AA" w:rsidRPr="007D3C91">
        <w:fldChar w:fldCharType="end"/>
      </w:r>
      <w:r w:rsidR="00A2489E" w:rsidRPr="007D3C91">
        <w:t xml:space="preserve">. </w:t>
      </w:r>
      <w:r w:rsidR="00071B1D">
        <w:t>Complex</w:t>
      </w:r>
      <w:r w:rsidR="00446C5F">
        <w:t xml:space="preserve"> behaviour change interventions are </w:t>
      </w:r>
      <w:r w:rsidR="00071B1D">
        <w:t>those that</w:t>
      </w:r>
      <w:r w:rsidR="00446C5F">
        <w:t xml:space="preserve"> have several interacting components to try to achieve their aim </w:t>
      </w:r>
      <w:r w:rsidR="00144A34">
        <w:fldChar w:fldCharType="begin"/>
      </w:r>
      <w:r w:rsidR="00144A34">
        <w:instrText xml:space="preserve"> ADDIN EN.CITE &lt;EndNote&gt;&lt;Cite&gt;&lt;Author&gt;Craig&lt;/Author&gt;&lt;Year&gt;2013&lt;/Year&gt;&lt;RecNum&gt;180&lt;/RecNum&gt;&lt;DisplayText&gt;(19)&lt;/DisplayText&gt;&lt;record&gt;&lt;rec-number&gt;180&lt;/rec-number&gt;&lt;foreign-keys&gt;&lt;key app="EN" db-id="d2w0td5ste5fsve5z0txxs93zzx22atvpd9w" timestamp="1557326828"&gt;180&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titles&gt;&lt;dates&gt;&lt;year&gt;2013&lt;/year&gt;&lt;/dates&gt;&lt;isbn&gt;1873-491X&lt;/isbn&gt;&lt;urls&gt;&lt;/urls&gt;&lt;/record&gt;&lt;/Cite&gt;&lt;/EndNote&gt;</w:instrText>
      </w:r>
      <w:r w:rsidR="00144A34">
        <w:fldChar w:fldCharType="separate"/>
      </w:r>
      <w:r w:rsidR="00144A34">
        <w:rPr>
          <w:noProof/>
        </w:rPr>
        <w:t>(19)</w:t>
      </w:r>
      <w:r w:rsidR="00144A34">
        <w:fldChar w:fldCharType="end"/>
      </w:r>
      <w:r w:rsidR="00446C5F">
        <w:t xml:space="preserve">. </w:t>
      </w:r>
      <w:r w:rsidR="00245183">
        <w:t>Further to this</w:t>
      </w:r>
      <w:r w:rsidR="00446C5F">
        <w:t>, m</w:t>
      </w:r>
      <w:r w:rsidR="000C19BD">
        <w:t>ulti-domain interventions are those which targe</w:t>
      </w:r>
      <w:r w:rsidR="00F56D29">
        <w:t>t multiple risk factors</w:t>
      </w:r>
      <w:r w:rsidR="00446C5F">
        <w:t xml:space="preserve"> and mechanisms for a particular condition </w:t>
      </w:r>
      <w:r w:rsidR="00144A34">
        <w:fldChar w:fldCharType="begin"/>
      </w:r>
      <w:r w:rsidR="00144A34">
        <w:instrText xml:space="preserve"> ADDIN EN.CITE &lt;EndNote&gt;&lt;Cite&gt;&lt;Author&gt;Rosenberg&lt;/Author&gt;&lt;Year&gt;2020&lt;/Year&gt;&lt;RecNum&gt;445&lt;/RecNum&gt;&lt;DisplayText&gt;(20)&lt;/DisplayText&gt;&lt;record&gt;&lt;rec-number&gt;445&lt;/rec-number&gt;&lt;foreign-keys&gt;&lt;key app="EN" db-id="d2w0td5ste5fsve5z0txxs93zzx22atvpd9w" timestamp="1618905837"&gt;445&lt;/key&gt;&lt;/foreign-keys&gt;&lt;ref-type name="Journal Article"&gt;17&lt;/ref-type&gt;&lt;contributors&gt;&lt;authors&gt;&lt;author&gt;Rosenberg, A.&lt;/author&gt;&lt;author&gt;Mangialasche, F.&lt;/author&gt;&lt;author&gt;Ngandu, T.&lt;/author&gt;&lt;author&gt;Solomon, A.&lt;/author&gt;&lt;author&gt;Kivipelto, Miia&lt;/author&gt;&lt;/authors&gt;&lt;/contributors&gt;&lt;titles&gt;&lt;title&gt;Multidomain Interventions to Prevent Cognitive Impairment, Alzheimer’s Disease, and Dementia: From FINGER to World-Wide FINGERS&lt;/title&gt;&lt;secondary-title&gt;The Journal of Prevention of Alzheimer&amp;apos;s Disease&lt;/secondary-title&gt;&lt;/titles&gt;&lt;periodical&gt;&lt;full-title&gt;The Journal of Prevention of Alzheimer&amp;apos;s Disease&lt;/full-title&gt;&lt;/periodical&gt;&lt;pages&gt;29-36&lt;/pages&gt;&lt;volume&gt;7&lt;/volume&gt;&lt;number&gt;1&lt;/number&gt;&lt;dates&gt;&lt;year&gt;2020&lt;/year&gt;&lt;pub-dates&gt;&lt;date&gt;2020/01/01&lt;/date&gt;&lt;/pub-dates&gt;&lt;/dates&gt;&lt;isbn&gt;2426-0266&lt;/isbn&gt;&lt;urls&gt;&lt;related-urls&gt;&lt;url&gt;https://doi.org/10.14283/jpad.2019.41&lt;/url&gt;&lt;/related-urls&gt;&lt;/urls&gt;&lt;electronic-resource-num&gt;10.14283/jpad.2019.41&lt;/electronic-resource-num&gt;&lt;/record&gt;&lt;/Cite&gt;&lt;/EndNote&gt;</w:instrText>
      </w:r>
      <w:r w:rsidR="00144A34">
        <w:fldChar w:fldCharType="separate"/>
      </w:r>
      <w:r w:rsidR="00144A34">
        <w:rPr>
          <w:noProof/>
        </w:rPr>
        <w:t>(20)</w:t>
      </w:r>
      <w:r w:rsidR="00144A34">
        <w:fldChar w:fldCharType="end"/>
      </w:r>
      <w:r w:rsidR="00245183">
        <w:t>, for example physical activity, cognitive training and healthy eating.</w:t>
      </w:r>
      <w:r w:rsidR="00446C5F">
        <w:t xml:space="preserve"> </w:t>
      </w:r>
      <w:r w:rsidR="000C19BD">
        <w:t xml:space="preserve"> </w:t>
      </w:r>
      <w:r w:rsidR="002C26AA" w:rsidRPr="007D3C91">
        <w:t>M</w:t>
      </w:r>
      <w:r w:rsidR="00A2489E" w:rsidRPr="007D3C91">
        <w:t>ulti-domain</w:t>
      </w:r>
      <w:r w:rsidR="00030F7A" w:rsidRPr="007D3C91">
        <w:t xml:space="preserve"> </w:t>
      </w:r>
      <w:r w:rsidR="00A2489E" w:rsidRPr="007D3C91">
        <w:t>interventions</w:t>
      </w:r>
      <w:r w:rsidR="00A820E3" w:rsidRPr="007D3C91">
        <w:t xml:space="preserve"> </w:t>
      </w:r>
      <w:r w:rsidR="00446C5F">
        <w:t xml:space="preserve">to prevent or reduce cognitive decline </w:t>
      </w:r>
      <w:r w:rsidR="00A820E3" w:rsidRPr="007D3C91">
        <w:t>have shown mixed results</w:t>
      </w:r>
      <w:r w:rsidR="00773A76" w:rsidRPr="007D3C91">
        <w:t xml:space="preserve"> </w:t>
      </w:r>
      <w:r w:rsidR="00A820E3" w:rsidRPr="007D3C91">
        <w:fldChar w:fldCharType="begin">
          <w:fldData xml:space="preserve">PEVuZE5vdGU+PENpdGU+PEF1dGhvcj5OZ2FuZHU8L0F1dGhvcj48WWVhcj4yMDE1PC9ZZWFyPjxS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zNzctMzg5PC9wYWdlcz48dm9sdW1lPjE2PC92b2x1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</w:fldData>
        </w:fldChar>
      </w:r>
      <w:r w:rsidR="00144A34">
        <w:instrText xml:space="preserve"> ADDIN EN.CITE </w:instrText>
      </w:r>
      <w:r w:rsidR="00144A34">
        <w:fldChar w:fldCharType="begin">
          <w:fldData xml:space="preserve">PEVuZE5vdGU+PENpdGU+PEF1dGhvcj5OZ2FuZHU8L0F1dGhvcj48WWVhcj4yMDE1PC9ZZWFyPjxS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zNzctMzg5PC9wYWdlcz48dm9sdW1lPjE2PC92b2x1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</w:fldData>
        </w:fldChar>
      </w:r>
      <w:r w:rsidR="00144A34">
        <w:instrText xml:space="preserve"> ADDIN EN.CITE.DATA </w:instrText>
      </w:r>
      <w:r w:rsidR="00144A34">
        <w:fldChar w:fldCharType="end"/>
      </w:r>
      <w:r w:rsidR="00A820E3" w:rsidRPr="007D3C91">
        <w:fldChar w:fldCharType="separate"/>
      </w:r>
      <w:r w:rsidR="00144A34">
        <w:rPr>
          <w:noProof/>
        </w:rPr>
        <w:t>(18, 21-23)</w:t>
      </w:r>
      <w:r w:rsidR="00A820E3" w:rsidRPr="007D3C91">
        <w:fldChar w:fldCharType="end"/>
      </w:r>
      <w:r w:rsidR="00A820E3" w:rsidRPr="007D3C91">
        <w:t>.</w:t>
      </w:r>
      <w:r w:rsidR="00501B6D" w:rsidRPr="007D3C91">
        <w:t xml:space="preserve"> Despite positive effects</w:t>
      </w:r>
      <w:r w:rsidR="005F2BBB" w:rsidRPr="007D3C91">
        <w:t xml:space="preserve"> </w:t>
      </w:r>
      <w:r w:rsidR="009113B5" w:rsidRPr="007D3C91">
        <w:t xml:space="preserve">of </w:t>
      </w:r>
      <w:r w:rsidR="00AB3C97" w:rsidRPr="007D3C91">
        <w:t xml:space="preserve">a </w:t>
      </w:r>
      <w:r w:rsidR="006E414F" w:rsidRPr="007D3C91">
        <w:t xml:space="preserve">face-to-face </w:t>
      </w:r>
      <w:r w:rsidR="00AB3C97" w:rsidRPr="007D3C91">
        <w:t xml:space="preserve">(group and individual) delivered </w:t>
      </w:r>
      <w:r w:rsidR="002436B2" w:rsidRPr="007D3C91">
        <w:t>programme</w:t>
      </w:r>
      <w:r w:rsidR="009113B5" w:rsidRPr="007D3C91">
        <w:t xml:space="preserve"> addressing diet, physical activity</w:t>
      </w:r>
      <w:r w:rsidR="008E52F9" w:rsidRPr="007D3C91">
        <w:t>, cognitive training</w:t>
      </w:r>
      <w:r w:rsidR="005F2BBB" w:rsidRPr="007D3C91">
        <w:t xml:space="preserve"> </w:t>
      </w:r>
      <w:r w:rsidR="009113B5" w:rsidRPr="007D3C91">
        <w:t>and managing vascular risk</w:t>
      </w:r>
      <w:r w:rsidR="008E52F9" w:rsidRPr="007D3C91">
        <w:t xml:space="preserve"> </w:t>
      </w:r>
      <w:r w:rsidR="00773A76" w:rsidRPr="007D3C91">
        <w:fldChar w:fldCharType="begin"/>
      </w:r>
      <w:r w:rsidR="00144A34">
        <w:instrText xml:space="preserve"> ADDIN EN.CITE &lt;EndNote&gt;&lt;Cite&gt;&lt;Author&gt;Ngandu&lt;/Author&gt;&lt;Year&gt;2015&lt;/Year&gt;&lt;RecNum&gt;26&lt;/RecNum&gt;&lt;DisplayText&gt;(21)&lt;/DisplayText&gt;&lt;record&gt;&lt;rec-number&gt;26&lt;/rec-number&gt;&lt;foreign-keys&gt;&lt;key app="EN" db-id="d2w0td5ste5fsve5z0txxs93zzx22atvpd9w" timestamp="1490776734"&gt;26&lt;/key&gt;&lt;/foreign-keys&gt;&lt;ref-type name="Journal Article"&gt;17&lt;/ref-type&gt;&lt;contributors&gt;&lt;authors&gt;&lt;author&gt;Ngandu, Tiia&lt;/author&gt;&lt;author&gt;Lehtisalo, Jenni&lt;/author&gt;&lt;author&gt;Solomon, Alina&lt;/author&gt;&lt;author&gt;Levälahti, Esko&lt;/author&gt;&lt;author&gt;Ahtiluoto, Satu&lt;/author&gt;&lt;author&gt;Antikainen, Riitta&lt;/author&gt;&lt;author&gt;Bäckman, Lars&lt;/author&gt;&lt;author&gt;Hänninen, Tuomo&lt;/author&gt;&lt;author&gt;Jula, Antti&lt;/author&gt;&lt;author&gt;Laatikainen, Tiina&lt;/author&gt;&lt;/authors&gt;&lt;/contributors&gt;&lt;titles&gt;&lt;title&gt;A 2 year multidomain intervention of diet, exercise, cognitive training, and vascular risk monitoring versus control to prevent cognitive decline in at-risk elderly people (FINGER): a randomised controlled trial&lt;/title&gt;&lt;secondary-title&gt;The Lancet&lt;/secondary-title&gt;&lt;/titles&gt;&lt;periodical&gt;&lt;full-title&gt;The Lancet&lt;/full-title&gt;&lt;/periodical&gt;&lt;pages&gt;2255-2263&lt;/pages&gt;&lt;volume&gt;385&lt;/volume&gt;&lt;number&gt;9984&lt;/number&gt;&lt;dates&gt;&lt;year&gt;2015&lt;/year&gt;&lt;/dates&gt;&lt;isbn&gt;0140-6736&lt;/isbn&gt;&lt;urls&gt;&lt;related-urls&gt;&lt;url&gt;https://www.sciencedirect.com/science/article/pii/S0140673615604615?via%3Dihub&lt;/url&gt;&lt;/related-urls&gt;&lt;/urls&gt;&lt;/record&gt;&lt;/Cite&gt;&lt;/EndNote&gt;</w:instrText>
      </w:r>
      <w:r w:rsidR="00773A76" w:rsidRPr="007D3C91">
        <w:fldChar w:fldCharType="separate"/>
      </w:r>
      <w:r w:rsidR="00144A34">
        <w:rPr>
          <w:noProof/>
        </w:rPr>
        <w:t>(21)</w:t>
      </w:r>
      <w:r w:rsidR="00773A76" w:rsidRPr="007D3C91">
        <w:fldChar w:fldCharType="end"/>
      </w:r>
      <w:r w:rsidR="00501B6D" w:rsidRPr="007D3C91">
        <w:t>, such intervent</w:t>
      </w:r>
      <w:r w:rsidR="00A44664" w:rsidRPr="007D3C91">
        <w:t>ions tend to be resource</w:t>
      </w:r>
      <w:r w:rsidR="00815DDB" w:rsidRPr="007D3C91">
        <w:t>-</w:t>
      </w:r>
      <w:r w:rsidR="00501B6D" w:rsidRPr="007D3C91">
        <w:t xml:space="preserve">intensive, </w:t>
      </w:r>
      <w:r w:rsidR="00A44664" w:rsidRPr="007D3C91">
        <w:t>prompting</w:t>
      </w:r>
      <w:r w:rsidR="00501B6D" w:rsidRPr="007D3C91">
        <w:t xml:space="preserve"> </w:t>
      </w:r>
      <w:r w:rsidR="00ED658C" w:rsidRPr="007D3C91">
        <w:t>calls for</w:t>
      </w:r>
      <w:r w:rsidR="001C6C35" w:rsidRPr="007D3C91">
        <w:t xml:space="preserve"> scalable,</w:t>
      </w:r>
      <w:r w:rsidR="00501B6D" w:rsidRPr="007D3C91">
        <w:t xml:space="preserve"> cost-effective </w:t>
      </w:r>
      <w:r w:rsidR="002436B2" w:rsidRPr="007D3C91">
        <w:t>approaches</w:t>
      </w:r>
      <w:r w:rsidR="00ED658C" w:rsidRPr="007D3C91">
        <w:t xml:space="preserve"> </w:t>
      </w:r>
      <w:r w:rsidR="00501B6D" w:rsidRPr="007D3C91">
        <w:fldChar w:fldCharType="begin">
          <w:fldData xml:space="preserve">PEVuZE5vdGU+PENpdGU+PEF1dGhvcj5MaXZpbmdzdG9uPC9BdXRob3I+PFllYXI+MjAxNzwvWWVh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</w:fldData>
        </w:fldChar>
      </w:r>
      <w:r w:rsidR="003C62C2" w:rsidRPr="007D3C91">
        <w:instrText xml:space="preserve"> ADDIN EN.CITE </w:instrText>
      </w:r>
      <w:r w:rsidR="003C62C2" w:rsidRPr="007D3C91">
        <w:fldChar w:fldCharType="begin">
          <w:fldData xml:space="preserve">PEVuZE5vdGU+PENpdGU+PEF1dGhvcj5MaXZpbmdzdG9uPC9BdXRob3I+PFllYXI+MjAxNzwvWWVh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</w:fldData>
        </w:fldChar>
      </w:r>
      <w:r w:rsidR="003C62C2" w:rsidRPr="007D3C91">
        <w:instrText xml:space="preserve"> ADDIN EN.CITE.DATA </w:instrText>
      </w:r>
      <w:r w:rsidR="003C62C2" w:rsidRPr="007D3C91">
        <w:fldChar w:fldCharType="end"/>
      </w:r>
      <w:r w:rsidR="00501B6D" w:rsidRPr="007D3C91">
        <w:fldChar w:fldCharType="separate"/>
      </w:r>
      <w:r w:rsidR="003C62C2" w:rsidRPr="007D3C91">
        <w:rPr>
          <w:noProof/>
        </w:rPr>
        <w:t>(7, 18)</w:t>
      </w:r>
      <w:r w:rsidR="00501B6D" w:rsidRPr="007D3C91">
        <w:fldChar w:fldCharType="end"/>
      </w:r>
      <w:r w:rsidR="00A44664" w:rsidRPr="007D3C91">
        <w:t>.</w:t>
      </w:r>
      <w:r w:rsidR="00A820E3" w:rsidRPr="007D3C91">
        <w:t xml:space="preserve"> </w:t>
      </w:r>
      <w:r w:rsidR="002C26AA" w:rsidRPr="007D3C91">
        <w:t xml:space="preserve">Understanding which </w:t>
      </w:r>
      <w:r w:rsidR="00815DDB" w:rsidRPr="007D3C91">
        <w:t xml:space="preserve">intervention </w:t>
      </w:r>
      <w:r w:rsidR="002C26AA" w:rsidRPr="007D3C91">
        <w:t xml:space="preserve">components are useful and how to </w:t>
      </w:r>
      <w:r w:rsidR="00815DDB" w:rsidRPr="007D3C91">
        <w:t xml:space="preserve">improve </w:t>
      </w:r>
      <w:r w:rsidR="002C26AA" w:rsidRPr="007D3C91">
        <w:t>cost-effective</w:t>
      </w:r>
      <w:r w:rsidR="00815DDB" w:rsidRPr="007D3C91">
        <w:t>ness</w:t>
      </w:r>
      <w:r w:rsidR="002C26AA" w:rsidRPr="007D3C91">
        <w:t xml:space="preserve"> is a key challenge</w:t>
      </w:r>
      <w:r w:rsidR="00030F7A" w:rsidRPr="007D3C91">
        <w:t xml:space="preserve"> </w:t>
      </w:r>
      <w:r w:rsidR="00030F7A" w:rsidRPr="007D3C91">
        <w:fldChar w:fldCharType="begin"/>
      </w:r>
      <w:r w:rsidR="003C62C2" w:rsidRPr="007D3C91">
        <w:instrText xml:space="preserve"> ADDIN EN.CITE &lt;EndNote&gt;&lt;Cite&gt;&lt;Author&gt;Livingston&lt;/Author&gt;&lt;Year&gt;2017&lt;/Year&gt;&lt;RecNum&gt;132&lt;/RecNum&gt;&lt;DisplayText&gt;(7)&lt;/DisplayText&gt;&lt;record&gt;&lt;rec-number&gt;132&lt;/rec-number&gt;&lt;foreign-keys&gt;&lt;key app="EN" db-id="d2w0td5ste5fsve5z0txxs93zzx22atvpd9w" timestamp="1554815277"&gt;132&lt;/key&gt;&lt;/foreign-keys&gt;&lt;ref-type name="Journal Article"&gt;17&lt;/ref-type&gt;&lt;contributors&gt;&lt;authors&gt;&lt;author&gt;Livingston, Gill&lt;/author&gt;&lt;author&gt;Sommerlad, Andrew&lt;/author&gt;&lt;author&gt;Orgeta, Vasiliki&lt;/author&gt;&lt;author&gt;Costafreda, Sergi G&lt;/author&gt;&lt;author&gt;Huntley, Jonathan&lt;/author&gt;&lt;author&gt;Ames, David&lt;/author&gt;&lt;author&gt;Ballard, Clive&lt;/author&gt;&lt;author&gt;Banerjee, Sube&lt;/author&gt;&lt;author&gt;Burns, Alistair&lt;/author&gt;&lt;author&gt;Cohen-Mansfield, Jiska&lt;/author&gt;&lt;/authors&gt;&lt;/contributors&gt;&lt;titles&gt;&lt;title&gt;Dementia prevention, intervention, and care&lt;/title&gt;&lt;secondary-title&gt;The Lancet&lt;/secondary-title&gt;&lt;/titles&gt;&lt;periodical&gt;&lt;full-title&gt;The Lancet&lt;/full-title&gt;&lt;/periodical&gt;&lt;pages&gt;2673-2734&lt;/pages&gt;&lt;volume&gt;390&lt;/volume&gt;&lt;number&gt;10113&lt;/number&gt;&lt;dates&gt;&lt;year&gt;2017&lt;/year&gt;&lt;/dates&gt;&lt;isbn&gt;0140-6736&lt;/isbn&gt;&lt;urls&gt;&lt;related-urls&gt;&lt;url&gt;https://www.sciencedirect.com/science/article/pii/S0140673617313636?via%3Dihub&lt;/url&gt;&lt;/related-urls&gt;&lt;/urls&gt;&lt;/record&gt;&lt;/Cite&gt;&lt;/EndNote&gt;</w:instrText>
      </w:r>
      <w:r w:rsidR="00030F7A" w:rsidRPr="007D3C91">
        <w:fldChar w:fldCharType="separate"/>
      </w:r>
      <w:r w:rsidR="003C62C2" w:rsidRPr="007D3C91">
        <w:rPr>
          <w:noProof/>
        </w:rPr>
        <w:t>(7)</w:t>
      </w:r>
      <w:r w:rsidR="00030F7A" w:rsidRPr="007D3C91">
        <w:fldChar w:fldCharType="end"/>
      </w:r>
      <w:r w:rsidR="002C26AA" w:rsidRPr="007D3C91">
        <w:t>.</w:t>
      </w:r>
      <w:r w:rsidR="00A2489E" w:rsidRPr="007D3C91">
        <w:t xml:space="preserve"> </w:t>
      </w:r>
      <w:r w:rsidR="00B931E9">
        <w:t>Rapid de</w:t>
      </w:r>
      <w:r w:rsidR="002513DA">
        <w:t>velopment of advanced technologies</w:t>
      </w:r>
      <w:r w:rsidR="00B931E9">
        <w:t xml:space="preserve"> and artificial intelligence will likely play a key role in </w:t>
      </w:r>
      <w:r w:rsidR="002513DA">
        <w:t xml:space="preserve">future delivery of </w:t>
      </w:r>
      <w:r w:rsidR="00B931E9">
        <w:t>cognitive training</w:t>
      </w:r>
      <w:r w:rsidR="002513DA">
        <w:t xml:space="preserve"> </w:t>
      </w:r>
      <w:r w:rsidR="00B931E9">
        <w:t>in a way that is immersive and highly engaging for users</w:t>
      </w:r>
      <w:r w:rsidR="002513DA">
        <w:t>, allowing adaptive personalisation and gamification</w:t>
      </w:r>
      <w:r w:rsidR="00FB6CCD">
        <w:t xml:space="preserve"> </w:t>
      </w:r>
      <w:r w:rsidR="00144A34">
        <w:fldChar w:fldCharType="begin">
          <w:fldData xml:space="preserve">PEVuZE5vdGU+PENpdGU+PEF1dGhvcj5Uc2lha2FzPC9BdXRob3I+PFllYXI+MjAxODwvWWVhcj48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</w:fldData>
        </w:fldChar>
      </w:r>
      <w:r w:rsidR="00144A34">
        <w:instrText xml:space="preserve"> ADDIN EN.CITE </w:instrText>
      </w:r>
      <w:r w:rsidR="00144A34">
        <w:fldChar w:fldCharType="begin">
          <w:fldData xml:space="preserve">PEVuZE5vdGU+PENpdGU+PEF1dGhvcj5Uc2lha2FzPC9BdXRob3I+PFllYXI+MjAxODwvWWVhcj48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</w:fldData>
        </w:fldChar>
      </w:r>
      <w:r w:rsidR="00144A34">
        <w:instrText xml:space="preserve"> ADDIN EN.CITE.DATA </w:instrText>
      </w:r>
      <w:r w:rsidR="00144A34">
        <w:fldChar w:fldCharType="end"/>
      </w:r>
      <w:r w:rsidR="00144A34">
        <w:fldChar w:fldCharType="separate"/>
      </w:r>
      <w:r w:rsidR="00144A34">
        <w:rPr>
          <w:noProof/>
        </w:rPr>
        <w:t>(24-26)</w:t>
      </w:r>
      <w:r w:rsidR="00144A34">
        <w:fldChar w:fldCharType="end"/>
      </w:r>
      <w:r w:rsidR="002513DA">
        <w:t xml:space="preserve">.  </w:t>
      </w:r>
      <w:r w:rsidR="002513DA">
        <w:lastRenderedPageBreak/>
        <w:t xml:space="preserve">In the </w:t>
      </w:r>
      <w:proofErr w:type="gramStart"/>
      <w:r w:rsidR="002513DA">
        <w:t>meantime</w:t>
      </w:r>
      <w:proofErr w:type="gramEnd"/>
      <w:r w:rsidR="002513DA">
        <w:t xml:space="preserve"> comparatively ‘low-tech’ digital solutions may offer a cost-effective means of delivering cognitive training alongside other behaviour change intervention components.</w:t>
      </w:r>
    </w:p>
    <w:p w14:paraId="3B2EFE86" w14:textId="0B2A461B" w:rsidR="00521A41" w:rsidRDefault="00A44664" w:rsidP="006B5E42">
      <w:pPr>
        <w:spacing w:line="480" w:lineRule="auto"/>
      </w:pPr>
      <w:r w:rsidRPr="007D3C91">
        <w:t>D</w:t>
      </w:r>
      <w:r w:rsidRPr="007D3C91">
        <w:rPr>
          <w:color w:val="000000"/>
          <w:shd w:val="clear" w:color="auto" w:fill="FFFFFF"/>
        </w:rPr>
        <w:t>ig</w:t>
      </w:r>
      <w:r w:rsidR="002436B2" w:rsidRPr="007D3C91">
        <w:rPr>
          <w:color w:val="000000"/>
          <w:shd w:val="clear" w:color="auto" w:fill="FFFFFF"/>
        </w:rPr>
        <w:t>ital</w:t>
      </w:r>
      <w:r w:rsidRPr="007D3C91">
        <w:rPr>
          <w:color w:val="000000"/>
          <w:shd w:val="clear" w:color="auto" w:fill="FFFFFF"/>
        </w:rPr>
        <w:t xml:space="preserve"> health-</w:t>
      </w:r>
      <w:r w:rsidR="003F15B2" w:rsidRPr="007D3C91">
        <w:rPr>
          <w:color w:val="000000"/>
          <w:shd w:val="clear" w:color="auto" w:fill="FFFFFF"/>
        </w:rPr>
        <w:t>behaviour</w:t>
      </w:r>
      <w:r w:rsidRPr="007D3C91">
        <w:rPr>
          <w:color w:val="000000"/>
          <w:shd w:val="clear" w:color="auto" w:fill="FFFFFF"/>
        </w:rPr>
        <w:t xml:space="preserve"> interventions have excellent potential to deliver content efficiently, effectively and accessibly</w:t>
      </w:r>
      <w:r w:rsidR="00773A76" w:rsidRPr="007D3C91">
        <w:rPr>
          <w:color w:val="000000"/>
          <w:shd w:val="clear" w:color="auto" w:fill="FFFFFF"/>
        </w:rPr>
        <w:t xml:space="preserve"> at low cost</w:t>
      </w:r>
      <w:r w:rsidRPr="007D3C91">
        <w:rPr>
          <w:color w:val="000000"/>
          <w:shd w:val="clear" w:color="auto" w:fill="FFFFFF"/>
        </w:rPr>
        <w:t xml:space="preserve">  </w:t>
      </w:r>
      <w:r w:rsidRPr="007D3C91">
        <w:rPr>
          <w:color w:val="000000"/>
          <w:shd w:val="clear" w:color="auto" w:fill="FFFFFF"/>
        </w:rPr>
        <w:fldChar w:fldCharType="begin"/>
      </w:r>
      <w:r w:rsidR="00144A34">
        <w:rPr>
          <w:color w:val="000000"/>
          <w:shd w:val="clear" w:color="auto" w:fill="FFFFFF"/>
        </w:rPr>
        <w:instrText xml:space="preserve"> ADDIN EN.CITE &lt;EndNote&gt;&lt;Cite&gt;&lt;Author&gt;Murray&lt;/Author&gt;&lt;Year&gt;2016&lt;/Year&gt;&lt;RecNum&gt;218&lt;/RecNum&gt;&lt;DisplayText&gt;(27)&lt;/DisplayText&gt;&lt;record&gt;&lt;rec-number&gt;218&lt;/rec-number&gt;&lt;foreign-keys&gt;&lt;key app="EN" db-id="d2w0td5ste5fsve5z0txxs93zzx22atvpd9w" timestamp="1564506554"&gt;218&lt;/key&gt;&lt;/foreign-keys&gt;&lt;ref-type name="Journal Article"&gt;17&lt;/ref-type&gt;&lt;contributors&gt;&lt;authors&gt;&lt;author&gt;Murray, Elizabeth&lt;/author&gt;&lt;author&gt;Hekler, Eric B.&lt;/author&gt;&lt;author&gt;Andersson, Gerhard&lt;/author&gt;&lt;author&gt;Collins, Linda M.&lt;/author&gt;&lt;author&gt;Doherty, Aiden&lt;/author&gt;&lt;author&gt;Hollis, Chris&lt;/author&gt;&lt;author&gt;Rivera, Daniel E.&lt;/author&gt;&lt;author&gt;West, Robert&lt;/author&gt;&lt;author&gt;Wyatt, Jeremy C.&lt;/author&gt;&lt;/authors&gt;&lt;/contributors&gt;&lt;titles&gt;&lt;title&gt;Evaluating Digital Health Interventions: Key Questions and Approaches&lt;/title&gt;&lt;secondary-title&gt;American journal of preventive medicine&lt;/secondary-title&gt;&lt;alt-title&gt;Am J Prev Med&lt;/alt-title&gt;&lt;/titles&gt;&lt;periodical&gt;&lt;full-title&gt;American journal of preventive medicine&lt;/full-title&gt;&lt;/periodical&gt;&lt;alt-periodical&gt;&lt;full-title&gt;Am J Prev Med&lt;/full-title&gt;&lt;/alt-periodical&gt;&lt;pages&gt;843-851&lt;/pages&gt;&lt;volume&gt;51&lt;/volume&gt;&lt;number&gt;5&lt;/number&gt;&lt;keywords&gt;&lt;keyword&gt;*Health Behavior&lt;/keyword&gt;&lt;keyword&gt;*Health Promotion&lt;/keyword&gt;&lt;keyword&gt;Humans&lt;/keyword&gt;&lt;keyword&gt;*Program Evaluation&lt;/keyword&gt;&lt;keyword&gt;*Research Design&lt;/keyword&gt;&lt;keyword&gt;*Telecommunications&lt;/keyword&gt;&lt;/keywords&gt;&lt;dates&gt;&lt;year&gt;2016&lt;/year&gt;&lt;/dates&gt;&lt;isbn&gt;1873-2607&amp;#xD;0749-3797&lt;/isbn&gt;&lt;accession-num&gt;27745684&lt;/accession-num&gt;&lt;urls&gt;&lt;related-urls&gt;&lt;url&gt;https://www.ncbi.nlm.nih.gov/pubmed/27745684&lt;/url&gt;&lt;url&gt;https://www.ncbi.nlm.nih.gov/pmc/articles/PMC5324832/&lt;/url&gt;&lt;/related-urls&gt;&lt;/urls&gt;&lt;electronic-resource-num&gt;10.1016/j.amepre.2016.06.008&lt;/electronic-resource-num&gt;&lt;remote-database-name&gt;PubMed&lt;/remote-database-name&gt;&lt;language&gt;eng&lt;/language&gt;&lt;/record&gt;&lt;/Cite&gt;&lt;/EndNote&gt;</w:instrText>
      </w:r>
      <w:r w:rsidRPr="007D3C91">
        <w:rPr>
          <w:color w:val="000000"/>
          <w:shd w:val="clear" w:color="auto" w:fill="FFFFFF"/>
        </w:rPr>
        <w:fldChar w:fldCharType="separate"/>
      </w:r>
      <w:r w:rsidR="00144A34">
        <w:rPr>
          <w:noProof/>
          <w:color w:val="000000"/>
          <w:shd w:val="clear" w:color="auto" w:fill="FFFFFF"/>
        </w:rPr>
        <w:t>(27)</w:t>
      </w:r>
      <w:r w:rsidRPr="007D3C91">
        <w:rPr>
          <w:color w:val="000000"/>
          <w:shd w:val="clear" w:color="auto" w:fill="FFFFFF"/>
        </w:rPr>
        <w:fldChar w:fldCharType="end"/>
      </w:r>
      <w:r w:rsidRPr="007D3C91">
        <w:rPr>
          <w:color w:val="000000"/>
          <w:shd w:val="clear" w:color="auto" w:fill="FFFFFF"/>
        </w:rPr>
        <w:t>. </w:t>
      </w:r>
      <w:r w:rsidR="00FF7172" w:rsidRPr="007D3C91">
        <w:t xml:space="preserve"> </w:t>
      </w:r>
      <w:r w:rsidR="00521A41" w:rsidRPr="007D3C91">
        <w:t>There is</w:t>
      </w:r>
      <w:r w:rsidR="006F1EE2" w:rsidRPr="007D3C91">
        <w:t xml:space="preserve"> early evidence that w</w:t>
      </w:r>
      <w:r w:rsidR="00F9129D" w:rsidRPr="007D3C91">
        <w:t>eb-b</w:t>
      </w:r>
      <w:r w:rsidR="006F1EE2" w:rsidRPr="007D3C91">
        <w:t>ased multi</w:t>
      </w:r>
      <w:r w:rsidR="00F9129D" w:rsidRPr="007D3C91">
        <w:t>-</w:t>
      </w:r>
      <w:r w:rsidR="006F1EE2" w:rsidRPr="007D3C91">
        <w:t xml:space="preserve">domain lifestyle programs </w:t>
      </w:r>
      <w:r w:rsidR="00F9129D" w:rsidRPr="007D3C91">
        <w:t xml:space="preserve">may </w:t>
      </w:r>
      <w:r w:rsidR="006F1EE2" w:rsidRPr="007D3C91">
        <w:t>have potential</w:t>
      </w:r>
      <w:r w:rsidR="00F9129D" w:rsidRPr="007D3C91">
        <w:t xml:space="preserve"> for protecting cognitive health outcomes and dementia prevention </w:t>
      </w:r>
      <w:r w:rsidR="00F9129D" w:rsidRPr="007D3C91">
        <w:fldChar w:fldCharType="begin"/>
      </w:r>
      <w:r w:rsidR="00144A34">
        <w:instrText xml:space="preserve"> ADDIN EN.CITE &lt;EndNote&gt;&lt;Cite&gt;&lt;Author&gt;Wesselman&lt;/Author&gt;&lt;Year&gt;2019&lt;/Year&gt;&lt;RecNum&gt;263&lt;/RecNum&gt;&lt;DisplayText&gt;(28)&lt;/DisplayText&gt;&lt;record&gt;&lt;rec-number&gt;263&lt;/rec-number&gt;&lt;foreign-keys&gt;&lt;key app="EN" db-id="d2w0td5ste5fsve5z0txxs93zzx22atvpd9w" timestamp="1607643978"&gt;263&lt;/key&gt;&lt;/foreign-keys&gt;&lt;ref-type name="Journal Article"&gt;17&lt;/ref-type&gt;&lt;contributors&gt;&lt;authors&gt;&lt;author&gt;Wesselman, Linda M. P.&lt;/author&gt;&lt;author&gt;Hooghiemstra, Astrid M.&lt;/author&gt;&lt;author&gt;Schoonmade, Linda J.&lt;/author&gt;&lt;author&gt;de Wit, Marjolein C. J.&lt;/author&gt;&lt;author&gt;van der Flier, Wiesje M.&lt;/author&gt;&lt;author&gt;Sikkes, Sietske A. M.&lt;/author&gt;&lt;/authors&gt;&lt;/contributors&gt;&lt;titles&gt;&lt;title&gt;Web-Based Multidomain Lifestyle Programs for Brain Health: Comprehensive Overview and Meta-Analysis&lt;/title&gt;&lt;secondary-title&gt;JMIR Ment Health&lt;/secondary-title&gt;&lt;/titles&gt;&lt;periodical&gt;&lt;full-title&gt;JMIR Ment Health&lt;/full-title&gt;&lt;/periodical&gt;&lt;pages&gt;e12104&lt;/pages&gt;&lt;volume&gt;6&lt;/volume&gt;&lt;number&gt;4&lt;/number&gt;&lt;keywords&gt;&lt;keyword&gt;meta-analysis&lt;/keyword&gt;&lt;keyword&gt;telemedicine&lt;/keyword&gt;&lt;keyword&gt;internet&lt;/keyword&gt;&lt;keyword&gt;lifestyle&lt;/keyword&gt;&lt;keyword&gt;healthy aging&lt;/keyword&gt;&lt;keyword&gt;cognition&lt;/keyword&gt;&lt;keyword&gt;dementia&lt;/keyword&gt;&lt;keyword&gt;health promotion&lt;/keyword&gt;&lt;keyword&gt;primary prevention&lt;/keyword&gt;&lt;/keywords&gt;&lt;dates&gt;&lt;year&gt;2019&lt;/year&gt;&lt;pub-dates&gt;&lt;date&gt;2019/04/09&lt;/date&gt;&lt;/pub-dates&gt;&lt;/dates&gt;&lt;isbn&gt;2368-7959&lt;/isbn&gt;&lt;urls&gt;&lt;related-urls&gt;&lt;url&gt;http://mental.jmir.org/2019/4/e12104/&lt;/url&gt;&lt;url&gt;https://doi.org/10.2196/12104&lt;/url&gt;&lt;url&gt;http://www.ncbi.nlm.nih.gov/pubmed/30964438&lt;/url&gt;&lt;/related-urls&gt;&lt;/urls&gt;&lt;electronic-resource-num&gt;10.2196/12104&lt;/electronic-resource-num&gt;&lt;/record&gt;&lt;/Cite&gt;&lt;/EndNote&gt;</w:instrText>
      </w:r>
      <w:r w:rsidR="00F9129D" w:rsidRPr="007D3C91">
        <w:fldChar w:fldCharType="separate"/>
      </w:r>
      <w:r w:rsidR="00144A34">
        <w:rPr>
          <w:noProof/>
        </w:rPr>
        <w:t>(28)</w:t>
      </w:r>
      <w:r w:rsidR="00F9129D" w:rsidRPr="007D3C91">
        <w:fldChar w:fldCharType="end"/>
      </w:r>
      <w:r w:rsidR="00F9129D" w:rsidRPr="007D3C91">
        <w:t xml:space="preserve"> but much of this research is in very early stag</w:t>
      </w:r>
      <w:r w:rsidR="00F9129D">
        <w:t>es</w:t>
      </w:r>
      <w:r w:rsidR="00B21204">
        <w:t>. Furthermore, few of these studies test interventions that offer a combination of cognitive training and facilitation of health-related behaviour change</w:t>
      </w:r>
      <w:r w:rsidR="00F9129D">
        <w:t xml:space="preserve">. </w:t>
      </w:r>
      <w:r w:rsidR="00521A41">
        <w:t>O</w:t>
      </w:r>
      <w:r w:rsidR="00A2489E" w:rsidRPr="00973552">
        <w:t>ne</w:t>
      </w:r>
      <w:r w:rsidR="00FF7172" w:rsidRPr="00973552">
        <w:t xml:space="preserve"> </w:t>
      </w:r>
      <w:r w:rsidR="00611902" w:rsidRPr="00973552">
        <w:t xml:space="preserve">pre-post design </w:t>
      </w:r>
      <w:r w:rsidR="00BA4D59" w:rsidRPr="00973552">
        <w:t>study</w:t>
      </w:r>
      <w:r w:rsidR="00A2489E" w:rsidRPr="00973552">
        <w:t xml:space="preserve"> showed promising effects </w:t>
      </w:r>
      <w:r w:rsidR="00FF7172" w:rsidRPr="00973552">
        <w:t xml:space="preserve">of </w:t>
      </w:r>
      <w:r w:rsidR="00BA4D59" w:rsidRPr="00973552">
        <w:t xml:space="preserve">a digital </w:t>
      </w:r>
      <w:r w:rsidR="00FF7172" w:rsidRPr="00973552">
        <w:t>intervention</w:t>
      </w:r>
      <w:r w:rsidR="00246534" w:rsidRPr="00973552">
        <w:t xml:space="preserve"> addressing </w:t>
      </w:r>
      <w:r w:rsidR="003F15B2" w:rsidRPr="00973552">
        <w:t>behaviours</w:t>
      </w:r>
      <w:r w:rsidR="00611902" w:rsidRPr="00973552">
        <w:t xml:space="preserve"> </w:t>
      </w:r>
      <w:r w:rsidR="00246534" w:rsidRPr="00973552">
        <w:t>including physical activity</w:t>
      </w:r>
      <w:r w:rsidR="009113B5" w:rsidRPr="00973552">
        <w:t>, diet, smoking</w:t>
      </w:r>
      <w:r w:rsidR="00611902" w:rsidRPr="00973552">
        <w:t>,</w:t>
      </w:r>
      <w:r w:rsidR="009113B5" w:rsidRPr="00973552">
        <w:t xml:space="preserve"> alcohol</w:t>
      </w:r>
      <w:r w:rsidR="00611902" w:rsidRPr="00973552">
        <w:t xml:space="preserve"> </w:t>
      </w:r>
      <w:r w:rsidR="009113B5" w:rsidRPr="00973552">
        <w:t>intake</w:t>
      </w:r>
      <w:r w:rsidR="00611902" w:rsidRPr="00973552">
        <w:t>,</w:t>
      </w:r>
      <w:r w:rsidR="009113B5" w:rsidRPr="00973552">
        <w:t xml:space="preserve"> and sleep</w:t>
      </w:r>
      <w:r w:rsidR="00A2489E" w:rsidRPr="00973552">
        <w:t xml:space="preserve">, </w:t>
      </w:r>
      <w:r w:rsidR="00521A41">
        <w:t>but</w:t>
      </w:r>
      <w:r w:rsidR="00521A41" w:rsidRPr="00973552">
        <w:t xml:space="preserve"> </w:t>
      </w:r>
      <w:r w:rsidR="00A2489E" w:rsidRPr="00973552">
        <w:t>did not measure cognitive outcomes</w:t>
      </w:r>
      <w:r w:rsidR="00FF7172" w:rsidRPr="00973552">
        <w:t xml:space="preserve"> </w:t>
      </w:r>
      <w:r w:rsidR="00FF7172" w:rsidRPr="00973552">
        <w:fldChar w:fldCharType="begin">
          <w:fldData xml:space="preserve">PEVuZE5vdGU+PENpdGU+PEF1dGhvcj5BYWxiZXJzPC9BdXRob3I+PFllYXI+MjAxNjwvWWVhcj48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</w:fldData>
        </w:fldChar>
      </w:r>
      <w:r w:rsidR="00144A34">
        <w:instrText xml:space="preserve"> ADDIN EN.CITE </w:instrText>
      </w:r>
      <w:r w:rsidR="00144A34">
        <w:fldChar w:fldCharType="begin">
          <w:fldData xml:space="preserve">PEVuZE5vdGU+PENpdGU+PEF1dGhvcj5BYWxiZXJzPC9BdXRob3I+PFllYXI+MjAxNjwvWWVhcj48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</w:fldData>
        </w:fldChar>
      </w:r>
      <w:r w:rsidR="00144A34">
        <w:instrText xml:space="preserve"> ADDIN EN.CITE.DATA </w:instrText>
      </w:r>
      <w:r w:rsidR="00144A34">
        <w:fldChar w:fldCharType="end"/>
      </w:r>
      <w:r w:rsidR="00FF7172" w:rsidRPr="00973552">
        <w:fldChar w:fldCharType="separate"/>
      </w:r>
      <w:r w:rsidR="00144A34">
        <w:rPr>
          <w:noProof/>
        </w:rPr>
        <w:t>(29)</w:t>
      </w:r>
      <w:r w:rsidR="00FF7172" w:rsidRPr="00973552">
        <w:fldChar w:fldCharType="end"/>
      </w:r>
      <w:r w:rsidR="00A2489E" w:rsidRPr="00973552">
        <w:t>.</w:t>
      </w:r>
      <w:r w:rsidR="00521A41">
        <w:t xml:space="preserve"> Furthermore, there is limited evidence about </w:t>
      </w:r>
      <w:r w:rsidR="007465DB">
        <w:t xml:space="preserve">whether </w:t>
      </w:r>
      <w:proofErr w:type="gramStart"/>
      <w:r w:rsidR="007465DB">
        <w:t>digital-delivery</w:t>
      </w:r>
      <w:proofErr w:type="gramEnd"/>
      <w:r w:rsidR="007465DB">
        <w:t xml:space="preserve"> of interventions is</w:t>
      </w:r>
      <w:r w:rsidR="00521A41" w:rsidRPr="00973552">
        <w:t xml:space="preserve"> feasible, engaging and acceptable </w:t>
      </w:r>
      <w:r w:rsidR="00521A41">
        <w:t xml:space="preserve">in this context. </w:t>
      </w:r>
      <w:r w:rsidR="005051AF" w:rsidRPr="00973552">
        <w:t xml:space="preserve">Potential barriers to feasibility and acceptability relate to users’ cognitive capacity and digital literacy. It </w:t>
      </w:r>
      <w:r w:rsidR="000D026F" w:rsidRPr="00973552">
        <w:t>is</w:t>
      </w:r>
      <w:r w:rsidR="00C053D6" w:rsidRPr="00973552">
        <w:t xml:space="preserve"> </w:t>
      </w:r>
      <w:r w:rsidR="005051AF" w:rsidRPr="00973552">
        <w:t>important to explore whether individuals with cognitive decline have different preferences and requirements for intervention functionality</w:t>
      </w:r>
      <w:r w:rsidR="009F386A" w:rsidRPr="00973552">
        <w:t>. Furthermore, whilst older adults’ digital literacy is rapidly growing, there is still wide variation</w:t>
      </w:r>
      <w:r w:rsidR="00AF305F" w:rsidRPr="00973552">
        <w:t xml:space="preserve"> in ability </w:t>
      </w:r>
      <w:r w:rsidR="00C435C1" w:rsidRPr="00973552">
        <w:t>and/</w:t>
      </w:r>
      <w:r w:rsidR="00AF305F" w:rsidRPr="00973552">
        <w:t>or willingness to engage with digital health material</w:t>
      </w:r>
      <w:r w:rsidR="009F386A" w:rsidRPr="00973552">
        <w:t xml:space="preserve"> </w:t>
      </w:r>
      <w:r w:rsidR="009F386A" w:rsidRPr="00973552">
        <w:fldChar w:fldCharType="begin">
          <w:fldData xml:space="preserve">PEVuZE5vdGU+PENpdGU+PEF1dGhvcj5UZW5uYW50PC9BdXRob3I+PFllYXI+MjAxNTwvWWVhcj48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</w:fldData>
        </w:fldChar>
      </w:r>
      <w:r w:rsidR="00144A34">
        <w:instrText xml:space="preserve"> ADDIN EN.CITE </w:instrText>
      </w:r>
      <w:r w:rsidR="00144A34">
        <w:fldChar w:fldCharType="begin">
          <w:fldData xml:space="preserve">PEVuZE5vdGU+PENpdGU+PEF1dGhvcj5UZW5uYW50PC9BdXRob3I+PFllYXI+MjAxNTwvWWVhcj48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</w:fldData>
        </w:fldChar>
      </w:r>
      <w:r w:rsidR="00144A34">
        <w:instrText xml:space="preserve"> ADDIN EN.CITE.DATA </w:instrText>
      </w:r>
      <w:r w:rsidR="00144A34">
        <w:fldChar w:fldCharType="end"/>
      </w:r>
      <w:r w:rsidR="009F386A" w:rsidRPr="00973552">
        <w:fldChar w:fldCharType="separate"/>
      </w:r>
      <w:r w:rsidR="00144A34">
        <w:rPr>
          <w:noProof/>
        </w:rPr>
        <w:t>(30, 31)</w:t>
      </w:r>
      <w:r w:rsidR="009F386A" w:rsidRPr="00973552">
        <w:fldChar w:fldCharType="end"/>
      </w:r>
      <w:r w:rsidR="009F386A" w:rsidRPr="00973552">
        <w:t xml:space="preserve">. </w:t>
      </w:r>
      <w:r w:rsidR="000D026F" w:rsidRPr="00973552">
        <w:t>It</w:t>
      </w:r>
      <w:r w:rsidR="009F386A" w:rsidRPr="00973552">
        <w:t xml:space="preserve"> </w:t>
      </w:r>
      <w:r w:rsidR="00AF305F" w:rsidRPr="00973552">
        <w:t>is</w:t>
      </w:r>
      <w:r w:rsidR="000D026F" w:rsidRPr="00973552">
        <w:t xml:space="preserve"> therefore</w:t>
      </w:r>
      <w:r w:rsidR="009F386A" w:rsidRPr="00973552">
        <w:t xml:space="preserve"> important to </w:t>
      </w:r>
      <w:r w:rsidR="009710B4" w:rsidRPr="00973552">
        <w:t xml:space="preserve">explore </w:t>
      </w:r>
      <w:r w:rsidR="00AF305F" w:rsidRPr="00973552">
        <w:t>whether digital</w:t>
      </w:r>
      <w:r w:rsidR="009F386A" w:rsidRPr="00973552">
        <w:t xml:space="preserve"> content and functionality </w:t>
      </w:r>
      <w:r w:rsidR="002F3C39" w:rsidRPr="00973552">
        <w:t>can be</w:t>
      </w:r>
      <w:r w:rsidR="00AF305F" w:rsidRPr="00973552">
        <w:t xml:space="preserve"> </w:t>
      </w:r>
      <w:r w:rsidR="00C435C1" w:rsidRPr="00973552">
        <w:t xml:space="preserve">made </w:t>
      </w:r>
      <w:r w:rsidR="00AF305F" w:rsidRPr="00973552">
        <w:t>accessible and engaging for these users</w:t>
      </w:r>
      <w:r w:rsidR="0003365B" w:rsidRPr="00973552">
        <w:t xml:space="preserve">, and how best to </w:t>
      </w:r>
      <w:r w:rsidR="00BF59F5" w:rsidRPr="00973552">
        <w:t>achieve</w:t>
      </w:r>
      <w:r w:rsidR="0003365B" w:rsidRPr="00973552">
        <w:t xml:space="preserve"> this</w:t>
      </w:r>
      <w:r w:rsidR="00AF305F" w:rsidRPr="00973552">
        <w:t>.</w:t>
      </w:r>
      <w:r w:rsidR="00417F4A" w:rsidRPr="00973552">
        <w:t xml:space="preserve"> </w:t>
      </w:r>
    </w:p>
    <w:p w14:paraId="799D7EE3" w14:textId="4B072EB5" w:rsidR="00521A41" w:rsidRDefault="00BF68D2" w:rsidP="006B5E42">
      <w:pPr>
        <w:spacing w:line="480" w:lineRule="auto"/>
      </w:pPr>
      <w:r>
        <w:t xml:space="preserve">The aims of this paper are twofold: 1) to </w:t>
      </w:r>
      <w:r w:rsidR="004D6A1B">
        <w:t>explore</w:t>
      </w:r>
      <w:r w:rsidRPr="00973552">
        <w:t xml:space="preserve"> whether a digital </w:t>
      </w:r>
      <w:r w:rsidR="00D13F25">
        <w:t>approach</w:t>
      </w:r>
      <w:r w:rsidRPr="00973552">
        <w:t xml:space="preserve"> </w:t>
      </w:r>
      <w:r>
        <w:t>appears to be</w:t>
      </w:r>
      <w:r w:rsidRPr="00973552">
        <w:t xml:space="preserve"> a feasible, engaging and acceptable means of deliver</w:t>
      </w:r>
      <w:r w:rsidR="00D13F25">
        <w:t>ing a low-cost, multi-domain intervention to reduce cognitive decline amongst older adults</w:t>
      </w:r>
      <w:r>
        <w:t>; 2) to provide a clear account of how such an intervention was created through document</w:t>
      </w:r>
      <w:r w:rsidR="00A95869">
        <w:t>ing</w:t>
      </w:r>
      <w:r>
        <w:t xml:space="preserve"> its systematic development process. </w:t>
      </w:r>
      <w:r w:rsidR="007465DB">
        <w:t>C</w:t>
      </w:r>
      <w:r w:rsidR="009804E6" w:rsidRPr="00973552">
        <w:t xml:space="preserve">lear reporting of </w:t>
      </w:r>
      <w:r w:rsidR="00CD3056">
        <w:t>the development of new</w:t>
      </w:r>
      <w:r w:rsidR="009804E6" w:rsidRPr="00973552">
        <w:t xml:space="preserve"> interventions avoid</w:t>
      </w:r>
      <w:r w:rsidR="007465DB">
        <w:t>s</w:t>
      </w:r>
      <w:r w:rsidR="009804E6" w:rsidRPr="00973552">
        <w:t xml:space="preserve"> ‘research waste’ and duplication of ineffective, unfeasible or unacceptable interventions </w:t>
      </w:r>
      <w:r w:rsidR="009804E6" w:rsidRPr="00973552">
        <w:fldChar w:fldCharType="begin"/>
      </w:r>
      <w:r w:rsidR="00144A34">
        <w:instrText xml:space="preserve"> ADDIN EN.CITE &lt;EndNote&gt;&lt;Cite&gt;&lt;Author&gt;O’Cathain&lt;/Author&gt;&lt;Year&gt;2019&lt;/Year&gt;&lt;RecNum&gt;182&lt;/RecNum&gt;&lt;DisplayText&gt;(32)&lt;/DisplayText&gt;&lt;record&gt;&lt;rec-number&gt;182&lt;/rec-number&gt;&lt;foreign-keys&gt;&lt;key app="EN" db-id="d2w0td5ste5fsve5z0txxs93zzx22atvpd9w" timestamp="1557327411"&gt;182&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dates&gt;&lt;isbn&gt;2055-5784&lt;/isbn&gt;&lt;urls&gt;&lt;/urls&gt;&lt;/record&gt;&lt;/Cite&gt;&lt;/EndNote&gt;</w:instrText>
      </w:r>
      <w:r w:rsidR="009804E6" w:rsidRPr="00973552">
        <w:fldChar w:fldCharType="separate"/>
      </w:r>
      <w:r w:rsidR="00144A34">
        <w:rPr>
          <w:noProof/>
        </w:rPr>
        <w:t>(32)</w:t>
      </w:r>
      <w:r w:rsidR="009804E6" w:rsidRPr="00973552">
        <w:fldChar w:fldCharType="end"/>
      </w:r>
      <w:r w:rsidR="009804E6" w:rsidRPr="00973552">
        <w:t>.</w:t>
      </w:r>
      <w:r w:rsidR="00A95869">
        <w:t xml:space="preserve"> Th</w:t>
      </w:r>
      <w:r w:rsidR="00D13F25">
        <w:t>is</w:t>
      </w:r>
      <w:r w:rsidR="00A95869">
        <w:t xml:space="preserve"> paper outlines the development of ‘Active Brains’:</w:t>
      </w:r>
      <w:r w:rsidR="00D13F25">
        <w:t xml:space="preserve"> </w:t>
      </w:r>
      <w:r w:rsidR="00A95869">
        <w:t xml:space="preserve"> </w:t>
      </w:r>
      <w:r w:rsidR="00D13F25">
        <w:t>a digital intervention</w:t>
      </w:r>
      <w:r w:rsidR="00A95869" w:rsidRPr="00973552">
        <w:t xml:space="preserve"> </w:t>
      </w:r>
      <w:r w:rsidR="00A95869">
        <w:t>for</w:t>
      </w:r>
      <w:r w:rsidR="00A95869" w:rsidRPr="00973552">
        <w:t xml:space="preserve"> </w:t>
      </w:r>
      <w:proofErr w:type="gramStart"/>
      <w:r w:rsidR="00A95869" w:rsidRPr="00973552">
        <w:t>60-85 year-olds</w:t>
      </w:r>
      <w:proofErr w:type="gramEnd"/>
      <w:r w:rsidR="00A95869" w:rsidRPr="00973552">
        <w:t xml:space="preserve"> with and without existing cognitive impairment, </w:t>
      </w:r>
      <w:r w:rsidR="00D13F25">
        <w:t>aiming</w:t>
      </w:r>
      <w:r w:rsidR="00A95869">
        <w:t xml:space="preserve"> to reduce cognitive decline </w:t>
      </w:r>
      <w:r w:rsidR="00A95869" w:rsidRPr="00973552">
        <w:t>by addressing physical activity, cognitive training and healthy eating behaviours.</w:t>
      </w:r>
      <w:r w:rsidR="00521A41">
        <w:t xml:space="preserve">  </w:t>
      </w:r>
      <w:r w:rsidR="00521A41" w:rsidRPr="00973552">
        <w:t xml:space="preserve"> </w:t>
      </w:r>
      <w:r w:rsidR="008240AF">
        <w:t xml:space="preserve"> </w:t>
      </w:r>
      <w:r w:rsidR="008240AF">
        <w:lastRenderedPageBreak/>
        <w:t>W</w:t>
      </w:r>
      <w:r w:rsidR="00521A41" w:rsidRPr="00973552">
        <w:t xml:space="preserve">e </w:t>
      </w:r>
      <w:r w:rsidR="00521A41">
        <w:t>explain</w:t>
      </w:r>
      <w:r w:rsidR="00521A41" w:rsidRPr="00973552">
        <w:t xml:space="preserve"> how</w:t>
      </w:r>
      <w:r w:rsidR="00521A41">
        <w:t xml:space="preserve"> the</w:t>
      </w:r>
      <w:r w:rsidR="006C0B3F">
        <w:t xml:space="preserve"> work conducted during this intervention </w:t>
      </w:r>
      <w:proofErr w:type="gramStart"/>
      <w:r w:rsidR="006C0B3F">
        <w:t xml:space="preserve">development  </w:t>
      </w:r>
      <w:proofErr w:type="spellStart"/>
      <w:r w:rsidR="006C0B3F">
        <w:t>process</w:t>
      </w:r>
      <w:r w:rsidR="00521A41">
        <w:t>allowed</w:t>
      </w:r>
      <w:proofErr w:type="spellEnd"/>
      <w:proofErr w:type="gramEnd"/>
      <w:r w:rsidR="00521A41" w:rsidRPr="00973552">
        <w:t xml:space="preserve"> </w:t>
      </w:r>
      <w:r w:rsidR="00521A41">
        <w:t>Active Brains</w:t>
      </w:r>
      <w:r w:rsidR="00521A41" w:rsidRPr="00973552">
        <w:t xml:space="preserve"> </w:t>
      </w:r>
      <w:r w:rsidR="00521A41">
        <w:t>to be shaped</w:t>
      </w:r>
      <w:r w:rsidR="00521A41" w:rsidRPr="00973552">
        <w:t xml:space="preserve"> by </w:t>
      </w:r>
      <w:r w:rsidR="00521A41">
        <w:t>target users’</w:t>
      </w:r>
      <w:r w:rsidR="00521A41" w:rsidRPr="00973552">
        <w:t xml:space="preserve"> expectations and preferences, whilst highlighting transferable insights and methods that could be applied across numerous </w:t>
      </w:r>
      <w:r w:rsidR="003F15B2" w:rsidRPr="00973552">
        <w:t>behaviour</w:t>
      </w:r>
      <w:r w:rsidR="00521A41" w:rsidRPr="00973552">
        <w:t xml:space="preserve"> change contexts.</w:t>
      </w:r>
    </w:p>
    <w:p w14:paraId="2CF4EDB6" w14:textId="60BC36D4" w:rsidR="001403B0" w:rsidRDefault="001403B0" w:rsidP="006B5E42">
      <w:pPr>
        <w:pStyle w:val="Heading1"/>
        <w:spacing w:line="480" w:lineRule="auto"/>
      </w:pPr>
      <w:r>
        <w:t>Methods</w:t>
      </w:r>
    </w:p>
    <w:p w14:paraId="2962793A" w14:textId="2AAEC157" w:rsidR="00E96E3C" w:rsidRPr="00973552" w:rsidRDefault="008240AF" w:rsidP="006B5E42">
      <w:pPr>
        <w:pStyle w:val="Heading2"/>
        <w:spacing w:line="480" w:lineRule="auto"/>
      </w:pPr>
      <w:r>
        <w:t>Structure</w:t>
      </w:r>
      <w:r w:rsidRPr="00973552">
        <w:t xml:space="preserve"> </w:t>
      </w:r>
      <w:r w:rsidR="00700F1A" w:rsidRPr="00973552">
        <w:t xml:space="preserve">of the </w:t>
      </w:r>
      <w:r w:rsidR="00BB264D" w:rsidRPr="00973552">
        <w:t>development</w:t>
      </w:r>
      <w:r w:rsidR="00700F1A" w:rsidRPr="00973552">
        <w:t xml:space="preserve"> process</w:t>
      </w:r>
    </w:p>
    <w:p w14:paraId="66865863" w14:textId="138C15F5" w:rsidR="00AB4948" w:rsidRPr="00973552" w:rsidRDefault="0031384C" w:rsidP="006B5E42">
      <w:pPr>
        <w:spacing w:line="480" w:lineRule="auto"/>
      </w:pPr>
      <w:r w:rsidRPr="00973552">
        <w:t xml:space="preserve">Active Brains was developed according to </w:t>
      </w:r>
      <w:r w:rsidR="00E96E3C" w:rsidRPr="00973552">
        <w:t>a theory-, evidence- and person-based approach</w:t>
      </w:r>
      <w:r w:rsidRPr="00973552">
        <w:t xml:space="preserve"> to intervention development</w:t>
      </w:r>
      <w:r w:rsidR="00E96E3C" w:rsidRPr="00973552">
        <w:t xml:space="preserve"> </w:t>
      </w:r>
      <w:r w:rsidRPr="00973552">
        <w:fldChar w:fldCharType="begin">
          <w:fldData xml:space="preserve">PEVuZE5vdGU+PENpdGU+PEF1dGhvcj5DcmFpZzwvQXV0aG9yPjxZZWFyPjIwMTM8L1llYXI+PFJl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</w:fldData>
        </w:fldChar>
      </w:r>
      <w:r w:rsidR="00144A34">
        <w:instrText xml:space="preserve"> ADDIN EN.CITE </w:instrText>
      </w:r>
      <w:r w:rsidR="00144A34">
        <w:fldChar w:fldCharType="begin">
          <w:fldData xml:space="preserve">PEVuZE5vdGU+PENpdGU+PEF1dGhvcj5DcmFpZzwvQXV0aG9yPjxZZWFyPjIwMTM8L1llYXI+PFJl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</w:fldData>
        </w:fldChar>
      </w:r>
      <w:r w:rsidR="00144A34">
        <w:instrText xml:space="preserve"> ADDIN EN.CITE.DATA </w:instrText>
      </w:r>
      <w:r w:rsidR="00144A34">
        <w:fldChar w:fldCharType="end"/>
      </w:r>
      <w:r w:rsidRPr="00973552">
        <w:fldChar w:fldCharType="separate"/>
      </w:r>
      <w:r w:rsidR="00144A34">
        <w:rPr>
          <w:noProof/>
        </w:rPr>
        <w:t>(19, 33, 34)</w:t>
      </w:r>
      <w:r w:rsidRPr="00973552">
        <w:fldChar w:fldCharType="end"/>
      </w:r>
      <w:r w:rsidR="00634C7D" w:rsidRPr="00973552">
        <w:t xml:space="preserve">. </w:t>
      </w:r>
      <w:r w:rsidR="00245183" w:rsidRPr="00973552">
        <w:t>The development process was implemented</w:t>
      </w:r>
      <w:r w:rsidR="00245183">
        <w:t>, a</w:t>
      </w:r>
      <w:r w:rsidR="006C0B3F">
        <w:t>nd</w:t>
      </w:r>
      <w:r w:rsidR="00245183">
        <w:t xml:space="preserve"> is outlined below,</w:t>
      </w:r>
      <w:r w:rsidR="00245183" w:rsidRPr="00973552">
        <w:t xml:space="preserve"> in two phases: </w:t>
      </w:r>
      <w:r w:rsidR="00245183">
        <w:t xml:space="preserve">Phase 1: </w:t>
      </w:r>
      <w:r w:rsidR="00245183" w:rsidRPr="00973552">
        <w:t xml:space="preserve">planning and </w:t>
      </w:r>
      <w:r w:rsidR="00245183">
        <w:t>Phase 2: optimis</w:t>
      </w:r>
      <w:r w:rsidR="00245183" w:rsidRPr="00973552">
        <w:t xml:space="preserve">ation. </w:t>
      </w:r>
      <w:r w:rsidR="006C0B3F">
        <w:t xml:space="preserve">The ‘Planning’ phase presents the theory-, evidence- and person-based ‘Guiding Principles’ </w:t>
      </w:r>
      <w:r w:rsidR="00144A34">
        <w:fldChar w:fldCharType="begin"/>
      </w:r>
      <w:r w:rsidR="00144A34">
        <w:instrText xml:space="preserve"> ADDIN EN.CITE &lt;EndNote&gt;&lt;Cite&gt;&lt;Author&gt;Yardley&lt;/Author&gt;&lt;Year&gt;2015&lt;/Year&gt;&lt;RecNum&gt;185&lt;/RecNum&gt;&lt;DisplayText&gt;(34)&lt;/DisplayText&gt;&lt;record&gt;&lt;rec-number&gt;185&lt;/rec-number&gt;&lt;foreign-keys&gt;&lt;key app="EN" db-id="d2w0td5ste5fsve5z0txxs93zzx22atvpd9w" timestamp="1557846782"&gt;185&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dates&gt;&lt;urls&gt;&lt;/urls&gt;&lt;/record&gt;&lt;/Cite&gt;&lt;/EndNote&gt;</w:instrText>
      </w:r>
      <w:r w:rsidR="00144A34">
        <w:fldChar w:fldCharType="separate"/>
      </w:r>
      <w:r w:rsidR="00144A34">
        <w:rPr>
          <w:noProof/>
        </w:rPr>
        <w:t>(34)</w:t>
      </w:r>
      <w:r w:rsidR="00144A34">
        <w:fldChar w:fldCharType="end"/>
      </w:r>
      <w:r w:rsidR="006C0B3F">
        <w:t xml:space="preserve"> and logic model that underpin intervention content and functionality. The ‘Optimisation’</w:t>
      </w:r>
      <w:r w:rsidR="006C0B3F" w:rsidRPr="00973552">
        <w:t xml:space="preserve"> </w:t>
      </w:r>
      <w:r w:rsidR="006C0B3F">
        <w:t xml:space="preserve">phase presents our qualitative findings about </w:t>
      </w:r>
      <w:r w:rsidR="006C0B3F" w:rsidRPr="00973552">
        <w:t>older adults’ perceptions of cognitive health and associated protective health behaviours,</w:t>
      </w:r>
      <w:r w:rsidR="006C0B3F">
        <w:t xml:space="preserve"> as well as</w:t>
      </w:r>
      <w:r w:rsidR="006C0B3F" w:rsidRPr="00973552">
        <w:t xml:space="preserve"> their feedback on all aspects of intervention content </w:t>
      </w:r>
      <w:r w:rsidR="006C0B3F">
        <w:t>throughout</w:t>
      </w:r>
      <w:r w:rsidR="006C0B3F" w:rsidRPr="00973552">
        <w:t xml:space="preserve"> development</w:t>
      </w:r>
      <w:r w:rsidR="006C0B3F">
        <w:t xml:space="preserve">. </w:t>
      </w:r>
      <w:r w:rsidR="00E96E3C" w:rsidRPr="00973552">
        <w:t xml:space="preserve">Although </w:t>
      </w:r>
      <w:r w:rsidR="00405F5C" w:rsidRPr="00973552">
        <w:t>described separately</w:t>
      </w:r>
      <w:r w:rsidR="00FB14C6" w:rsidRPr="00973552">
        <w:t>,</w:t>
      </w:r>
      <w:r w:rsidR="001D0795" w:rsidRPr="00973552">
        <w:t xml:space="preserve"> in practice these phases</w:t>
      </w:r>
      <w:r w:rsidR="00634C7D" w:rsidRPr="00973552">
        <w:t xml:space="preserve"> occurred</w:t>
      </w:r>
      <w:r w:rsidR="00154B4F" w:rsidRPr="00973552">
        <w:t xml:space="preserve"> as an</w:t>
      </w:r>
      <w:r w:rsidR="00634C7D" w:rsidRPr="00973552">
        <w:t xml:space="preserve"> </w:t>
      </w:r>
      <w:r w:rsidR="00154B4F" w:rsidRPr="00973552">
        <w:t>iterative cycle</w:t>
      </w:r>
      <w:r w:rsidR="000445D2" w:rsidRPr="00973552">
        <w:t xml:space="preserve"> </w:t>
      </w:r>
      <w:r w:rsidR="00364965">
        <w:t>(</w:t>
      </w:r>
      <w:r w:rsidR="00634C7D" w:rsidRPr="00973552">
        <w:t>Figure 1</w:t>
      </w:r>
      <w:r w:rsidR="00364965">
        <w:t>)</w:t>
      </w:r>
      <w:r w:rsidR="00634C7D" w:rsidRPr="00973552">
        <w:t>.</w:t>
      </w:r>
      <w:r w:rsidR="000445D2" w:rsidRPr="00973552">
        <w:t xml:space="preserve"> D</w:t>
      </w:r>
      <w:r w:rsidR="00AB4948" w:rsidRPr="00973552">
        <w:t xml:space="preserve">evelopment </w:t>
      </w:r>
      <w:r w:rsidR="00973552" w:rsidRPr="00973552">
        <w:t>focused</w:t>
      </w:r>
      <w:r w:rsidR="00AB4948" w:rsidRPr="00973552">
        <w:t xml:space="preserve"> on the physical activity and cognitive training intervention elements as the team had previously developed a healthy eating module</w:t>
      </w:r>
      <w:r w:rsidR="00B5166E" w:rsidRPr="00973552">
        <w:t xml:space="preserve"> </w:t>
      </w:r>
      <w:r w:rsidR="00AB4948" w:rsidRPr="00973552">
        <w:t xml:space="preserve">that could be adapted for use in this context </w:t>
      </w:r>
      <w:r w:rsidR="00AB4948" w:rsidRPr="00973552">
        <w:fldChar w:fldCharType="begin"/>
      </w:r>
      <w:r w:rsidR="00144A34">
        <w:instrText xml:space="preserve"> ADDIN EN.CITE &lt;EndNote&gt;&lt;Cite&gt;&lt;Author&gt;Evans&lt;/Author&gt;&lt;Year&gt;2019&lt;/Year&gt;&lt;RecNum&gt;184&lt;/RecNum&gt;&lt;DisplayText&gt;(35)&lt;/DisplayText&gt;&lt;record&gt;&lt;rec-number&gt;184&lt;/rec-number&gt;&lt;foreign-keys&gt;&lt;key app="EN" db-id="d2w0td5ste5fsve5z0txxs93zzx22atvpd9w" timestamp="1557844674"&gt;184&lt;/key&gt;&lt;/foreign-keys&gt;&lt;ref-type name="Journal Article"&gt;17&lt;/ref-type&gt;&lt;contributors&gt;&lt;authors&gt;&lt;author&gt;Evans, Rhiannon E&lt;/author&gt;&lt;author&gt;Craig, Peter&lt;/author&gt;&lt;author&gt;Hoddinott, Pat&lt;/author&gt;&lt;author&gt;Littlecott, Hannah&lt;/author&gt;&lt;author&gt;Moore, Laurence&lt;/author&gt;&lt;author&gt;Murphy, Simon&lt;/author&gt;&lt;author&gt;O&amp;apos;Cathain, Alicia&lt;/author&gt;&lt;author&gt;Pfadenhauer, Lisa&lt;/author&gt;&lt;author&gt;Rehfuess, Eva&lt;/author&gt;&lt;author&gt;Segrott, Jeremy&lt;/author&gt;&lt;author&gt;Moore, Graham&lt;/author&gt;&lt;/authors&gt;&lt;/contributors&gt;&lt;titles&gt;&lt;title&gt;When and how do ‘effective’ interventions need to be adapted and/or re-evaluated in new contexts? The need for guidance&lt;/title&gt;&lt;secondary-title&gt;Journal of Epidemiology and Community Health&lt;/secondary-title&gt;&lt;/titles&gt;&lt;periodical&gt;&lt;full-title&gt;Journal of Epidemiology and Community Health&lt;/full-title&gt;&lt;/periodical&gt;&lt;pages&gt;481-482&lt;/pages&gt;&lt;volume&gt;73&lt;/volume&gt;&lt;number&gt;6&lt;/number&gt;&lt;dates&gt;&lt;year&gt;2019&lt;/year&gt;&lt;/dates&gt;&lt;urls&gt;&lt;related-urls&gt;&lt;url&gt;https://jech.bmj.com/content/jech/73/6/481.full.pdf&lt;/url&gt;&lt;/related-urls&gt;&lt;/urls&gt;&lt;electronic-resource-num&gt;10.1136/jech-2018-210840&lt;/electronic-resource-num&gt;&lt;/record&gt;&lt;/Cite&gt;&lt;/EndNote&gt;</w:instrText>
      </w:r>
      <w:r w:rsidR="00AB4948" w:rsidRPr="00973552">
        <w:fldChar w:fldCharType="separate"/>
      </w:r>
      <w:r w:rsidR="00144A34">
        <w:rPr>
          <w:noProof/>
        </w:rPr>
        <w:t>(35)</w:t>
      </w:r>
      <w:r w:rsidR="00AB4948" w:rsidRPr="00973552">
        <w:fldChar w:fldCharType="end"/>
      </w:r>
      <w:r w:rsidR="00AB4948" w:rsidRPr="00973552">
        <w:t>.</w:t>
      </w:r>
      <w:r w:rsidR="00AA4986" w:rsidRPr="00973552">
        <w:t xml:space="preserve"> </w:t>
      </w:r>
      <w:r w:rsidR="00C817A2">
        <w:t>Additional</w:t>
      </w:r>
      <w:r w:rsidR="00AA4986" w:rsidRPr="00973552">
        <w:t xml:space="preserve"> </w:t>
      </w:r>
      <w:r w:rsidR="000E1A01" w:rsidRPr="00973552">
        <w:t xml:space="preserve">Table </w:t>
      </w:r>
      <w:r w:rsidR="00AA4986" w:rsidRPr="00973552">
        <w:t xml:space="preserve">1 </w:t>
      </w:r>
      <w:r w:rsidR="003F15B2">
        <w:t>summaris</w:t>
      </w:r>
      <w:r w:rsidR="00973552" w:rsidRPr="00973552">
        <w:t>es</w:t>
      </w:r>
      <w:r w:rsidR="00AA4986" w:rsidRPr="00973552">
        <w:t xml:space="preserve"> how each element of the Active Brains development process addresses recommended actions for intervention development </w:t>
      </w:r>
      <w:r w:rsidR="00AA4986" w:rsidRPr="00973552">
        <w:fldChar w:fldCharType="begin"/>
      </w:r>
      <w:r w:rsidR="00144A34">
        <w:instrText xml:space="preserve"> ADDIN EN.CITE &lt;EndNote&gt;&lt;Cite&gt;&lt;Author&gt;O’Cathain&lt;/Author&gt;&lt;Year&gt;2019&lt;/Year&gt;&lt;RecNum&gt;182&lt;/RecNum&gt;&lt;DisplayText&gt;(32)&lt;/DisplayText&gt;&lt;record&gt;&lt;rec-number&gt;182&lt;/rec-number&gt;&lt;foreign-keys&gt;&lt;key app="EN" db-id="d2w0td5ste5fsve5z0txxs93zzx22atvpd9w" timestamp="1557327411"&gt;182&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dates&gt;&lt;isbn&gt;2055-5784&lt;/isbn&gt;&lt;urls&gt;&lt;/urls&gt;&lt;/record&gt;&lt;/Cite&gt;&lt;/EndNote&gt;</w:instrText>
      </w:r>
      <w:r w:rsidR="00AA4986" w:rsidRPr="00973552">
        <w:fldChar w:fldCharType="separate"/>
      </w:r>
      <w:r w:rsidR="00144A34">
        <w:rPr>
          <w:noProof/>
        </w:rPr>
        <w:t>(32)</w:t>
      </w:r>
      <w:r w:rsidR="00AA4986" w:rsidRPr="00973552">
        <w:fldChar w:fldCharType="end"/>
      </w:r>
      <w:r w:rsidR="00AA4986" w:rsidRPr="00973552">
        <w:t>.</w:t>
      </w:r>
    </w:p>
    <w:p w14:paraId="5C9ACE7B" w14:textId="7478655B" w:rsidR="00391B78" w:rsidRDefault="006F755F" w:rsidP="006B5E42">
      <w:pPr>
        <w:spacing w:line="480" w:lineRule="auto"/>
        <w:rPr>
          <w:i/>
        </w:rPr>
      </w:pPr>
      <w:r w:rsidRPr="00973552">
        <w:rPr>
          <w:i/>
          <w:highlight w:val="yellow"/>
        </w:rPr>
        <w:t>(Insert figure 1 about here)</w:t>
      </w:r>
    </w:p>
    <w:p w14:paraId="79BD1C10" w14:textId="45F61507" w:rsidR="00B5760C" w:rsidRPr="00A06508" w:rsidRDefault="00B5760C" w:rsidP="00B5760C">
      <w:r w:rsidRPr="00A06508">
        <w:t>Figure 1: Planning and optimisation process</w:t>
      </w:r>
      <w:r w:rsidR="006A3C9E">
        <w:t>es</w:t>
      </w:r>
      <w:r w:rsidRPr="00A06508">
        <w:t xml:space="preserve"> involved in the development of Active Brains</w:t>
      </w:r>
    </w:p>
    <w:p w14:paraId="7DB6DD3F" w14:textId="77777777" w:rsidR="00B5760C" w:rsidRPr="00973552" w:rsidRDefault="00B5760C" w:rsidP="006B5E42">
      <w:pPr>
        <w:spacing w:line="480" w:lineRule="auto"/>
        <w:rPr>
          <w:i/>
        </w:rPr>
      </w:pPr>
    </w:p>
    <w:p w14:paraId="3BC46BB8" w14:textId="72982871" w:rsidR="008811F9" w:rsidRPr="00973552" w:rsidRDefault="0073605F" w:rsidP="006B5E42">
      <w:pPr>
        <w:spacing w:line="480" w:lineRule="auto"/>
      </w:pPr>
      <w:r w:rsidRPr="00973552">
        <w:t xml:space="preserve">Monthly </w:t>
      </w:r>
      <w:r w:rsidR="00ED2D5F" w:rsidRPr="00973552">
        <w:t xml:space="preserve">development </w:t>
      </w:r>
      <w:r w:rsidRPr="00973552">
        <w:t xml:space="preserve">meetings were held </w:t>
      </w:r>
      <w:r w:rsidR="000D026F" w:rsidRPr="00973552">
        <w:t xml:space="preserve">with </w:t>
      </w:r>
      <w:r w:rsidRPr="00973552">
        <w:t>a multi-disciplinary team of coinvestigators including Patient and Public Involvement (PPI) representatives.</w:t>
      </w:r>
      <w:r w:rsidR="00B5166E" w:rsidRPr="00973552">
        <w:t xml:space="preserve"> </w:t>
      </w:r>
      <w:r w:rsidR="00CB0DAC" w:rsidRPr="00973552">
        <w:rPr>
          <w:rFonts w:cs="Arial"/>
          <w:color w:val="000000"/>
        </w:rPr>
        <w:t>PPI members played a significant role in ensuring that study and intervention materials were accessible, engaging and persuasive prior to being shared with participants.</w:t>
      </w:r>
      <w:r w:rsidR="00CB0DAC" w:rsidRPr="00973552">
        <w:t xml:space="preserve"> </w:t>
      </w:r>
      <w:r w:rsidR="00E36662" w:rsidRPr="00973552">
        <w:t xml:space="preserve">The wider management </w:t>
      </w:r>
      <w:r w:rsidR="00A84F33" w:rsidRPr="00973552">
        <w:t xml:space="preserve">team met quarterly and included </w:t>
      </w:r>
      <w:r w:rsidR="005B00D4" w:rsidRPr="00973552">
        <w:t xml:space="preserve">GPs, </w:t>
      </w:r>
      <w:r w:rsidR="005B00D4" w:rsidRPr="00973552">
        <w:lastRenderedPageBreak/>
        <w:t>specialist clinicians, health psychologists, dementia</w:t>
      </w:r>
      <w:r w:rsidR="0028667E" w:rsidRPr="00973552">
        <w:t xml:space="preserve"> charity partners and academics</w:t>
      </w:r>
      <w:r w:rsidR="005B00D4" w:rsidRPr="00973552">
        <w:t xml:space="preserve"> with expertise in physical activity, c</w:t>
      </w:r>
      <w:r w:rsidR="0028667E" w:rsidRPr="00973552">
        <w:t xml:space="preserve">ognitive </w:t>
      </w:r>
      <w:proofErr w:type="gramStart"/>
      <w:r w:rsidR="0028667E" w:rsidRPr="00973552">
        <w:t>health</w:t>
      </w:r>
      <w:proofErr w:type="gramEnd"/>
      <w:r w:rsidR="0028667E" w:rsidRPr="00973552">
        <w:t xml:space="preserve"> and nutrition. D</w:t>
      </w:r>
      <w:r w:rsidR="00AA36FB" w:rsidRPr="00973552">
        <w:t xml:space="preserve">raft intervention </w:t>
      </w:r>
      <w:r w:rsidR="0028667E" w:rsidRPr="00973552">
        <w:t>materials</w:t>
      </w:r>
      <w:r w:rsidR="00A84F33" w:rsidRPr="00973552">
        <w:t xml:space="preserve"> were frequently shared</w:t>
      </w:r>
      <w:r w:rsidR="00AA36FB" w:rsidRPr="00973552">
        <w:t xml:space="preserve"> </w:t>
      </w:r>
      <w:r w:rsidR="00A84F33" w:rsidRPr="00973552">
        <w:t>f</w:t>
      </w:r>
      <w:r w:rsidR="00AA36FB" w:rsidRPr="00973552">
        <w:t>or comment and iteration.</w:t>
      </w:r>
    </w:p>
    <w:p w14:paraId="2D4CFA6A" w14:textId="2443CE31" w:rsidR="00EF4E77" w:rsidRPr="00973552" w:rsidRDefault="00441FA6" w:rsidP="006B5E42">
      <w:pPr>
        <w:spacing w:line="480" w:lineRule="auto"/>
      </w:pPr>
      <w:r w:rsidRPr="00973552">
        <w:t xml:space="preserve">The </w:t>
      </w:r>
      <w:r w:rsidR="0028667E" w:rsidRPr="00973552">
        <w:t>following</w:t>
      </w:r>
      <w:r w:rsidRPr="00973552">
        <w:t xml:space="preserve"> section</w:t>
      </w:r>
      <w:r w:rsidR="0028667E" w:rsidRPr="00973552">
        <w:t>s</w:t>
      </w:r>
      <w:r w:rsidRPr="00973552">
        <w:t xml:space="preserve"> outline</w:t>
      </w:r>
      <w:r w:rsidR="009D3904">
        <w:t xml:space="preserve"> the methods employed </w:t>
      </w:r>
      <w:r w:rsidR="00940BFF">
        <w:t>in</w:t>
      </w:r>
      <w:r w:rsidR="0028667E" w:rsidRPr="00973552">
        <w:t xml:space="preserve">: </w:t>
      </w:r>
      <w:r w:rsidR="007157FC">
        <w:t xml:space="preserve">Phase </w:t>
      </w:r>
      <w:r w:rsidR="0028667E" w:rsidRPr="00973552">
        <w:t>1)</w:t>
      </w:r>
      <w:r w:rsidRPr="00973552">
        <w:t xml:space="preserve"> </w:t>
      </w:r>
      <w:r w:rsidR="00940BFF">
        <w:t xml:space="preserve">planning </w:t>
      </w:r>
      <w:r w:rsidR="007E7D23" w:rsidRPr="00973552">
        <w:t>the intervention’s</w:t>
      </w:r>
      <w:r w:rsidR="00D76B7A" w:rsidRPr="00973552">
        <w:t xml:space="preserve"> </w:t>
      </w:r>
      <w:r w:rsidR="0028667E" w:rsidRPr="00973552">
        <w:t xml:space="preserve">theoretical </w:t>
      </w:r>
      <w:r w:rsidR="00620E39" w:rsidRPr="00973552">
        <w:t>framework</w:t>
      </w:r>
      <w:r w:rsidR="0028667E" w:rsidRPr="00973552">
        <w:t xml:space="preserve">; and </w:t>
      </w:r>
      <w:r w:rsidR="007157FC">
        <w:t xml:space="preserve">Phase </w:t>
      </w:r>
      <w:r w:rsidR="0028667E" w:rsidRPr="00973552">
        <w:t>2)</w:t>
      </w:r>
      <w:r w:rsidR="00D76B7A" w:rsidRPr="00973552">
        <w:t xml:space="preserve"> the empirical qualitative work conducted to </w:t>
      </w:r>
      <w:r w:rsidR="003F15B2">
        <w:t>optimis</w:t>
      </w:r>
      <w:r w:rsidR="00973552" w:rsidRPr="00973552">
        <w:t>e</w:t>
      </w:r>
      <w:r w:rsidR="00D76B7A" w:rsidRPr="00973552">
        <w:t xml:space="preserve"> Active Brains</w:t>
      </w:r>
      <w:r w:rsidRPr="00973552">
        <w:t xml:space="preserve">. </w:t>
      </w:r>
      <w:r w:rsidR="001C4AD7">
        <w:t xml:space="preserve">Respective </w:t>
      </w:r>
      <w:r w:rsidR="009D3904">
        <w:t>findings</w:t>
      </w:r>
      <w:r w:rsidR="001C4AD7">
        <w:t>/outcomes</w:t>
      </w:r>
      <w:r w:rsidR="009D3904">
        <w:t xml:space="preserve"> from each of these processes are reported in the results section.</w:t>
      </w:r>
    </w:p>
    <w:p w14:paraId="19D3BF4A" w14:textId="1C21BB03" w:rsidR="00C23A06" w:rsidRPr="00973552" w:rsidRDefault="00FB6CCD" w:rsidP="006B5E42">
      <w:pPr>
        <w:pStyle w:val="Heading2"/>
        <w:spacing w:line="480" w:lineRule="auto"/>
      </w:pPr>
      <w:r>
        <w:t xml:space="preserve">Phase 1: </w:t>
      </w:r>
      <w:r w:rsidR="00BC4412" w:rsidRPr="00973552">
        <w:t>Planning</w:t>
      </w:r>
      <w:r w:rsidR="007D7903" w:rsidRPr="00973552">
        <w:t xml:space="preserve"> Active Brains</w:t>
      </w:r>
    </w:p>
    <w:p w14:paraId="146C5A71" w14:textId="029DFB8C" w:rsidR="00C95BDE" w:rsidRPr="00973552" w:rsidRDefault="000B03FE" w:rsidP="006B5E42">
      <w:pPr>
        <w:spacing w:line="480" w:lineRule="auto"/>
      </w:pPr>
      <w:r w:rsidRPr="00973552">
        <w:t xml:space="preserve">The planning phase </w:t>
      </w:r>
      <w:r w:rsidR="0043119F" w:rsidRPr="00973552">
        <w:t>aimed</w:t>
      </w:r>
      <w:r w:rsidR="00F07B27" w:rsidRPr="00973552">
        <w:t xml:space="preserve"> to </w:t>
      </w:r>
      <w:r w:rsidR="0043119F" w:rsidRPr="00973552">
        <w:t>build</w:t>
      </w:r>
      <w:r w:rsidRPr="00973552">
        <w:t xml:space="preserve"> the appropriate theor</w:t>
      </w:r>
      <w:r w:rsidR="00D1102C">
        <w:t>y-, evidence- and person-based framework</w:t>
      </w:r>
      <w:r w:rsidR="008240AF" w:rsidRPr="00973552">
        <w:t xml:space="preserve"> </w:t>
      </w:r>
      <w:r w:rsidRPr="00973552">
        <w:t>to underpin the Active Brains intervention. This involved: reviewing relevant literature,</w:t>
      </w:r>
      <w:r w:rsidR="00F725B0">
        <w:t xml:space="preserve"> seeking input from PPI contributors and co-investigators with relevant expertise,</w:t>
      </w:r>
      <w:r w:rsidRPr="00973552">
        <w:t xml:space="preserve"> developing </w:t>
      </w:r>
      <w:r w:rsidR="009F73E9" w:rsidRPr="00973552">
        <w:t>g</w:t>
      </w:r>
      <w:r w:rsidRPr="00973552">
        <w:t xml:space="preserve">uiding </w:t>
      </w:r>
      <w:r w:rsidR="009F73E9" w:rsidRPr="00973552">
        <w:t>p</w:t>
      </w:r>
      <w:r w:rsidRPr="00973552">
        <w:t xml:space="preserve">rinciples, conducting a </w:t>
      </w:r>
      <w:r w:rsidR="003F15B2" w:rsidRPr="00973552">
        <w:t>behavioural</w:t>
      </w:r>
      <w:r w:rsidRPr="00973552">
        <w:t xml:space="preserve"> </w:t>
      </w:r>
      <w:proofErr w:type="gramStart"/>
      <w:r w:rsidRPr="00973552">
        <w:t>analysis</w:t>
      </w:r>
      <w:proofErr w:type="gramEnd"/>
      <w:r w:rsidRPr="00973552">
        <w:t xml:space="preserve"> and constructing a logic model. </w:t>
      </w:r>
    </w:p>
    <w:p w14:paraId="176D0B9D" w14:textId="089077E2" w:rsidR="00495083" w:rsidRPr="00973552" w:rsidRDefault="00AD2D77" w:rsidP="006B5E42">
      <w:pPr>
        <w:pStyle w:val="Heading3"/>
        <w:spacing w:line="480" w:lineRule="auto"/>
      </w:pPr>
      <w:r>
        <w:t xml:space="preserve">Phase 1, part </w:t>
      </w:r>
      <w:r w:rsidR="00FB6CCD">
        <w:t>1</w:t>
      </w:r>
      <w:r>
        <w:t>:</w:t>
      </w:r>
      <w:r w:rsidR="00FB6CCD">
        <w:t xml:space="preserve"> </w:t>
      </w:r>
      <w:r w:rsidR="00BC4412" w:rsidRPr="00973552">
        <w:t>Rev</w:t>
      </w:r>
      <w:r w:rsidR="00B800F5" w:rsidRPr="00973552">
        <w:t xml:space="preserve">iewing </w:t>
      </w:r>
      <w:r w:rsidR="00BC4412" w:rsidRPr="00973552">
        <w:t xml:space="preserve">relevant </w:t>
      </w:r>
      <w:r w:rsidR="00EC3800" w:rsidRPr="00973552">
        <w:t>literature</w:t>
      </w:r>
    </w:p>
    <w:p w14:paraId="07F80F97" w14:textId="0D98AD28" w:rsidR="00124350" w:rsidRPr="00973552" w:rsidRDefault="00895441" w:rsidP="006B5E42">
      <w:pPr>
        <w:spacing w:line="480" w:lineRule="auto"/>
      </w:pPr>
      <w:r w:rsidRPr="00973552">
        <w:t>W</w:t>
      </w:r>
      <w:r w:rsidR="00EC3800" w:rsidRPr="00973552">
        <w:t xml:space="preserve">e conducted rapid scoping reviews </w:t>
      </w:r>
      <w:proofErr w:type="gramStart"/>
      <w:r w:rsidR="00EC3800" w:rsidRPr="00973552">
        <w:t>of</w:t>
      </w:r>
      <w:r w:rsidR="006B225A" w:rsidRPr="00973552">
        <w:t>:</w:t>
      </w:r>
      <w:proofErr w:type="gramEnd"/>
      <w:r w:rsidR="0016235F" w:rsidRPr="00973552">
        <w:t xml:space="preserve"> 1) physical activity</w:t>
      </w:r>
      <w:r w:rsidR="00423E14" w:rsidRPr="00973552">
        <w:t xml:space="preserve"> and</w:t>
      </w:r>
      <w:r w:rsidR="00BD40E2" w:rsidRPr="00973552">
        <w:t>/or</w:t>
      </w:r>
      <w:r w:rsidR="00423E14" w:rsidRPr="00973552">
        <w:t xml:space="preserve"> sedentary </w:t>
      </w:r>
      <w:r w:rsidR="003F15B2" w:rsidRPr="00973552">
        <w:t>behaviour</w:t>
      </w:r>
      <w:r w:rsidR="00B21690" w:rsidRPr="00973552">
        <w:t xml:space="preserve"> interventions</w:t>
      </w:r>
      <w:r w:rsidR="0016235F" w:rsidRPr="00973552">
        <w:t xml:space="preserve">, and 2) </w:t>
      </w:r>
      <w:r w:rsidR="005E529D" w:rsidRPr="00973552">
        <w:t>cognitive</w:t>
      </w:r>
      <w:r w:rsidR="0016235F" w:rsidRPr="00973552">
        <w:t xml:space="preserve"> training interventions</w:t>
      </w:r>
      <w:r w:rsidR="00940BFF">
        <w:t>,</w:t>
      </w:r>
      <w:r w:rsidR="00B21690" w:rsidRPr="00973552">
        <w:t xml:space="preserve"> </w:t>
      </w:r>
      <w:r w:rsidR="0016235F" w:rsidRPr="00973552">
        <w:t>for older adults with and without cognitive impairment</w:t>
      </w:r>
      <w:r w:rsidR="005D7929" w:rsidRPr="00973552">
        <w:t xml:space="preserve">. </w:t>
      </w:r>
      <w:r w:rsidR="001C6C35">
        <w:t>We</w:t>
      </w:r>
      <w:r w:rsidRPr="00973552">
        <w:t xml:space="preserve"> aim</w:t>
      </w:r>
      <w:r w:rsidR="001C6C35">
        <w:t>ed</w:t>
      </w:r>
      <w:r w:rsidRPr="00973552">
        <w:t xml:space="preserve"> to</w:t>
      </w:r>
      <w:r w:rsidR="001C6C35">
        <w:t xml:space="preserve"> </w:t>
      </w:r>
      <w:r w:rsidR="001C6C35" w:rsidRPr="00973552">
        <w:t>gather evidence about</w:t>
      </w:r>
      <w:r w:rsidRPr="00973552">
        <w:t>:</w:t>
      </w:r>
      <w:r w:rsidR="00B21690" w:rsidRPr="00973552">
        <w:t xml:space="preserve"> </w:t>
      </w:r>
      <w:r w:rsidR="000A54BD" w:rsidRPr="00973552">
        <w:t>promising</w:t>
      </w:r>
      <w:r w:rsidR="00B21690" w:rsidRPr="00973552">
        <w:t xml:space="preserve"> intervention</w:t>
      </w:r>
      <w:r w:rsidR="00396D16" w:rsidRPr="00973552">
        <w:t xml:space="preserve"> features</w:t>
      </w:r>
      <w:r w:rsidR="000E0695" w:rsidRPr="00973552">
        <w:t>;</w:t>
      </w:r>
      <w:r w:rsidR="001C6C35">
        <w:t xml:space="preserve"> </w:t>
      </w:r>
      <w:r w:rsidR="00B21690" w:rsidRPr="00973552">
        <w:t xml:space="preserve">relevant </w:t>
      </w:r>
      <w:r w:rsidR="00396D16" w:rsidRPr="00973552">
        <w:t>contextual factors</w:t>
      </w:r>
      <w:r w:rsidR="000E0695" w:rsidRPr="00973552">
        <w:t>;</w:t>
      </w:r>
      <w:r w:rsidR="00396D16" w:rsidRPr="00973552">
        <w:t xml:space="preserve"> and</w:t>
      </w:r>
      <w:r w:rsidR="000E0695" w:rsidRPr="00973552">
        <w:t xml:space="preserve"> </w:t>
      </w:r>
      <w:r w:rsidR="003F6BBC" w:rsidRPr="00973552">
        <w:t xml:space="preserve">important </w:t>
      </w:r>
      <w:r w:rsidR="006A61C5" w:rsidRPr="00973552">
        <w:t xml:space="preserve">influences on </w:t>
      </w:r>
      <w:r w:rsidR="00620E39" w:rsidRPr="00973552">
        <w:t xml:space="preserve">targeted </w:t>
      </w:r>
      <w:r w:rsidR="003F15B2" w:rsidRPr="00973552">
        <w:t>behaviours</w:t>
      </w:r>
      <w:r w:rsidR="003F6BBC" w:rsidRPr="00973552">
        <w:t>.</w:t>
      </w:r>
      <w:r w:rsidR="002E137B" w:rsidRPr="00973552">
        <w:t xml:space="preserve"> </w:t>
      </w:r>
      <w:r w:rsidRPr="00973552">
        <w:t>Searches were conducted in Web of Science</w:t>
      </w:r>
      <w:r w:rsidR="00E84706" w:rsidRPr="00973552">
        <w:t>,</w:t>
      </w:r>
      <w:r w:rsidR="00423E14" w:rsidRPr="00973552">
        <w:t xml:space="preserve"> March – June </w:t>
      </w:r>
      <w:r w:rsidRPr="00973552">
        <w:t>2017</w:t>
      </w:r>
      <w:r w:rsidR="003C2F8B">
        <w:t xml:space="preserve"> (</w:t>
      </w:r>
      <w:r w:rsidR="00C817A2">
        <w:t>Additional</w:t>
      </w:r>
      <w:r w:rsidR="0042760D" w:rsidRPr="00973552">
        <w:t xml:space="preserve"> </w:t>
      </w:r>
      <w:r w:rsidR="000E1A01" w:rsidRPr="00973552">
        <w:t>T</w:t>
      </w:r>
      <w:r w:rsidR="0042760D" w:rsidRPr="00973552">
        <w:t>able 2</w:t>
      </w:r>
      <w:r w:rsidR="003C2F8B">
        <w:t>)</w:t>
      </w:r>
      <w:r w:rsidR="00423E14" w:rsidRPr="00973552">
        <w:t xml:space="preserve">.  </w:t>
      </w:r>
      <w:r w:rsidR="00EA1468" w:rsidRPr="00973552">
        <w:t>Additional literature was identified through reference</w:t>
      </w:r>
      <w:r w:rsidR="00940BFF">
        <w:t>-list</w:t>
      </w:r>
      <w:r w:rsidR="00EA1468" w:rsidRPr="00973552">
        <w:t xml:space="preserve"> searching and consultation with</w:t>
      </w:r>
      <w:r w:rsidR="0008739C" w:rsidRPr="00973552">
        <w:t>in our team</w:t>
      </w:r>
      <w:r w:rsidR="00B44B89" w:rsidRPr="00973552">
        <w:t xml:space="preserve">. </w:t>
      </w:r>
      <w:r w:rsidR="00DB6316" w:rsidRPr="00973552">
        <w:t xml:space="preserve">Quantitative and qualitative </w:t>
      </w:r>
      <w:r w:rsidR="00D45E3D" w:rsidRPr="00973552">
        <w:t>papers</w:t>
      </w:r>
      <w:r w:rsidR="00296614" w:rsidRPr="00973552">
        <w:t xml:space="preserve"> </w:t>
      </w:r>
      <w:r w:rsidR="00BF35C6" w:rsidRPr="00973552">
        <w:t>were included. I</w:t>
      </w:r>
      <w:r w:rsidR="00296614" w:rsidRPr="00973552">
        <w:t>n</w:t>
      </w:r>
      <w:r w:rsidR="00BF35C6" w:rsidRPr="00973552">
        <w:t>itial searches returned</w:t>
      </w:r>
      <w:r w:rsidR="00296614" w:rsidRPr="00973552">
        <w:t xml:space="preserve"> </w:t>
      </w:r>
      <w:r w:rsidR="00940BFF">
        <w:t>over</w:t>
      </w:r>
      <w:r w:rsidR="00296614" w:rsidRPr="00973552">
        <w:t xml:space="preserve"> 9000 matches </w:t>
      </w:r>
      <w:r w:rsidR="003C2F8B">
        <w:t>about</w:t>
      </w:r>
      <w:r w:rsidR="00296614" w:rsidRPr="00973552">
        <w:t xml:space="preserve"> cognitive training interventions</w:t>
      </w:r>
      <w:r w:rsidR="00026927">
        <w:t xml:space="preserve"> </w:t>
      </w:r>
      <w:r w:rsidR="005665CA">
        <w:t>including</w:t>
      </w:r>
      <w:r w:rsidR="00026927">
        <w:t xml:space="preserve"> a significant number of existing systematic reviews in this field</w:t>
      </w:r>
      <w:r w:rsidR="00BF35C6" w:rsidRPr="00973552">
        <w:t>.</w:t>
      </w:r>
      <w:r w:rsidR="00C053D6" w:rsidRPr="00973552">
        <w:t xml:space="preserve"> Therefore,</w:t>
      </w:r>
      <w:r w:rsidR="00296614" w:rsidRPr="00973552">
        <w:t xml:space="preserve"> we focus</w:t>
      </w:r>
      <w:r w:rsidR="003E3E05" w:rsidRPr="00973552">
        <w:t>ed only</w:t>
      </w:r>
      <w:r w:rsidR="00296614" w:rsidRPr="00973552">
        <w:t xml:space="preserve"> on systematic reviews</w:t>
      </w:r>
      <w:r w:rsidR="007911D1" w:rsidRPr="00973552">
        <w:t xml:space="preserve"> (n=14)</w:t>
      </w:r>
      <w:r w:rsidR="00026927">
        <w:t xml:space="preserve"> given that these </w:t>
      </w:r>
      <w:r w:rsidR="005A168F">
        <w:t xml:space="preserve">had </w:t>
      </w:r>
      <w:r w:rsidR="00026927">
        <w:t>collated</w:t>
      </w:r>
      <w:r w:rsidR="005665CA">
        <w:t>,</w:t>
      </w:r>
      <w:r w:rsidR="00026927">
        <w:t xml:space="preserve"> and quality assessed</w:t>
      </w:r>
      <w:r w:rsidR="005665CA">
        <w:t>,</w:t>
      </w:r>
      <w:r w:rsidR="00026927">
        <w:t xml:space="preserve"> a wealth of evidence about existing cognitive training interventions</w:t>
      </w:r>
      <w:r w:rsidR="00296614" w:rsidRPr="00973552">
        <w:t xml:space="preserve">. </w:t>
      </w:r>
      <w:r w:rsidR="00BD40E2" w:rsidRPr="00973552">
        <w:t>D</w:t>
      </w:r>
      <w:r w:rsidR="00296614" w:rsidRPr="00973552">
        <w:t>ata were ext</w:t>
      </w:r>
      <w:r w:rsidR="00EA1468" w:rsidRPr="00973552">
        <w:t>racted about research design, sample size and characteristics</w:t>
      </w:r>
      <w:r w:rsidR="0008739C" w:rsidRPr="00973552">
        <w:t>,</w:t>
      </w:r>
      <w:r w:rsidR="00EA1468" w:rsidRPr="00973552">
        <w:t xml:space="preserve"> and findings</w:t>
      </w:r>
      <w:r w:rsidR="00BD40E2" w:rsidRPr="00973552">
        <w:t>.</w:t>
      </w:r>
      <w:r w:rsidR="00BF35C6" w:rsidRPr="00973552">
        <w:t xml:space="preserve"> </w:t>
      </w:r>
    </w:p>
    <w:p w14:paraId="7AA5AB5C" w14:textId="5AA64C61" w:rsidR="009A0EB2" w:rsidRPr="00973552" w:rsidRDefault="00AD2D77" w:rsidP="006B5E42">
      <w:pPr>
        <w:pStyle w:val="Heading3"/>
        <w:spacing w:line="480" w:lineRule="auto"/>
      </w:pPr>
      <w:r>
        <w:lastRenderedPageBreak/>
        <w:t xml:space="preserve">Phase 1, part </w:t>
      </w:r>
      <w:r w:rsidR="00FB6CCD">
        <w:t>2</w:t>
      </w:r>
      <w:r>
        <w:t>:</w:t>
      </w:r>
      <w:r w:rsidR="00FB6CCD">
        <w:t xml:space="preserve"> </w:t>
      </w:r>
      <w:r w:rsidR="00BC4412" w:rsidRPr="00973552">
        <w:t>Development of Guiding Principles</w:t>
      </w:r>
    </w:p>
    <w:p w14:paraId="66CCC27C" w14:textId="2CE40E5C" w:rsidR="008565AD" w:rsidRPr="00973552" w:rsidRDefault="009A0EB2" w:rsidP="006B5E42">
      <w:pPr>
        <w:spacing w:line="480" w:lineRule="auto"/>
        <w:rPr>
          <w:i/>
        </w:rPr>
      </w:pPr>
      <w:r w:rsidRPr="00973552">
        <w:t xml:space="preserve">Guiding </w:t>
      </w:r>
      <w:r w:rsidR="009F73E9" w:rsidRPr="00973552">
        <w:t>p</w:t>
      </w:r>
      <w:r w:rsidRPr="00973552">
        <w:t xml:space="preserve">rinciples </w:t>
      </w:r>
      <w:r w:rsidR="00D75353" w:rsidRPr="00973552">
        <w:t>aim</w:t>
      </w:r>
      <w:r w:rsidR="00767236" w:rsidRPr="00973552">
        <w:t xml:space="preserve"> to </w:t>
      </w:r>
      <w:r w:rsidR="003F15B2">
        <w:t>maximis</w:t>
      </w:r>
      <w:r w:rsidR="00973552" w:rsidRPr="00973552">
        <w:t>e</w:t>
      </w:r>
      <w:r w:rsidR="00B75358" w:rsidRPr="00973552">
        <w:t xml:space="preserve"> the</w:t>
      </w:r>
      <w:r w:rsidR="00767236" w:rsidRPr="00973552">
        <w:t xml:space="preserve"> acceptability of </w:t>
      </w:r>
      <w:r w:rsidR="003C2F8B">
        <w:t>an</w:t>
      </w:r>
      <w:r w:rsidR="00767236" w:rsidRPr="00973552">
        <w:t xml:space="preserve"> intervention </w:t>
      </w:r>
      <w:r w:rsidR="00B75358" w:rsidRPr="00973552">
        <w:t>amongst</w:t>
      </w:r>
      <w:r w:rsidR="00767236" w:rsidRPr="00973552">
        <w:t xml:space="preserve"> target users and, therefore, to enhance engagement and effectiveness</w:t>
      </w:r>
      <w:r w:rsidR="005A19EC" w:rsidRPr="00973552">
        <w:t xml:space="preserve">. Each guiding principle comprises: 1) a design objective outlining a user/context-specific </w:t>
      </w:r>
      <w:r w:rsidR="003F15B2" w:rsidRPr="00973552">
        <w:t>behavioural</w:t>
      </w:r>
      <w:r w:rsidR="005A19EC" w:rsidRPr="00973552">
        <w:t xml:space="preserve"> need, issue or challenge; and 2) intervention features t</w:t>
      </w:r>
      <w:r w:rsidR="00C053D6" w:rsidRPr="00973552">
        <w:t>hat</w:t>
      </w:r>
      <w:r w:rsidR="005A19EC" w:rsidRPr="00973552">
        <w:t xml:space="preserve"> address the design objective</w:t>
      </w:r>
      <w:r w:rsidR="00767236" w:rsidRPr="00973552">
        <w:t xml:space="preserve"> </w:t>
      </w:r>
      <w:r w:rsidR="00767236" w:rsidRPr="00973552">
        <w:fldChar w:fldCharType="begin"/>
      </w:r>
      <w:r w:rsidR="00144A34">
        <w:instrText xml:space="preserve"> ADDIN EN.CITE &lt;EndNote&gt;&lt;Cite&gt;&lt;Author&gt;Yardley&lt;/Author&gt;&lt;Year&gt;2015&lt;/Year&gt;&lt;RecNum&gt;185&lt;/RecNum&gt;&lt;DisplayText&gt;(34)&lt;/DisplayText&gt;&lt;record&gt;&lt;rec-number&gt;185&lt;/rec-number&gt;&lt;foreign-keys&gt;&lt;key app="EN" db-id="d2w0td5ste5fsve5z0txxs93zzx22atvpd9w" timestamp="1557846782"&gt;185&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dates&gt;&lt;urls&gt;&lt;/urls&gt;&lt;/record&gt;&lt;/Cite&gt;&lt;/EndNote&gt;</w:instrText>
      </w:r>
      <w:r w:rsidR="00767236" w:rsidRPr="00973552">
        <w:fldChar w:fldCharType="separate"/>
      </w:r>
      <w:r w:rsidR="00144A34">
        <w:rPr>
          <w:noProof/>
        </w:rPr>
        <w:t>(34)</w:t>
      </w:r>
      <w:r w:rsidR="00767236" w:rsidRPr="00973552">
        <w:fldChar w:fldCharType="end"/>
      </w:r>
      <w:r w:rsidR="00767236" w:rsidRPr="00973552">
        <w:t xml:space="preserve">. </w:t>
      </w:r>
      <w:r w:rsidR="00BB5074" w:rsidRPr="00973552">
        <w:t>To draft provisional guiding principles, w</w:t>
      </w:r>
      <w:r w:rsidR="00D75353" w:rsidRPr="00973552">
        <w:t xml:space="preserve">e </w:t>
      </w:r>
      <w:r w:rsidR="00AB5BE4" w:rsidRPr="00973552">
        <w:t xml:space="preserve">drew on our understanding of target users obtained from the scoping reviews and </w:t>
      </w:r>
      <w:r w:rsidR="00BB5074" w:rsidRPr="00973552">
        <w:t xml:space="preserve">from </w:t>
      </w:r>
      <w:r w:rsidR="00D75353" w:rsidRPr="00973552">
        <w:t>our research team, including PPI members</w:t>
      </w:r>
      <w:r w:rsidR="00AB5BE4" w:rsidRPr="00973552">
        <w:t>.</w:t>
      </w:r>
      <w:r w:rsidR="00D75353" w:rsidRPr="00973552">
        <w:t xml:space="preserve"> </w:t>
      </w:r>
      <w:r w:rsidR="00D848B2" w:rsidRPr="00973552">
        <w:t>The</w:t>
      </w:r>
      <w:r w:rsidR="00B75358" w:rsidRPr="00973552">
        <w:t>se</w:t>
      </w:r>
      <w:r w:rsidR="00AB5BE4" w:rsidRPr="00973552">
        <w:t xml:space="preserve"> </w:t>
      </w:r>
      <w:r w:rsidR="006E7228" w:rsidRPr="00973552">
        <w:t xml:space="preserve">guiding principles </w:t>
      </w:r>
      <w:r w:rsidR="008C7C8E" w:rsidRPr="00973552">
        <w:t>were</w:t>
      </w:r>
      <w:r w:rsidR="00AB4948" w:rsidRPr="00973552">
        <w:t xml:space="preserve"> </w:t>
      </w:r>
      <w:r w:rsidR="00AB5BE4" w:rsidRPr="00973552">
        <w:t>iteratively</w:t>
      </w:r>
      <w:r w:rsidR="00D75353" w:rsidRPr="00973552">
        <w:t xml:space="preserve"> developed as new data emerged, </w:t>
      </w:r>
      <w:r w:rsidR="00C053D6" w:rsidRPr="00973552">
        <w:t>e.g.,</w:t>
      </w:r>
      <w:r w:rsidR="00F65F4F" w:rsidRPr="00973552">
        <w:t xml:space="preserve"> </w:t>
      </w:r>
      <w:r w:rsidR="00D75353" w:rsidRPr="00973552">
        <w:t xml:space="preserve">from the </w:t>
      </w:r>
      <w:r w:rsidR="003F15B2" w:rsidRPr="00973552">
        <w:t>behavioural</w:t>
      </w:r>
      <w:r w:rsidR="00D75353" w:rsidRPr="00973552">
        <w:t xml:space="preserve"> analysis and qualitative</w:t>
      </w:r>
      <w:r w:rsidR="003F05E4" w:rsidRPr="00973552">
        <w:t xml:space="preserve"> interviews</w:t>
      </w:r>
      <w:r w:rsidR="00535461" w:rsidRPr="00973552">
        <w:t xml:space="preserve">. </w:t>
      </w:r>
    </w:p>
    <w:p w14:paraId="40DCF54E" w14:textId="7EB0CFA0" w:rsidR="00276F89" w:rsidRPr="00973552" w:rsidRDefault="00AD2D77" w:rsidP="006B5E42">
      <w:pPr>
        <w:pStyle w:val="Heading3"/>
        <w:spacing w:line="480" w:lineRule="auto"/>
      </w:pPr>
      <w:r>
        <w:t xml:space="preserve">Phase 1, part </w:t>
      </w:r>
      <w:r w:rsidR="00FB6CCD">
        <w:t>3</w:t>
      </w:r>
      <w:r>
        <w:t>:</w:t>
      </w:r>
      <w:r w:rsidR="00FB6CCD">
        <w:t xml:space="preserve"> </w:t>
      </w:r>
      <w:r w:rsidR="003F05E4" w:rsidRPr="00973552">
        <w:t>Developing</w:t>
      </w:r>
      <w:r w:rsidR="00D91356" w:rsidRPr="00973552">
        <w:t xml:space="preserve"> Active Brains programme theory</w:t>
      </w:r>
    </w:p>
    <w:p w14:paraId="7714BFF0" w14:textId="6A2E5D1E" w:rsidR="003049A3" w:rsidRPr="00973552" w:rsidRDefault="007F2D82" w:rsidP="006B5E42">
      <w:pPr>
        <w:spacing w:line="480" w:lineRule="auto"/>
      </w:pPr>
      <w:r w:rsidRPr="00973552">
        <w:t>A programme theory explicit</w:t>
      </w:r>
      <w:r w:rsidR="00C864BC" w:rsidRPr="00973552">
        <w:t>ly describes</w:t>
      </w:r>
      <w:r w:rsidRPr="00973552">
        <w:t xml:space="preserve"> how an intervention is expected to achieve its intended outcomes, and the anticipated mechanisms through which this occurs </w:t>
      </w:r>
      <w:r w:rsidRPr="00973552">
        <w:fldChar w:fldCharType="begin"/>
      </w:r>
      <w:r w:rsidR="00144A34">
        <w:instrText xml:space="preserve"> ADDIN EN.CITE &lt;EndNote&gt;&lt;Cite&gt;&lt;Author&gt;Funnell&lt;/Author&gt;&lt;Year&gt;2011&lt;/Year&gt;&lt;RecNum&gt;197&lt;/RecNum&gt;&lt;DisplayText&gt;(36)&lt;/DisplayText&gt;&lt;record&gt;&lt;rec-number&gt;197&lt;/rec-number&gt;&lt;foreign-keys&gt;&lt;key app="EN" db-id="d2w0td5ste5fsve5z0txxs93zzx22atvpd9w" timestamp="1559138667"&gt;197&lt;/key&gt;&lt;/foreign-keys&gt;&lt;ref-type name="Book"&gt;6&lt;/ref-type&gt;&lt;contributors&gt;&lt;authors&gt;&lt;author&gt;Funnell, Sue C&lt;/author&gt;&lt;author&gt;Rogers, Patricia J&lt;/author&gt;&lt;/authors&gt;&lt;/contributors&gt;&lt;titles&gt;&lt;title&gt;Purposeful program theory: Effective use of theories of change and logic models&lt;/title&gt;&lt;/titles&gt;&lt;volume&gt;31&lt;/volume&gt;&lt;dates&gt;&lt;year&gt;2011&lt;/year&gt;&lt;/dates&gt;&lt;publisher&gt;John Wiley &amp;amp; Sons&lt;/publisher&gt;&lt;isbn&gt;0470939893&lt;/isbn&gt;&lt;urls&gt;&lt;/urls&gt;&lt;/record&gt;&lt;/Cite&gt;&lt;/EndNote&gt;</w:instrText>
      </w:r>
      <w:r w:rsidRPr="00973552">
        <w:fldChar w:fldCharType="separate"/>
      </w:r>
      <w:r w:rsidR="00144A34">
        <w:rPr>
          <w:noProof/>
        </w:rPr>
        <w:t>(36)</w:t>
      </w:r>
      <w:r w:rsidRPr="00973552">
        <w:fldChar w:fldCharType="end"/>
      </w:r>
      <w:r w:rsidR="00B75358" w:rsidRPr="00973552">
        <w:t>. T</w:t>
      </w:r>
      <w:r w:rsidRPr="00973552">
        <w:t xml:space="preserve">he </w:t>
      </w:r>
      <w:r w:rsidR="003F15B2" w:rsidRPr="00973552">
        <w:t>behavioural</w:t>
      </w:r>
      <w:r w:rsidRPr="00973552">
        <w:t xml:space="preserve"> analysis and logic model </w:t>
      </w:r>
      <w:r w:rsidR="00D848B2" w:rsidRPr="00973552">
        <w:t>contributed to</w:t>
      </w:r>
      <w:r w:rsidRPr="00973552">
        <w:t xml:space="preserve"> th</w:t>
      </w:r>
      <w:r w:rsidR="00C864BC" w:rsidRPr="00973552">
        <w:t>is</w:t>
      </w:r>
      <w:r w:rsidRPr="00973552">
        <w:t xml:space="preserve"> process.</w:t>
      </w:r>
    </w:p>
    <w:p w14:paraId="2ECE4DC5" w14:textId="5310A0B6" w:rsidR="00AD79F4" w:rsidRPr="00973552" w:rsidRDefault="00AD2D77" w:rsidP="006B5E42">
      <w:pPr>
        <w:pStyle w:val="Heading4"/>
        <w:spacing w:line="480" w:lineRule="auto"/>
      </w:pPr>
      <w:r>
        <w:t>Phase 1, part 3a:</w:t>
      </w:r>
      <w:r w:rsidR="00FB6CCD">
        <w:t xml:space="preserve"> </w:t>
      </w:r>
      <w:r w:rsidR="003F15B2" w:rsidRPr="00973552">
        <w:t>Behavioural</w:t>
      </w:r>
      <w:r w:rsidR="00BC4412" w:rsidRPr="00973552">
        <w:t xml:space="preserve"> Analysis</w:t>
      </w:r>
    </w:p>
    <w:p w14:paraId="656B90C8" w14:textId="4F66FEFB" w:rsidR="00070A5C" w:rsidRPr="00973552" w:rsidRDefault="00951CCD" w:rsidP="006B5E42">
      <w:pPr>
        <w:spacing w:line="480" w:lineRule="auto"/>
      </w:pPr>
      <w:r w:rsidRPr="00973552">
        <w:t>T</w:t>
      </w:r>
      <w:r w:rsidR="00932F96" w:rsidRPr="00973552">
        <w:t xml:space="preserve">he </w:t>
      </w:r>
      <w:r w:rsidR="003F15B2" w:rsidRPr="00973552">
        <w:t>behavioural</w:t>
      </w:r>
      <w:r w:rsidR="00932F96" w:rsidRPr="00973552">
        <w:t xml:space="preserve"> analysis aimed to</w:t>
      </w:r>
      <w:r w:rsidR="002617B9" w:rsidRPr="00973552">
        <w:t xml:space="preserve"> </w:t>
      </w:r>
      <w:r w:rsidR="00D848B2" w:rsidRPr="00973552">
        <w:t xml:space="preserve">identify </w:t>
      </w:r>
      <w:r w:rsidR="003F15B2" w:rsidRPr="00973552">
        <w:t>behaviours</w:t>
      </w:r>
      <w:r w:rsidR="00932F96" w:rsidRPr="00973552">
        <w:t xml:space="preserve"> to be targeted by </w:t>
      </w:r>
      <w:r w:rsidR="00D47F5C" w:rsidRPr="00973552">
        <w:t xml:space="preserve">Active Brains </w:t>
      </w:r>
      <w:r w:rsidR="00932F96" w:rsidRPr="00973552">
        <w:t xml:space="preserve">and </w:t>
      </w:r>
      <w:r w:rsidR="00285ABE" w:rsidRPr="00973552">
        <w:t>the</w:t>
      </w:r>
      <w:r w:rsidR="00D87319" w:rsidRPr="00973552">
        <w:t>ir</w:t>
      </w:r>
      <w:r w:rsidR="00285ABE" w:rsidRPr="00973552">
        <w:t xml:space="preserve"> potential</w:t>
      </w:r>
      <w:r w:rsidR="00932F96" w:rsidRPr="00973552">
        <w:t xml:space="preserve"> </w:t>
      </w:r>
      <w:r w:rsidR="003049A3" w:rsidRPr="00973552">
        <w:t>barriers and facilitators</w:t>
      </w:r>
      <w:r w:rsidR="00932F96" w:rsidRPr="00973552">
        <w:t>.</w:t>
      </w:r>
      <w:r w:rsidR="00FD4B6C" w:rsidRPr="00973552">
        <w:t xml:space="preserve"> </w:t>
      </w:r>
      <w:r w:rsidR="00C864BC" w:rsidRPr="00973552">
        <w:t>W</w:t>
      </w:r>
      <w:r w:rsidR="001F5233" w:rsidRPr="00973552">
        <w:t>e</w:t>
      </w:r>
      <w:r w:rsidR="00FD4B6C" w:rsidRPr="00973552">
        <w:t xml:space="preserve"> </w:t>
      </w:r>
      <w:r w:rsidR="002617B9" w:rsidRPr="00973552">
        <w:t>recorded</w:t>
      </w:r>
      <w:r w:rsidR="00511F02" w:rsidRPr="00973552">
        <w:t xml:space="preserve"> relevant</w:t>
      </w:r>
      <w:r w:rsidR="00FD4B6C" w:rsidRPr="00973552">
        <w:t xml:space="preserve"> evidence from scoping review</w:t>
      </w:r>
      <w:r w:rsidR="00B75189" w:rsidRPr="00973552">
        <w:t>s</w:t>
      </w:r>
      <w:r w:rsidR="002617B9" w:rsidRPr="00973552">
        <w:t>,</w:t>
      </w:r>
      <w:r w:rsidR="00FD4B6C" w:rsidRPr="00973552">
        <w:t xml:space="preserve"> </w:t>
      </w:r>
      <w:r w:rsidR="0067192A">
        <w:t xml:space="preserve">PPI input, </w:t>
      </w:r>
      <w:r w:rsidR="00FD4B6C" w:rsidRPr="00973552">
        <w:t xml:space="preserve">team expertise </w:t>
      </w:r>
      <w:r w:rsidR="002617B9" w:rsidRPr="00973552">
        <w:t xml:space="preserve">and later qualitative interviews into a table, </w:t>
      </w:r>
      <w:r w:rsidR="00511F02" w:rsidRPr="00973552">
        <w:t>and mapped</w:t>
      </w:r>
      <w:r w:rsidR="0067192A">
        <w:t xml:space="preserve"> the identified</w:t>
      </w:r>
      <w:r w:rsidR="00511F02" w:rsidRPr="00973552">
        <w:t xml:space="preserve"> </w:t>
      </w:r>
      <w:r w:rsidR="003F15B2" w:rsidRPr="00973552">
        <w:t>behaviours</w:t>
      </w:r>
      <w:r w:rsidR="00511F02" w:rsidRPr="00973552">
        <w:t xml:space="preserve"> and potential barriers and facilitators</w:t>
      </w:r>
      <w:r w:rsidR="00B01BB4" w:rsidRPr="00973552">
        <w:t xml:space="preserve"> </w:t>
      </w:r>
      <w:r w:rsidR="00FD4B6C" w:rsidRPr="00973552">
        <w:t xml:space="preserve">onto </w:t>
      </w:r>
      <w:r w:rsidR="00760991" w:rsidRPr="00973552">
        <w:t xml:space="preserve">constructs from the </w:t>
      </w:r>
      <w:r w:rsidR="003F15B2" w:rsidRPr="00973552">
        <w:t>Behaviour</w:t>
      </w:r>
      <w:r w:rsidR="00760991" w:rsidRPr="00973552">
        <w:t xml:space="preserve"> Change Whee</w:t>
      </w:r>
      <w:r w:rsidR="00B6711E" w:rsidRPr="00973552">
        <w:t xml:space="preserve">l </w:t>
      </w:r>
      <w:r w:rsidR="00B6711E" w:rsidRPr="00973552">
        <w:fldChar w:fldCharType="begin"/>
      </w:r>
      <w:r w:rsidR="00144A34">
        <w:instrText xml:space="preserve"> ADDIN EN.CITE &lt;EndNote&gt;&lt;Cite&gt;&lt;Author&gt;Michie&lt;/Author&gt;&lt;Year&gt;2011&lt;/Year&gt;&lt;RecNum&gt;193&lt;/RecNum&gt;&lt;Prefix&gt;BCW: &lt;/Prefix&gt;&lt;DisplayText&gt;(BCW: 37)&lt;/DisplayText&gt;&lt;record&gt;&lt;rec-number&gt;193&lt;/rec-number&gt;&lt;foreign-keys&gt;&lt;key app="EN" db-id="d2w0td5ste5fsve5z0txxs93zzx22atvpd9w" timestamp="1559134221"&gt;193&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B6711E" w:rsidRPr="00973552">
        <w:fldChar w:fldCharType="separate"/>
      </w:r>
      <w:r w:rsidR="00144A34">
        <w:rPr>
          <w:noProof/>
        </w:rPr>
        <w:t>(BCW: 37)</w:t>
      </w:r>
      <w:r w:rsidR="00B6711E" w:rsidRPr="00973552">
        <w:fldChar w:fldCharType="end"/>
      </w:r>
      <w:r w:rsidR="00760991" w:rsidRPr="00973552">
        <w:t xml:space="preserve"> and The</w:t>
      </w:r>
      <w:r w:rsidR="00B6711E" w:rsidRPr="00973552">
        <w:t xml:space="preserve">oretical Domains Framework </w:t>
      </w:r>
      <w:r w:rsidR="00B6711E" w:rsidRPr="00973552">
        <w:fldChar w:fldCharType="begin"/>
      </w:r>
      <w:r w:rsidR="00144A34">
        <w:instrText xml:space="preserve"> ADDIN EN.CITE &lt;EndNote&gt;&lt;Cite&gt;&lt;Author&gt;Cane&lt;/Author&gt;&lt;Year&gt;2012&lt;/Year&gt;&lt;RecNum&gt;194&lt;/RecNum&gt;&lt;Prefix&gt;TDF: &lt;/Prefix&gt;&lt;DisplayText&gt;(TDF: 38)&lt;/DisplayText&gt;&lt;record&gt;&lt;rec-number&gt;194&lt;/rec-number&gt;&lt;foreign-keys&gt;&lt;key app="EN" db-id="d2w0td5ste5fsve5z0txxs93zzx22atvpd9w" timestamp="1559134539"&gt;194&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37&lt;/pages&gt;&lt;volume&gt;7&lt;/volume&gt;&lt;number&gt;1&lt;/number&gt;&lt;dates&gt;&lt;year&gt;2012&lt;/year&gt;&lt;/dates&gt;&lt;isbn&gt;1748-5908&lt;/isbn&gt;&lt;urls&gt;&lt;/urls&gt;&lt;/record&gt;&lt;/Cite&gt;&lt;/EndNote&gt;</w:instrText>
      </w:r>
      <w:r w:rsidR="00B6711E" w:rsidRPr="00973552">
        <w:fldChar w:fldCharType="separate"/>
      </w:r>
      <w:r w:rsidR="00144A34">
        <w:rPr>
          <w:noProof/>
        </w:rPr>
        <w:t>(TDF: 38)</w:t>
      </w:r>
      <w:r w:rsidR="00B6711E" w:rsidRPr="00973552">
        <w:fldChar w:fldCharType="end"/>
      </w:r>
      <w:r w:rsidR="00643F90">
        <w:t xml:space="preserve"> </w:t>
      </w:r>
      <w:r w:rsidR="0067192A">
        <w:t xml:space="preserve">in order </w:t>
      </w:r>
      <w:r w:rsidR="00643F90">
        <w:t>to describe target domains for our intervention in theoretical terms</w:t>
      </w:r>
      <w:r w:rsidR="00760991" w:rsidRPr="00973552">
        <w:t xml:space="preserve">. </w:t>
      </w:r>
      <w:r w:rsidR="005665CA" w:rsidRPr="005665CA">
        <w:t xml:space="preserve">Given that so many different behaviour change theories have overlapping constructs, it can be difficult to identify </w:t>
      </w:r>
      <w:r w:rsidR="005665CA">
        <w:t>any</w:t>
      </w:r>
      <w:r w:rsidR="005665CA" w:rsidRPr="005665CA">
        <w:t xml:space="preserve"> one</w:t>
      </w:r>
      <w:r w:rsidR="005665CA">
        <w:t xml:space="preserve"> individual theory </w:t>
      </w:r>
      <w:r w:rsidR="00643F90">
        <w:t xml:space="preserve">to apply </w:t>
      </w:r>
      <w:r w:rsidR="00144A34">
        <w:fldChar w:fldCharType="begin">
          <w:fldData xml:space="preserve">PEVuZE5vdGU+PENpdGU+PEF1dGhvcj5EYXZpczwvQXV0aG9yPjxZZWFyPjIwMTU8L1llYXI+PFJl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</w:fldData>
        </w:fldChar>
      </w:r>
      <w:r w:rsidR="00144A34">
        <w:instrText xml:space="preserve"> ADDIN EN.CITE </w:instrText>
      </w:r>
      <w:r w:rsidR="00144A34">
        <w:fldChar w:fldCharType="begin">
          <w:fldData xml:space="preserve">PEVuZE5vdGU+PENpdGU+PEF1dGhvcj5EYXZpczwvQXV0aG9yPjxZZWFyPjIwMTU8L1llYXI+PFJl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</w:fldData>
        </w:fldChar>
      </w:r>
      <w:r w:rsidR="00144A34">
        <w:instrText xml:space="preserve"> ADDIN EN.CITE.DATA </w:instrText>
      </w:r>
      <w:r w:rsidR="00144A34">
        <w:fldChar w:fldCharType="end"/>
      </w:r>
      <w:r w:rsidR="00144A34">
        <w:fldChar w:fldCharType="separate"/>
      </w:r>
      <w:r w:rsidR="00144A34">
        <w:rPr>
          <w:noProof/>
        </w:rPr>
        <w:t>(39, 40)</w:t>
      </w:r>
      <w:r w:rsidR="00144A34">
        <w:fldChar w:fldCharType="end"/>
      </w:r>
      <w:r w:rsidR="0067192A">
        <w:t>. Accordingly, w</w:t>
      </w:r>
      <w:r w:rsidR="0067192A" w:rsidRPr="0067192A">
        <w:t xml:space="preserve">e drew on </w:t>
      </w:r>
      <w:r w:rsidR="0067192A">
        <w:t xml:space="preserve">these </w:t>
      </w:r>
      <w:r w:rsidR="0067192A" w:rsidRPr="0067192A">
        <w:t xml:space="preserve">theoretical frameworks derived from multiple theories </w:t>
      </w:r>
      <w:r w:rsidR="0067192A">
        <w:t>that encapsulate</w:t>
      </w:r>
      <w:r w:rsidR="0067192A" w:rsidRPr="0067192A">
        <w:t xml:space="preserve"> a wide range of theoretical constructs. </w:t>
      </w:r>
      <w:r w:rsidR="0067192A">
        <w:t xml:space="preserve"> </w:t>
      </w:r>
      <w:r w:rsidR="00760991" w:rsidRPr="00973552">
        <w:t xml:space="preserve">This </w:t>
      </w:r>
      <w:r w:rsidR="00B01BB4" w:rsidRPr="00973552">
        <w:t>allow</w:t>
      </w:r>
      <w:r w:rsidR="00760991" w:rsidRPr="00973552">
        <w:t>ed</w:t>
      </w:r>
      <w:r w:rsidR="00B01BB4" w:rsidRPr="00973552">
        <w:t xml:space="preserve"> </w:t>
      </w:r>
      <w:r w:rsidR="00FD4B6C" w:rsidRPr="00973552">
        <w:t>clear description of the intervention processes</w:t>
      </w:r>
      <w:r w:rsidR="00760991" w:rsidRPr="00973552">
        <w:t xml:space="preserve"> and components, including</w:t>
      </w:r>
      <w:r w:rsidR="0067192A">
        <w:t>:</w:t>
      </w:r>
      <w:r w:rsidR="00760991" w:rsidRPr="00973552">
        <w:t xml:space="preserve"> </w:t>
      </w:r>
      <w:r w:rsidR="003F15B2" w:rsidRPr="00973552">
        <w:t>behavioural</w:t>
      </w:r>
      <w:r w:rsidR="00760991" w:rsidRPr="00973552">
        <w:t xml:space="preserve"> domains to be targeted, intervention functions</w:t>
      </w:r>
      <w:r w:rsidR="00B6711E" w:rsidRPr="00973552">
        <w:t xml:space="preserve"> to address barriers and facilitators</w:t>
      </w:r>
      <w:r w:rsidR="00760991" w:rsidRPr="00973552">
        <w:t xml:space="preserve">, and </w:t>
      </w:r>
      <w:r w:rsidR="003F15B2" w:rsidRPr="00973552">
        <w:t>Behaviour</w:t>
      </w:r>
      <w:r w:rsidR="00CD3056">
        <w:t xml:space="preserve"> Change</w:t>
      </w:r>
      <w:r w:rsidR="00760991" w:rsidRPr="00973552">
        <w:t xml:space="preserve"> Techniques</w:t>
      </w:r>
      <w:r w:rsidR="00B6711E" w:rsidRPr="00973552">
        <w:t xml:space="preserve"> </w:t>
      </w:r>
      <w:r w:rsidR="00B6711E" w:rsidRPr="00973552">
        <w:fldChar w:fldCharType="begin"/>
      </w:r>
      <w:r w:rsidR="00144A34">
        <w:instrText xml:space="preserve"> ADDIN EN.CITE &lt;EndNote&gt;&lt;Cite&gt;&lt;Author&gt;Michie&lt;/Author&gt;&lt;Year&gt;2013&lt;/Year&gt;&lt;RecNum&gt;195&lt;/RecNum&gt;&lt;Prefix&gt;BCTs: &lt;/Prefix&gt;&lt;DisplayText&gt;(BCTs: 41)&lt;/DisplayText&gt;&lt;record&gt;&lt;rec-number&gt;195&lt;/rec-number&gt;&lt;foreign-keys&gt;&lt;key app="EN" db-id="d2w0td5ste5fsve5z0txxs93zzx22atvpd9w" timestamp="1559137385"&gt;195&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B6711E" w:rsidRPr="00973552">
        <w:fldChar w:fldCharType="separate"/>
      </w:r>
      <w:r w:rsidR="00144A34">
        <w:rPr>
          <w:noProof/>
        </w:rPr>
        <w:t>(BCTs: 41)</w:t>
      </w:r>
      <w:r w:rsidR="00B6711E" w:rsidRPr="00973552">
        <w:fldChar w:fldCharType="end"/>
      </w:r>
      <w:r w:rsidR="00760991" w:rsidRPr="00973552">
        <w:t xml:space="preserve"> </w:t>
      </w:r>
      <w:r w:rsidR="00B6711E" w:rsidRPr="00973552">
        <w:t>to deliver these functions</w:t>
      </w:r>
      <w:r w:rsidR="0067192A">
        <w:t>. In addition,</w:t>
      </w:r>
      <w:r w:rsidR="00643F90">
        <w:t xml:space="preserve"> this process facilitated identification of</w:t>
      </w:r>
      <w:r w:rsidR="0067192A">
        <w:t xml:space="preserve"> </w:t>
      </w:r>
      <w:r w:rsidR="0067192A" w:rsidRPr="0067192A">
        <w:t xml:space="preserve">other potentially </w:t>
      </w:r>
      <w:r w:rsidR="0067192A" w:rsidRPr="0067192A">
        <w:lastRenderedPageBreak/>
        <w:t>useful domains to target, and additional intervention functions</w:t>
      </w:r>
      <w:r w:rsidR="0067192A">
        <w:t xml:space="preserve"> and BCTs</w:t>
      </w:r>
      <w:r w:rsidR="0067192A" w:rsidRPr="0067192A">
        <w:t xml:space="preserve"> to employ t</w:t>
      </w:r>
      <w:r w:rsidR="0067192A">
        <w:t xml:space="preserve">hat may </w:t>
      </w:r>
      <w:r w:rsidR="0067192A" w:rsidRPr="0067192A">
        <w:t xml:space="preserve">maximise the intervention’s possible effects on its target </w:t>
      </w:r>
      <w:r w:rsidR="0067192A">
        <w:t xml:space="preserve">behaviours </w:t>
      </w:r>
      <w:r w:rsidR="00144A34">
        <w:fldChar w:fldCharType="begin"/>
      </w:r>
      <w:r w:rsidR="00144A34">
        <w:instrText xml:space="preserve"> ADDIN EN.CITE &lt;EndNote&gt;&lt;Cite&gt;&lt;Author&gt;Michie&lt;/Author&gt;&lt;Year&gt;2011&lt;/Year&gt;&lt;RecNum&gt;193&lt;/RecNum&gt;&lt;DisplayText&gt;(37)&lt;/DisplayText&gt;&lt;record&gt;&lt;rec-number&gt;193&lt;/rec-number&gt;&lt;foreign-keys&gt;&lt;key app="EN" db-id="d2w0td5ste5fsve5z0txxs93zzx22atvpd9w" timestamp="1559134221"&gt;193&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144A34">
        <w:fldChar w:fldCharType="separate"/>
      </w:r>
      <w:r w:rsidR="00144A34">
        <w:rPr>
          <w:noProof/>
        </w:rPr>
        <w:t>(37)</w:t>
      </w:r>
      <w:r w:rsidR="00144A34">
        <w:fldChar w:fldCharType="end"/>
      </w:r>
      <w:r w:rsidR="00FD4B6C" w:rsidRPr="00973552">
        <w:t>.</w:t>
      </w:r>
      <w:r w:rsidR="001F5233" w:rsidRPr="00973552">
        <w:t xml:space="preserve"> </w:t>
      </w:r>
    </w:p>
    <w:p w14:paraId="47BA7433" w14:textId="20D6746F" w:rsidR="00F967AB" w:rsidRPr="00973552" w:rsidRDefault="00AD2D77" w:rsidP="006B5E42">
      <w:pPr>
        <w:pStyle w:val="Heading4"/>
        <w:spacing w:line="480" w:lineRule="auto"/>
      </w:pPr>
      <w:r>
        <w:t xml:space="preserve">Phase </w:t>
      </w:r>
      <w:r w:rsidR="00FB6CCD">
        <w:t>1</w:t>
      </w:r>
      <w:r>
        <w:t>, part 3b:</w:t>
      </w:r>
      <w:r w:rsidR="00FB6CCD">
        <w:t xml:space="preserve"> </w:t>
      </w:r>
      <w:r w:rsidR="00C11055" w:rsidRPr="00973552">
        <w:t>The Active Brains intervention logic m</w:t>
      </w:r>
      <w:r w:rsidR="00D91356" w:rsidRPr="00973552">
        <w:t>odel</w:t>
      </w:r>
    </w:p>
    <w:p w14:paraId="56C60923" w14:textId="02C82AD9" w:rsidR="001C4AD7" w:rsidRDefault="00A26F0E" w:rsidP="006B5E42">
      <w:pPr>
        <w:spacing w:line="480" w:lineRule="auto"/>
      </w:pPr>
      <w:r w:rsidRPr="00973552">
        <w:t xml:space="preserve">In line with </w:t>
      </w:r>
      <w:r w:rsidR="00D84853">
        <w:t>Medical Research Council (</w:t>
      </w:r>
      <w:r w:rsidRPr="00973552">
        <w:t>MRC</w:t>
      </w:r>
      <w:r w:rsidR="00D84853">
        <w:t>)</w:t>
      </w:r>
      <w:r w:rsidRPr="00973552">
        <w:t xml:space="preserve"> guidance </w:t>
      </w:r>
      <w:r w:rsidRPr="00973552">
        <w:fldChar w:fldCharType="begin"/>
      </w:r>
      <w:r w:rsidR="00144A34">
        <w:instrText xml:space="preserve"> ADDIN EN.CITE &lt;EndNote&gt;&lt;Cite&gt;&lt;Author&gt;Moore&lt;/Author&gt;&lt;Year&gt;2015&lt;/Year&gt;&lt;RecNum&gt;178&lt;/RecNum&gt;&lt;DisplayText&gt;(42)&lt;/DisplayText&gt;&lt;record&gt;&lt;rec-number&gt;178&lt;/rec-number&gt;&lt;foreign-keys&gt;&lt;key app="EN" db-id="d2w0td5ste5fsve5z0txxs93zzx22atvpd9w" timestamp="1556557960"&gt;178&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Pr="00973552">
        <w:fldChar w:fldCharType="separate"/>
      </w:r>
      <w:r w:rsidR="00144A34">
        <w:rPr>
          <w:noProof/>
        </w:rPr>
        <w:t>(42)</w:t>
      </w:r>
      <w:r w:rsidRPr="00973552">
        <w:fldChar w:fldCharType="end"/>
      </w:r>
      <w:r w:rsidRPr="00973552">
        <w:t>, we constructed a</w:t>
      </w:r>
      <w:r w:rsidR="00D033F9" w:rsidRPr="00973552">
        <w:t xml:space="preserve"> </w:t>
      </w:r>
      <w:r w:rsidRPr="00973552">
        <w:t>logic model</w:t>
      </w:r>
      <w:r w:rsidR="00276F89" w:rsidRPr="00973552">
        <w:t xml:space="preserve"> </w:t>
      </w:r>
      <w:r w:rsidR="003C2F8B">
        <w:t>to</w:t>
      </w:r>
      <w:r w:rsidR="001C4AD7">
        <w:t xml:space="preserve"> diagrammatically r</w:t>
      </w:r>
      <w:r w:rsidR="003C2F8B">
        <w:t>e</w:t>
      </w:r>
      <w:r w:rsidR="00DB76C4">
        <w:t xml:space="preserve">present </w:t>
      </w:r>
      <w:r w:rsidR="001C4AD7">
        <w:t xml:space="preserve">the </w:t>
      </w:r>
      <w:r w:rsidR="00276F89" w:rsidRPr="00973552">
        <w:t>expected mechanisms of action</w:t>
      </w:r>
      <w:r w:rsidR="001C4AD7">
        <w:t xml:space="preserve"> of </w:t>
      </w:r>
      <w:r w:rsidR="00DB76C4">
        <w:t>Active Brains</w:t>
      </w:r>
      <w:r w:rsidR="001C4AD7">
        <w:t xml:space="preserve">. This drew on the scoping reviews, team expertise, guiding principles and </w:t>
      </w:r>
      <w:r w:rsidR="003F15B2">
        <w:t>behavioural</w:t>
      </w:r>
      <w:r w:rsidR="001C4AD7">
        <w:t xml:space="preserve"> analysis.</w:t>
      </w:r>
    </w:p>
    <w:p w14:paraId="769CDE15" w14:textId="66B8AAF1" w:rsidR="00EA0C9C" w:rsidRDefault="00FB6CCD" w:rsidP="006B5E42">
      <w:pPr>
        <w:pStyle w:val="Heading2"/>
        <w:spacing w:line="480" w:lineRule="auto"/>
      </w:pPr>
      <w:r>
        <w:t xml:space="preserve">Phase 2: </w:t>
      </w:r>
      <w:r w:rsidR="003F15B2">
        <w:t>Optimis</w:t>
      </w:r>
      <w:r w:rsidR="00153E0C" w:rsidRPr="00973552">
        <w:t>ing</w:t>
      </w:r>
      <w:r w:rsidR="006319F8" w:rsidRPr="00973552">
        <w:t xml:space="preserve"> Active Brains</w:t>
      </w:r>
    </w:p>
    <w:p w14:paraId="3C4D1FD5" w14:textId="09C4D52E" w:rsidR="00BB264D" w:rsidRPr="00973552" w:rsidRDefault="003F15B2" w:rsidP="006B5E42">
      <w:pPr>
        <w:spacing w:line="480" w:lineRule="auto"/>
      </w:pPr>
      <w:r>
        <w:t>The optimis</w:t>
      </w:r>
      <w:r w:rsidR="008240AF">
        <w:t>ation phase aimed to seek feedback on draft intervention material, and to explore</w:t>
      </w:r>
      <w:r w:rsidR="008240AF" w:rsidRPr="00973552">
        <w:t xml:space="preserve"> </w:t>
      </w:r>
      <w:r w:rsidR="008240AF">
        <w:t>the acceptability and feasibility of</w:t>
      </w:r>
      <w:r w:rsidR="008240AF" w:rsidRPr="00973552">
        <w:t xml:space="preserve"> </w:t>
      </w:r>
      <w:r w:rsidR="008240AF">
        <w:t xml:space="preserve">the digital content and functionality amongst older adults with higher and lower levels of cognitive performance. </w:t>
      </w:r>
      <w:r w:rsidR="00A05B93" w:rsidRPr="00973552">
        <w:t>D</w:t>
      </w:r>
      <w:r w:rsidR="00CA24F2" w:rsidRPr="00973552">
        <w:t>ue to the vast quantity of relevant literature available</w:t>
      </w:r>
      <w:r w:rsidR="00F4068C" w:rsidRPr="00973552">
        <w:t xml:space="preserve"> to inform initial content development</w:t>
      </w:r>
      <w:r w:rsidR="00A05B93" w:rsidRPr="00973552">
        <w:t>,</w:t>
      </w:r>
      <w:r w:rsidR="008E6100">
        <w:t xml:space="preserve"> as well as substantial expertise and experience to draw on from our project team and PPI,</w:t>
      </w:r>
      <w:r w:rsidR="00A05B93" w:rsidRPr="00973552">
        <w:t xml:space="preserve"> primary qualitative research </w:t>
      </w:r>
      <w:r w:rsidR="007465DB">
        <w:t>was</w:t>
      </w:r>
      <w:r w:rsidR="00A05B93" w:rsidRPr="00973552">
        <w:t xml:space="preserve"> delayed</w:t>
      </w:r>
      <w:r w:rsidR="00785ED2" w:rsidRPr="00973552">
        <w:t xml:space="preserve"> in </w:t>
      </w:r>
      <w:r w:rsidRPr="00973552">
        <w:t>favour</w:t>
      </w:r>
      <w:r w:rsidR="00785ED2" w:rsidRPr="00973552">
        <w:t xml:space="preserve"> of planning and drafting initial content</w:t>
      </w:r>
      <w:r w:rsidR="00A05B93" w:rsidRPr="00973552">
        <w:t xml:space="preserve"> </w:t>
      </w:r>
      <w:r w:rsidR="00785ED2" w:rsidRPr="00973552">
        <w:fldChar w:fldCharType="begin"/>
      </w:r>
      <w:r w:rsidR="00144A34">
        <w:instrText xml:space="preserve"> ADDIN EN.CITE &lt;EndNote&gt;&lt;Cite&gt;&lt;Author&gt;Band&lt;/Author&gt;&lt;Year&gt;2017&lt;/Year&gt;&lt;RecNum&gt;198&lt;/RecNum&gt;&lt;DisplayText&gt;(43)&lt;/DisplayText&gt;&lt;record&gt;&lt;rec-number&gt;198&lt;/rec-number&gt;&lt;foreign-keys&gt;&lt;key app="EN" db-id="d2w0td5ste5fsve5z0txxs93zzx22atvpd9w" timestamp="1559141154"&gt;198&lt;/key&gt;&lt;/foreign-keys&gt;&lt;ref-type name="Journal Article"&gt;17&lt;/ref-type&gt;&lt;contributors&gt;&lt;authors&gt;&lt;author&gt;Band, Rebecca&lt;/author&gt;&lt;author&gt;Bradbury, Katherine&lt;/author&gt;&lt;author&gt;Morton, Katherine&lt;/author&gt;&lt;author&gt;May, Carl&lt;/author&gt;&lt;author&gt;Michie, Susan&lt;/author&gt;&lt;author&gt;Mair, Frances S.&lt;/author&gt;&lt;author&gt;Murray, Elizabeth&lt;/author&gt;&lt;author&gt;McManus, Richard J.&lt;/author&gt;&lt;author&gt;Little, Paul&lt;/author&gt;&lt;author&gt;Yardley, Lucy&lt;/author&gt;&lt;/authors&gt;&lt;/contributors&gt;&lt;titles&gt;&lt;title&gt;Intervention planning for a digital intervention for self-management of hypertension: a theory-, evidence- and person-based approach&lt;/title&gt;&lt;secondary-title&gt;Implementation Science&lt;/secondary-title&gt;&lt;/titles&gt;&lt;periodical&gt;&lt;full-title&gt;Implementation Science&lt;/full-title&gt;&lt;/periodical&gt;&lt;pages&gt;25&lt;/pages&gt;&lt;volume&gt;12&lt;/volume&gt;&lt;number&gt;1&lt;/number&gt;&lt;dates&gt;&lt;year&gt;2017&lt;/year&gt;&lt;pub-dates&gt;&lt;date&gt;February 23&lt;/date&gt;&lt;/pub-dates&gt;&lt;/dates&gt;&lt;isbn&gt;1748-5908&lt;/isbn&gt;&lt;label&gt;Band2017&lt;/label&gt;&lt;work-type&gt;journal article&lt;/work-type&gt;&lt;urls&gt;&lt;related-urls&gt;&lt;url&gt;https://doi.org/10.1186/s13012-017-0553-4&lt;/url&gt;&lt;/related-urls&gt;&lt;/urls&gt;&lt;electronic-resource-num&gt;10.1186/s13012-017-0553-4&lt;/electronic-resource-num&gt;&lt;/record&gt;&lt;/Cite&gt;&lt;/EndNote&gt;</w:instrText>
      </w:r>
      <w:r w:rsidR="00785ED2" w:rsidRPr="00973552">
        <w:fldChar w:fldCharType="separate"/>
      </w:r>
      <w:r w:rsidR="00144A34">
        <w:rPr>
          <w:noProof/>
        </w:rPr>
        <w:t>(43)</w:t>
      </w:r>
      <w:r w:rsidR="00785ED2" w:rsidRPr="00973552">
        <w:fldChar w:fldCharType="end"/>
      </w:r>
      <w:r w:rsidR="00785ED2" w:rsidRPr="00973552">
        <w:t xml:space="preserve">. </w:t>
      </w:r>
      <w:r w:rsidR="00C46925">
        <w:t xml:space="preserve">This was deemed appropriate given the depth of understanding of </w:t>
      </w:r>
      <w:r w:rsidR="001339FF">
        <w:t>we felt we could obtain from the existing literature</w:t>
      </w:r>
      <w:r w:rsidR="00F610DB">
        <w:t xml:space="preserve"> and both PPI and expert co-investigator knowledge</w:t>
      </w:r>
      <w:r w:rsidR="001339FF">
        <w:t xml:space="preserve"> to inform our guiding principles.</w:t>
      </w:r>
      <w:r w:rsidR="00F66584">
        <w:t xml:space="preserve"> </w:t>
      </w:r>
      <w:r w:rsidR="00785ED2" w:rsidRPr="00973552">
        <w:t xml:space="preserve">This allowed us to </w:t>
      </w:r>
      <w:r w:rsidR="00EA0C9C" w:rsidRPr="00973552">
        <w:t xml:space="preserve">seek </w:t>
      </w:r>
      <w:r w:rsidR="00EA5B11" w:rsidRPr="00973552">
        <w:t xml:space="preserve">feedback </w:t>
      </w:r>
      <w:r w:rsidR="00C46925">
        <w:t xml:space="preserve">on initial drafts of our intervention content </w:t>
      </w:r>
      <w:r w:rsidR="00EA0C9C" w:rsidRPr="00973552">
        <w:t>sooner</w:t>
      </w:r>
      <w:r w:rsidR="007366F3" w:rsidRPr="00973552">
        <w:t>,</w:t>
      </w:r>
      <w:r w:rsidR="00EA5B11" w:rsidRPr="00973552">
        <w:t xml:space="preserve"> and </w:t>
      </w:r>
      <w:r w:rsidR="00785ED2" w:rsidRPr="00973552">
        <w:t xml:space="preserve">meant we </w:t>
      </w:r>
      <w:r w:rsidR="00EA5B11" w:rsidRPr="00973552">
        <w:t>could</w:t>
      </w:r>
      <w:r w:rsidR="001339FF">
        <w:t>, and did,</w:t>
      </w:r>
      <w:r w:rsidR="00EA5B11" w:rsidRPr="00973552">
        <w:t xml:space="preserve"> still </w:t>
      </w:r>
      <w:r w:rsidR="00D617BF" w:rsidRPr="00973552">
        <w:t>explore</w:t>
      </w:r>
      <w:r w:rsidR="007454BF" w:rsidRPr="00973552">
        <w:t xml:space="preserve"> target</w:t>
      </w:r>
      <w:r w:rsidR="00EA5B11" w:rsidRPr="00973552">
        <w:t xml:space="preserve"> users</w:t>
      </w:r>
      <w:r w:rsidR="00F157DA" w:rsidRPr="00973552">
        <w:t>’</w:t>
      </w:r>
      <w:r w:rsidR="00EA5B11" w:rsidRPr="00973552">
        <w:t xml:space="preserve"> </w:t>
      </w:r>
      <w:r w:rsidR="00D617BF" w:rsidRPr="00973552">
        <w:t>experiences</w:t>
      </w:r>
      <w:r w:rsidR="00EA5B11" w:rsidRPr="00973552">
        <w:t xml:space="preserve"> to inform </w:t>
      </w:r>
      <w:r w:rsidR="007454BF" w:rsidRPr="00973552">
        <w:t>changes</w:t>
      </w:r>
      <w:r w:rsidR="00EA5B11" w:rsidRPr="00973552">
        <w:t xml:space="preserve"> </w:t>
      </w:r>
      <w:r w:rsidR="007366F3" w:rsidRPr="00973552">
        <w:t>required</w:t>
      </w:r>
      <w:r w:rsidR="00EA5B11" w:rsidRPr="00973552">
        <w:t>.</w:t>
      </w:r>
      <w:r w:rsidR="007366F3" w:rsidRPr="00973552">
        <w:t xml:space="preserve"> </w:t>
      </w:r>
      <w:r w:rsidR="00F66584">
        <w:t>Our iterative development process meant that our target users’ views still closely informed content development from an early stage.</w:t>
      </w:r>
      <w:r w:rsidR="00F610DB">
        <w:t xml:space="preserve"> This included returning to elements of the planning phase, such as guiding principles and behavioural analysis, to revise these as and when our primary qualitative work indicated that we may need to </w:t>
      </w:r>
      <w:r w:rsidR="008E6100">
        <w:t>change</w:t>
      </w:r>
      <w:r w:rsidR="00F610DB">
        <w:t xml:space="preserve"> or add to our previous assumptions.</w:t>
      </w:r>
    </w:p>
    <w:p w14:paraId="0CFCA2BD" w14:textId="73A8D8D9" w:rsidR="00BC4412" w:rsidRDefault="00AD2D77" w:rsidP="006B5E42">
      <w:pPr>
        <w:pStyle w:val="Heading3"/>
        <w:spacing w:line="480" w:lineRule="auto"/>
      </w:pPr>
      <w:r>
        <w:t xml:space="preserve">Phase 2, part </w:t>
      </w:r>
      <w:r w:rsidR="00FB6CCD">
        <w:t>1</w:t>
      </w:r>
      <w:r>
        <w:t>:</w:t>
      </w:r>
      <w:r w:rsidR="00FB6CCD">
        <w:t xml:space="preserve"> </w:t>
      </w:r>
      <w:r w:rsidR="00663A38" w:rsidRPr="00973552">
        <w:t>Think-aloud</w:t>
      </w:r>
      <w:r w:rsidR="00BC4412" w:rsidRPr="00973552">
        <w:t xml:space="preserve"> interviews</w:t>
      </w:r>
    </w:p>
    <w:p w14:paraId="301BD5DD" w14:textId="51AC933C" w:rsidR="00F725B0" w:rsidRPr="00F725B0" w:rsidRDefault="00F725B0" w:rsidP="00144A34">
      <w:pPr>
        <w:pStyle w:val="Heading4"/>
      </w:pPr>
      <w:r>
        <w:t>Participants</w:t>
      </w:r>
    </w:p>
    <w:p w14:paraId="793348A3" w14:textId="23C7447B" w:rsidR="002A7D61" w:rsidRDefault="009F6863" w:rsidP="006B5E42">
      <w:pPr>
        <w:spacing w:line="480" w:lineRule="auto"/>
      </w:pPr>
      <w:r w:rsidRPr="00973552">
        <w:t>Forty-</w:t>
      </w:r>
      <w:r w:rsidR="00D47F5C" w:rsidRPr="00973552">
        <w:t>one</w:t>
      </w:r>
      <w:r w:rsidRPr="00973552">
        <w:t xml:space="preserve"> adults </w:t>
      </w:r>
      <w:r w:rsidR="00E7738F" w:rsidRPr="00973552">
        <w:t>(22 female, mean age = 70.5 years</w:t>
      </w:r>
      <w:r w:rsidR="007364EC" w:rsidRPr="00973552">
        <w:t>, range</w:t>
      </w:r>
      <w:r w:rsidR="00882D1F" w:rsidRPr="00973552">
        <w:t xml:space="preserve"> 61-80</w:t>
      </w:r>
      <w:r w:rsidR="00E7738F" w:rsidRPr="00973552">
        <w:t>)</w:t>
      </w:r>
      <w:r w:rsidRPr="00973552">
        <w:t xml:space="preserve"> were recruited from GP practices across the South of England and from Join Dementia Research (JDR; a</w:t>
      </w:r>
      <w:r w:rsidR="00663A38" w:rsidRPr="00973552">
        <w:t xml:space="preserve">n </w:t>
      </w:r>
      <w:r w:rsidRPr="00973552">
        <w:t xml:space="preserve">online database for matching </w:t>
      </w:r>
      <w:r w:rsidR="007364EC" w:rsidRPr="00973552">
        <w:t>UK</w:t>
      </w:r>
      <w:r w:rsidR="00E8454D" w:rsidRPr="00973552">
        <w:t xml:space="preserve"> community-dwelling</w:t>
      </w:r>
      <w:r w:rsidR="007364EC" w:rsidRPr="00973552">
        <w:t xml:space="preserve"> </w:t>
      </w:r>
      <w:r w:rsidR="00E8454D" w:rsidRPr="00973552">
        <w:t xml:space="preserve">individuals </w:t>
      </w:r>
      <w:r w:rsidRPr="00973552">
        <w:t>to relevant studies)</w:t>
      </w:r>
      <w:r w:rsidR="009E125A" w:rsidRPr="00973552">
        <w:t xml:space="preserve"> to take part in </w:t>
      </w:r>
      <w:r w:rsidR="00663A38" w:rsidRPr="00973552">
        <w:t>think-aloud</w:t>
      </w:r>
      <w:r w:rsidR="009E125A" w:rsidRPr="00973552">
        <w:t xml:space="preserve"> interviews</w:t>
      </w:r>
      <w:r w:rsidRPr="00973552">
        <w:t>.</w:t>
      </w:r>
      <w:r w:rsidR="00270310" w:rsidRPr="00973552">
        <w:t xml:space="preserve"> </w:t>
      </w:r>
      <w:r w:rsidR="00623512" w:rsidRPr="00973552">
        <w:t xml:space="preserve">We </w:t>
      </w:r>
      <w:r w:rsidR="00623512" w:rsidRPr="00973552">
        <w:lastRenderedPageBreak/>
        <w:t xml:space="preserve">employed </w:t>
      </w:r>
      <w:r w:rsidR="00270310" w:rsidRPr="00973552">
        <w:t>purposive sampling w</w:t>
      </w:r>
      <w:r w:rsidR="00C83214" w:rsidRPr="00973552">
        <w:t xml:space="preserve">hereby we attempted to obtain maximum variation in terms of gender, age, education level, socio-economic </w:t>
      </w:r>
      <w:proofErr w:type="gramStart"/>
      <w:r w:rsidR="00C83214" w:rsidRPr="00973552">
        <w:t>status</w:t>
      </w:r>
      <w:proofErr w:type="gramEnd"/>
      <w:r w:rsidR="00C83214" w:rsidRPr="00973552">
        <w:t xml:space="preserve"> and cognitive performance score.</w:t>
      </w:r>
      <w:r w:rsidRPr="00973552">
        <w:t xml:space="preserve"> Participants were excluded if</w:t>
      </w:r>
      <w:r w:rsidR="004217BE" w:rsidRPr="00973552">
        <w:t xml:space="preserve"> they </w:t>
      </w:r>
      <w:r w:rsidRPr="00973552">
        <w:t>wer</w:t>
      </w:r>
      <w:r w:rsidR="00663A38" w:rsidRPr="00973552">
        <w:t>e already</w:t>
      </w:r>
      <w:r w:rsidR="007364EC" w:rsidRPr="00973552">
        <w:t xml:space="preserve"> reasonably</w:t>
      </w:r>
      <w:r w:rsidR="00663A38" w:rsidRPr="00973552">
        <w:t xml:space="preserve"> physically active</w:t>
      </w:r>
      <w:r w:rsidR="007364EC" w:rsidRPr="00973552">
        <w:t xml:space="preserve"> </w:t>
      </w:r>
      <w:r w:rsidR="00663A38" w:rsidRPr="00973552">
        <w:t>(</w:t>
      </w:r>
      <w:r w:rsidRPr="00973552">
        <w:t xml:space="preserve">score </w:t>
      </w:r>
      <w:r w:rsidR="004217BE" w:rsidRPr="00973552">
        <w:t>&gt;</w:t>
      </w:r>
      <w:r w:rsidRPr="00973552">
        <w:t>30 on Godin Leisure Time Exercise Questionnaire</w:t>
      </w:r>
      <w:r w:rsidR="005A7363" w:rsidRPr="00973552">
        <w:t xml:space="preserve"> </w:t>
      </w:r>
      <w:r w:rsidR="005A7363" w:rsidRPr="00973552">
        <w:fldChar w:fldCharType="begin"/>
      </w:r>
      <w:r w:rsidR="00144A34">
        <w:instrText xml:space="preserve"> ADDIN EN.CITE &lt;EndNote&gt;&lt;Cite&gt;&lt;Author&gt;Godin&lt;/Author&gt;&lt;Year&gt;1997&lt;/Year&gt;&lt;RecNum&gt;873&lt;/RecNum&gt;&lt;DisplayText&gt;(44)&lt;/DisplayText&gt;&lt;record&gt;&lt;rec-number&gt;873&lt;/rec-number&gt;&lt;foreign-keys&gt;&lt;key app="EN" db-id="fdv2zwwwd0srzne5rfsxev005te0tawp0wpr" timestamp="1493397227"&gt;873&lt;/key&gt;&lt;/foreign-keys&gt;&lt;ref-type name="Journal Article"&gt;17&lt;/ref-type&gt;&lt;contributors&gt;&lt;authors&gt;&lt;author&gt;Godin, G&lt;/author&gt;&lt;author&gt;Shephard, RJ&lt;/author&gt;&lt;/authors&gt;&lt;/contributors&gt;&lt;titles&gt;&lt;title&gt;Godin leisure-time exercise questionnaire&lt;/title&gt;&lt;secondary-title&gt;Med Sci Sports Exerc&lt;/secondary-title&gt;&lt;/titles&gt;&lt;periodical&gt;&lt;full-title&gt;Med Sci Sports Exerc&lt;/full-title&gt;&lt;/periodical&gt;&lt;pages&gt;36-38&lt;/pages&gt;&lt;volume&gt;29&lt;/volume&gt;&lt;number&gt;6&lt;/number&gt;&lt;dates&gt;&lt;year&gt;1997&lt;/year&gt;&lt;/dates&gt;&lt;urls&gt;&lt;/urls&gt;&lt;/record&gt;&lt;/Cite&gt;&lt;/EndNote&gt;</w:instrText>
      </w:r>
      <w:r w:rsidR="005A7363" w:rsidRPr="00973552">
        <w:fldChar w:fldCharType="separate"/>
      </w:r>
      <w:r w:rsidR="00144A34">
        <w:rPr>
          <w:noProof/>
        </w:rPr>
        <w:t>(44)</w:t>
      </w:r>
      <w:r w:rsidR="005A7363" w:rsidRPr="00973552">
        <w:fldChar w:fldCharType="end"/>
      </w:r>
      <w:r w:rsidRPr="00973552">
        <w:t>)</w:t>
      </w:r>
      <w:r w:rsidR="004217BE" w:rsidRPr="00973552">
        <w:t xml:space="preserve">, </w:t>
      </w:r>
      <w:r w:rsidR="009E125A" w:rsidRPr="00973552">
        <w:t xml:space="preserve">had </w:t>
      </w:r>
      <w:r w:rsidR="00623512" w:rsidRPr="00973552">
        <w:t xml:space="preserve">diagnosed </w:t>
      </w:r>
      <w:r w:rsidR="009E125A" w:rsidRPr="00973552">
        <w:t>dementia</w:t>
      </w:r>
      <w:r w:rsidR="004217BE" w:rsidRPr="00973552">
        <w:t>,</w:t>
      </w:r>
      <w:r w:rsidR="006769B4" w:rsidRPr="00973552">
        <w:t xml:space="preserve"> a severe uncontrolled mental health condition</w:t>
      </w:r>
      <w:r w:rsidR="00684DCB" w:rsidRPr="00973552">
        <w:t>,</w:t>
      </w:r>
      <w:r w:rsidR="006769B4" w:rsidRPr="00973552">
        <w:t xml:space="preserve"> or terminal illness. </w:t>
      </w:r>
      <w:r w:rsidR="00C27F77" w:rsidRPr="00973552">
        <w:t>A</w:t>
      </w:r>
      <w:r w:rsidR="00070A5C" w:rsidRPr="00973552">
        <w:t>s part of the screening process</w:t>
      </w:r>
      <w:r w:rsidR="006769B4" w:rsidRPr="00973552">
        <w:t>, participants completed a brief cognitive assessment (online Baddeley verbal reasoning task</w:t>
      </w:r>
      <w:r w:rsidR="00C04BE3" w:rsidRPr="00973552">
        <w:t xml:space="preserve"> </w:t>
      </w:r>
      <w:r w:rsidR="005A7363" w:rsidRPr="00973552">
        <w:fldChar w:fldCharType="begin"/>
      </w:r>
      <w:r w:rsidR="00144A34">
        <w:instrText xml:space="preserve"> ADDIN EN.CITE &lt;EndNote&gt;&lt;Cite&gt;&lt;Author&gt;Baddeley&lt;/Author&gt;&lt;Year&gt;1968&lt;/Year&gt;&lt;RecNum&gt;55&lt;/RecNum&gt;&lt;DisplayText&gt;(45)&lt;/DisplayText&gt;&lt;record&gt;&lt;rec-number&gt;55&lt;/rec-number&gt;&lt;foreign-keys&gt;&lt;key app="EN" db-id="d2w0td5ste5fsve5z0txxs93zzx22atvpd9w" timestamp="1496238253"&gt;55&lt;/key&gt;&lt;/foreign-keys&gt;&lt;ref-type name="Journal Article"&gt;17&lt;/ref-type&gt;&lt;contributors&gt;&lt;authors&gt;&lt;author&gt;Baddeley, Alan D&lt;/author&gt;&lt;/authors&gt;&lt;/contributors&gt;&lt;titles&gt;&lt;title&gt;A 3 min reasoning test based on grammatical transformation&lt;/title&gt;&lt;secondary-title&gt;Psychonomic Science&lt;/secondary-title&gt;&lt;/titles&gt;&lt;periodical&gt;&lt;full-title&gt;Psychonomic Science&lt;/full-title&gt;&lt;/periodical&gt;&lt;pages&gt;341-342&lt;/pages&gt;&lt;volume&gt;10&lt;/volume&gt;&lt;number&gt;10&lt;/number&gt;&lt;dates&gt;&lt;year&gt;1968&lt;/year&gt;&lt;/dates&gt;&lt;isbn&gt;0033-3131&lt;/isbn&gt;&lt;urls&gt;&lt;/urls&gt;&lt;/record&gt;&lt;/Cite&gt;&lt;/EndNote&gt;</w:instrText>
      </w:r>
      <w:r w:rsidR="005A7363" w:rsidRPr="00973552">
        <w:fldChar w:fldCharType="separate"/>
      </w:r>
      <w:r w:rsidR="00144A34">
        <w:rPr>
          <w:noProof/>
        </w:rPr>
        <w:t>(45)</w:t>
      </w:r>
      <w:r w:rsidR="005A7363" w:rsidRPr="00973552">
        <w:fldChar w:fldCharType="end"/>
      </w:r>
      <w:r w:rsidR="006769B4" w:rsidRPr="00973552">
        <w:t>)</w:t>
      </w:r>
      <w:r w:rsidR="009E125A" w:rsidRPr="00973552">
        <w:t>, which determined whether they were identified as</w:t>
      </w:r>
      <w:r w:rsidR="000A26CF" w:rsidRPr="00973552">
        <w:t xml:space="preserve"> a</w:t>
      </w:r>
      <w:r w:rsidR="00AD3DD6" w:rsidRPr="00973552">
        <w:t xml:space="preserve"> participant</w:t>
      </w:r>
      <w:r w:rsidR="009E125A" w:rsidRPr="00973552">
        <w:t xml:space="preserve"> </w:t>
      </w:r>
      <w:r w:rsidR="00AD3DD6" w:rsidRPr="00973552">
        <w:t xml:space="preserve">with </w:t>
      </w:r>
      <w:r w:rsidR="002A7D61" w:rsidRPr="00973552">
        <w:t>‘</w:t>
      </w:r>
      <w:r w:rsidR="009E125A" w:rsidRPr="00973552">
        <w:t>lower cognitive performance</w:t>
      </w:r>
      <w:r w:rsidR="002A7D61" w:rsidRPr="00973552">
        <w:t>’</w:t>
      </w:r>
      <w:r w:rsidR="009E125A" w:rsidRPr="00973552">
        <w:t xml:space="preserve"> or </w:t>
      </w:r>
      <w:r w:rsidR="002A7D61" w:rsidRPr="00973552">
        <w:t>‘</w:t>
      </w:r>
      <w:r w:rsidR="009E125A" w:rsidRPr="00973552">
        <w:t>higher cognitive performance</w:t>
      </w:r>
      <w:r w:rsidR="002A7D61" w:rsidRPr="00973552">
        <w:t>’</w:t>
      </w:r>
      <w:r w:rsidR="009E125A" w:rsidRPr="00973552">
        <w:t xml:space="preserve">. </w:t>
      </w:r>
      <w:r w:rsidR="00DE210E" w:rsidRPr="0010259E">
        <w:t>Lower cognitive performance was defined as a score falling more than</w:t>
      </w:r>
      <w:r w:rsidR="00C83214" w:rsidRPr="0010259E">
        <w:t xml:space="preserve"> one standard deviation </w:t>
      </w:r>
      <w:r w:rsidR="00DE210E" w:rsidRPr="0010259E">
        <w:t xml:space="preserve">below </w:t>
      </w:r>
      <w:r w:rsidR="00C83214" w:rsidRPr="0010259E">
        <w:t xml:space="preserve">the </w:t>
      </w:r>
      <w:r w:rsidR="008E06E1" w:rsidRPr="0010259E">
        <w:t>‘</w:t>
      </w:r>
      <w:r w:rsidR="00C83214" w:rsidRPr="0010259E">
        <w:t>normative score</w:t>
      </w:r>
      <w:r w:rsidR="008E06E1" w:rsidRPr="0010259E">
        <w:t>’</w:t>
      </w:r>
      <w:r w:rsidR="0010259E">
        <w:t xml:space="preserve"> on the Baddeley verbal reasoning task</w:t>
      </w:r>
      <w:r w:rsidR="00F627C6">
        <w:t xml:space="preserve"> (i.e. in line with definitions of </w:t>
      </w:r>
      <w:r w:rsidR="00F627C6" w:rsidRPr="007D3C91">
        <w:t xml:space="preserve">AACD </w:t>
      </w:r>
      <w:r w:rsidR="00F627C6" w:rsidRPr="007D3C91">
        <w:fldChar w:fldCharType="begin"/>
      </w:r>
      <w:r w:rsidR="00144A34">
        <w:instrText xml:space="preserve"> ADDIN EN.CITE &lt;EndNote&gt;&lt;Cite&gt;&lt;Author&gt;Stephan&lt;/Author&gt;&lt;Year&gt;2007&lt;/Year&gt;&lt;RecNum&gt;16&lt;/RecNum&gt;&lt;DisplayText&gt;(46)&lt;/DisplayText&gt;&lt;record&gt;&lt;rec-number&gt;16&lt;/rec-number&gt;&lt;foreign-keys&gt;&lt;key app="EN" db-id="d2w0td5ste5fsve5z0txxs93zzx22atvpd9w" timestamp="1490714349"&gt;16&lt;/key&gt;&lt;/foreign-keys&gt;&lt;ref-type name="Journal Article"&gt;17&lt;/ref-type&gt;&lt;contributors&gt;&lt;authors&gt;&lt;author&gt;Stephan, Blossom&lt;/author&gt;&lt;author&gt;Matthews, Fiona E&lt;/author&gt;&lt;author&gt;McKeith, Ian G&lt;/author&gt;&lt;author&gt;Bond, John&lt;/author&gt;&lt;author&gt;Brayne, Carol&lt;/author&gt;&lt;/authors&gt;&lt;/contributors&gt;&lt;titles&gt;&lt;title&gt;Early cognitive change in the general population: how do different definitions work?&lt;/title&gt;&lt;secondary-title&gt;Journal of the American Geriatrics Society&lt;/secondary-title&gt;&lt;/titles&gt;&lt;periodical&gt;&lt;full-title&gt;Journal of the American Geriatrics Society&lt;/full-title&gt;&lt;/periodical&gt;&lt;pages&gt;1534-1540&lt;/pages&gt;&lt;volume&gt;55&lt;/volume&gt;&lt;number&gt;10&lt;/number&gt;&lt;dates&gt;&lt;year&gt;2007&lt;/year&gt;&lt;/dates&gt;&lt;isbn&gt;1532-5415&lt;/isbn&gt;&lt;urls&gt;&lt;related-urls&gt;&lt;url&gt;https://onlinelibrary.wiley.com/doi/pdf/10.1111/j.1532-5415.2007.01386.x&lt;/url&gt;&lt;/related-urls&gt;&lt;/urls&gt;&lt;/record&gt;&lt;/Cite&gt;&lt;/EndNote&gt;</w:instrText>
      </w:r>
      <w:r w:rsidR="00F627C6" w:rsidRPr="007D3C91">
        <w:fldChar w:fldCharType="separate"/>
      </w:r>
      <w:r w:rsidR="00144A34">
        <w:rPr>
          <w:noProof/>
        </w:rPr>
        <w:t>(46)</w:t>
      </w:r>
      <w:r w:rsidR="00F627C6" w:rsidRPr="007D3C91">
        <w:fldChar w:fldCharType="end"/>
      </w:r>
      <w:r w:rsidR="00F627C6" w:rsidRPr="007D3C91">
        <w:t xml:space="preserve">) </w:t>
      </w:r>
      <w:r w:rsidR="0010259E" w:rsidRPr="007D3C91">
        <w:t>as determined by the PROTECT cohort  database;  scores from a large (n&gt;15,000) pre-existing cohort of older adults</w:t>
      </w:r>
      <w:r w:rsidR="00D62D21" w:rsidRPr="007D3C91">
        <w:t xml:space="preserve"> </w:t>
      </w:r>
      <w:r w:rsidR="006B6D17" w:rsidRPr="007D3C91">
        <w:fldChar w:fldCharType="begin"/>
      </w:r>
      <w:r w:rsidR="00144A34">
        <w:instrText xml:space="preserve"> ADDIN EN.CITE &lt;EndNote&gt;&lt;Cite&gt;&lt;Author&gt;PROTECT Study Research Team&lt;/Author&gt;&lt;Year&gt;2015&lt;/Year&gt;&lt;RecNum&gt;266&lt;/RecNum&gt;&lt;DisplayText&gt;(47)&lt;/DisplayText&gt;&lt;record&gt;&lt;rec-number&gt;266&lt;/rec-number&gt;&lt;foreign-keys&gt;&lt;key app="EN" db-id="d2w0td5ste5fsve5z0txxs93zzx22atvpd9w" timestamp="1608138013"&gt;266&lt;/key&gt;&lt;/foreign-keys&gt;&lt;ref-type name="Web Page"&gt;12&lt;/ref-type&gt;&lt;contributors&gt;&lt;authors&gt;&lt;author&gt;PROTECT Study Research Team,&lt;/author&gt;&lt;/authors&gt;&lt;/contributors&gt;&lt;titles&gt;&lt;title&gt;PROTECT Study&lt;/title&gt;&lt;/titles&gt;&lt;number&gt;16/12/2020&lt;/number&gt;&lt;dates&gt;&lt;year&gt;2015&lt;/year&gt;&lt;/dates&gt;&lt;urls&gt;&lt;related-urls&gt;&lt;url&gt;https://www.protectstudy.org.uk/&lt;/url&gt;&lt;/related-urls&gt;&lt;/urls&gt;&lt;/record&gt;&lt;/Cite&gt;&lt;/EndNote&gt;</w:instrText>
      </w:r>
      <w:r w:rsidR="006B6D17" w:rsidRPr="007D3C91">
        <w:fldChar w:fldCharType="separate"/>
      </w:r>
      <w:r w:rsidR="00144A34">
        <w:rPr>
          <w:noProof/>
        </w:rPr>
        <w:t>(47)</w:t>
      </w:r>
      <w:r w:rsidR="006B6D17" w:rsidRPr="007D3C91">
        <w:fldChar w:fldCharType="end"/>
      </w:r>
      <w:r w:rsidR="00C83214" w:rsidRPr="007D3C91">
        <w:t xml:space="preserve">. </w:t>
      </w:r>
      <w:r w:rsidR="009E125A" w:rsidRPr="007D3C91">
        <w:t xml:space="preserve">Although this </w:t>
      </w:r>
      <w:r w:rsidR="00F157DA" w:rsidRPr="007D3C91">
        <w:t>single</w:t>
      </w:r>
      <w:r w:rsidR="009E125A" w:rsidRPr="007D3C91">
        <w:t xml:space="preserve"> test was not indicative of cognitive impairment, this </w:t>
      </w:r>
      <w:r w:rsidR="0010259E" w:rsidRPr="007D3C91">
        <w:t xml:space="preserve">categorisation </w:t>
      </w:r>
      <w:r w:rsidR="004217BE" w:rsidRPr="007D3C91">
        <w:t>enabled us to sample</w:t>
      </w:r>
      <w:r w:rsidR="009E125A" w:rsidRPr="007D3C91">
        <w:t xml:space="preserve"> views from those with higher </w:t>
      </w:r>
      <w:r w:rsidR="004217BE" w:rsidRPr="007D3C91">
        <w:t xml:space="preserve">(n = 20) </w:t>
      </w:r>
      <w:r w:rsidR="009E125A" w:rsidRPr="007D3C91">
        <w:t>and lower levels</w:t>
      </w:r>
      <w:r w:rsidR="004217BE" w:rsidRPr="007D3C91">
        <w:t xml:space="preserve"> (n = 21)</w:t>
      </w:r>
      <w:r w:rsidR="009E125A" w:rsidRPr="007D3C91">
        <w:t xml:space="preserve"> of cognitive performance.</w:t>
      </w:r>
      <w:r w:rsidR="002A7D61" w:rsidRPr="007D3C91">
        <w:t xml:space="preserve"> </w:t>
      </w:r>
    </w:p>
    <w:p w14:paraId="04A8394F" w14:textId="6CE1CDD1" w:rsidR="00F725B0" w:rsidRPr="007D3C91" w:rsidRDefault="00F725B0" w:rsidP="00144A34">
      <w:pPr>
        <w:pStyle w:val="Heading4"/>
      </w:pPr>
      <w:r>
        <w:t>Procedure</w:t>
      </w:r>
    </w:p>
    <w:p w14:paraId="0BB90F48" w14:textId="222A8521" w:rsidR="00635BAD" w:rsidRDefault="002A7D61" w:rsidP="006B5E42">
      <w:pPr>
        <w:spacing w:line="480" w:lineRule="auto"/>
      </w:pPr>
      <w:r w:rsidRPr="007D3C91">
        <w:t xml:space="preserve">Each participant took part in one </w:t>
      </w:r>
      <w:r w:rsidR="00663A38" w:rsidRPr="007D3C91">
        <w:t>think-aloud</w:t>
      </w:r>
      <w:r w:rsidRPr="007D3C91">
        <w:t xml:space="preserve"> interview in which they worked through the prototype Active Brains intervention with </w:t>
      </w:r>
      <w:r w:rsidR="003010A0" w:rsidRPr="007D3C91">
        <w:t xml:space="preserve">an </w:t>
      </w:r>
      <w:r w:rsidRPr="007D3C91">
        <w:t>interviewer</w:t>
      </w:r>
      <w:r w:rsidR="009A7CA9" w:rsidRPr="007D3C91">
        <w:t>. T</w:t>
      </w:r>
      <w:r w:rsidRPr="007D3C91">
        <w:t xml:space="preserve">he participant was encouraged to </w:t>
      </w:r>
      <w:r w:rsidR="003F15B2" w:rsidRPr="007D3C91">
        <w:t>vocalis</w:t>
      </w:r>
      <w:r w:rsidR="00153E0C" w:rsidRPr="007D3C91">
        <w:t>e</w:t>
      </w:r>
      <w:r w:rsidRPr="007D3C91">
        <w:t xml:space="preserve"> all immediate thoughts </w:t>
      </w:r>
      <w:r w:rsidR="00293EB1" w:rsidRPr="007D3C91">
        <w:t xml:space="preserve">and feelings toward the content. </w:t>
      </w:r>
      <w:r w:rsidR="00FC2119" w:rsidRPr="007D3C91">
        <w:t>This allowed insight into target users</w:t>
      </w:r>
      <w:r w:rsidR="005B4E61" w:rsidRPr="007D3C91">
        <w:t>’</w:t>
      </w:r>
      <w:r w:rsidR="00FC2119" w:rsidRPr="007D3C91">
        <w:t xml:space="preserve"> immediate reactions to elements of the intervention.</w:t>
      </w:r>
      <w:r w:rsidRPr="007D3C91">
        <w:t xml:space="preserve"> </w:t>
      </w:r>
      <w:r w:rsidR="00DA0807" w:rsidRPr="007D3C91">
        <w:t xml:space="preserve">As it </w:t>
      </w:r>
      <w:r w:rsidR="008469D3" w:rsidRPr="007D3C91">
        <w:t>was</w:t>
      </w:r>
      <w:r w:rsidR="00DA0807" w:rsidRPr="007D3C91">
        <w:t xml:space="preserve"> unfortunately</w:t>
      </w:r>
      <w:r w:rsidR="008469D3" w:rsidRPr="007D3C91">
        <w:t xml:space="preserve"> not possible for </w:t>
      </w:r>
      <w:r w:rsidR="00DA0807" w:rsidRPr="007D3C91">
        <w:t>participants</w:t>
      </w:r>
      <w:r w:rsidR="008469D3" w:rsidRPr="007D3C91">
        <w:t xml:space="preserve"> to access the brain training games, we provided screenshots to show the types of task </w:t>
      </w:r>
      <w:r w:rsidR="00BD34D6" w:rsidRPr="007D3C91">
        <w:t>this involved</w:t>
      </w:r>
      <w:r w:rsidR="008469D3" w:rsidRPr="007D3C91">
        <w:t>.</w:t>
      </w:r>
      <w:r w:rsidR="007868BF" w:rsidRPr="007D3C91">
        <w:t xml:space="preserve"> The Active Brains intervention provides access to brain training games via the PROTECT study;</w:t>
      </w:r>
      <w:r w:rsidR="008469D3" w:rsidRPr="007D3C91">
        <w:t xml:space="preserve"> </w:t>
      </w:r>
      <w:r w:rsidR="007868BF" w:rsidRPr="007D3C91">
        <w:t>t</w:t>
      </w:r>
      <w:r w:rsidR="008469D3" w:rsidRPr="007D3C91">
        <w:t>he</w:t>
      </w:r>
      <w:r w:rsidR="00DA0807" w:rsidRPr="007D3C91">
        <w:t>se</w:t>
      </w:r>
      <w:r w:rsidR="008469D3" w:rsidRPr="007D3C91">
        <w:t xml:space="preserve"> existing games have been extensively used in ongoing cohort studies, and study investigators report them being well liked and engaged with</w:t>
      </w:r>
      <w:r w:rsidR="009B5C54" w:rsidRPr="007D3C91">
        <w:t xml:space="preserve"> </w:t>
      </w:r>
      <w:r w:rsidR="009B5C54" w:rsidRPr="007D3C91">
        <w:fldChar w:fldCharType="begin"/>
      </w:r>
      <w:r w:rsidR="00144A34">
        <w:instrText xml:space="preserve"> ADDIN EN.CITE &lt;EndNote&gt;&lt;Cite&gt;&lt;Author&gt;Corbett&lt;/Author&gt;&lt;Year&gt;2015&lt;/Year&gt;&lt;RecNum&gt;54&lt;/RecNum&gt;&lt;DisplayText&gt;(11, 47)&lt;/DisplayText&gt;&lt;record&gt;&lt;rec-number&gt;54&lt;/rec-number&gt;&lt;foreign-keys&gt;&lt;key app="EN" db-id="d2w0td5ste5fsve5z0txxs93zzx22atvpd9w" timestamp="1495705572"&gt;54&lt;/key&gt;&lt;/foreign-keys&gt;&lt;ref-type name="Journal Article"&gt;17&lt;/ref-type&gt;&lt;contributors&gt;&lt;authors&gt;&lt;author&gt;Corbett, Anne&lt;/author&gt;&lt;author&gt;Owen, Adrian&lt;/author&gt;&lt;author&gt;Hampshire, Adam&lt;/author&gt;&lt;author&gt;Grahn, Jessica&lt;/author&gt;&lt;author&gt;Stenton, Robert&lt;/author&gt;&lt;author&gt;Dajani, Said&lt;/author&gt;&lt;author&gt;Burns, Alistair&lt;/author&gt;&lt;author&gt;Howard, Robert&lt;/author&gt;&lt;author&gt;Williams, Nicola&lt;/author&gt;&lt;author&gt;Williams, Gareth&lt;/author&gt;&lt;/authors&gt;&lt;/contributors&gt;&lt;titles&gt;&lt;title&gt;The effect of an online cognitive training package in healthy older adults: an online randomized controlled trial&lt;/title&gt;&lt;secondary-title&gt;Journal of the American Medical Directors Association&lt;/secondary-title&gt;&lt;/titles&gt;&lt;periodical&gt;&lt;full-title&gt;Journal of the American Medical Directors Association&lt;/full-title&gt;&lt;/periodical&gt;&lt;pages&gt;990-997&lt;/pages&gt;&lt;volume&gt;16&lt;/volume&gt;&lt;number&gt;11&lt;/number&gt;&lt;dates&gt;&lt;year&gt;2015&lt;/year&gt;&lt;/dates&gt;&lt;isbn&gt;1525-8610&lt;/isbn&gt;&lt;urls&gt;&lt;/urls&gt;&lt;/record&gt;&lt;/Cite&gt;&lt;Cite&gt;&lt;Author&gt;PROTECT Study Research Team&lt;/Author&gt;&lt;Year&gt;2015&lt;/Year&gt;&lt;RecNum&gt;266&lt;/RecNum&gt;&lt;record&gt;&lt;rec-number&gt;266&lt;/rec-number&gt;&lt;foreign-keys&gt;&lt;key app="EN" db-id="d2w0td5ste5fsve5z0txxs93zzx22atvpd9w" timestamp="1608138013"&gt;266&lt;/key&gt;&lt;/foreign-keys&gt;&lt;ref-type name="Web Page"&gt;12&lt;/ref-type&gt;&lt;contributors&gt;&lt;authors&gt;&lt;author&gt;PROTECT Study Research Team,&lt;/author&gt;&lt;/authors&gt;&lt;/contributors&gt;&lt;titles&gt;&lt;title&gt;PROTECT Study&lt;/title&gt;&lt;/titles&gt;&lt;number&gt;16/12/2020&lt;/number&gt;&lt;dates&gt;&lt;year&gt;2015&lt;/year&gt;&lt;/dates&gt;&lt;urls&gt;&lt;related-urls&gt;&lt;url&gt;https://www.protectstudy.org.uk/&lt;/url&gt;&lt;/related-urls&gt;&lt;/urls&gt;&lt;/record&gt;&lt;/Cite&gt;&lt;/EndNote&gt;</w:instrText>
      </w:r>
      <w:r w:rsidR="009B5C54" w:rsidRPr="007D3C91">
        <w:fldChar w:fldCharType="separate"/>
      </w:r>
      <w:r w:rsidR="00144A34">
        <w:rPr>
          <w:noProof/>
        </w:rPr>
        <w:t>(11, 47)</w:t>
      </w:r>
      <w:r w:rsidR="009B5C54" w:rsidRPr="007D3C91">
        <w:fldChar w:fldCharType="end"/>
      </w:r>
      <w:r w:rsidR="008469D3" w:rsidRPr="007D3C91">
        <w:t xml:space="preserve">. </w:t>
      </w:r>
      <w:proofErr w:type="gramStart"/>
      <w:r w:rsidRPr="007D3C91">
        <w:t>Following</w:t>
      </w:r>
      <w:r w:rsidRPr="00973552">
        <w:t xml:space="preserve"> the </w:t>
      </w:r>
      <w:r w:rsidR="00663A38" w:rsidRPr="00973552">
        <w:t>think-aloud</w:t>
      </w:r>
      <w:r w:rsidRPr="00973552">
        <w:t xml:space="preserve"> interview, there</w:t>
      </w:r>
      <w:proofErr w:type="gramEnd"/>
      <w:r w:rsidRPr="00973552">
        <w:t xml:space="preserve"> were semi-structured interview questions </w:t>
      </w:r>
      <w:r w:rsidR="005B4E61" w:rsidRPr="00973552">
        <w:t>about</w:t>
      </w:r>
      <w:r w:rsidRPr="00973552">
        <w:t xml:space="preserve"> participants</w:t>
      </w:r>
      <w:r w:rsidR="003A1237" w:rsidRPr="00973552">
        <w:t>’ general</w:t>
      </w:r>
      <w:r w:rsidRPr="00973552">
        <w:t xml:space="preserve"> views</w:t>
      </w:r>
      <w:r w:rsidR="009A7CA9" w:rsidRPr="00973552">
        <w:t xml:space="preserve"> </w:t>
      </w:r>
      <w:r w:rsidR="005B4E61" w:rsidRPr="00973552">
        <w:t>of</w:t>
      </w:r>
      <w:r w:rsidR="009A7CA9" w:rsidRPr="00973552">
        <w:t xml:space="preserve"> the intervention</w:t>
      </w:r>
      <w:r w:rsidR="00BD34D6" w:rsidRPr="00973552">
        <w:t>:</w:t>
      </w:r>
      <w:r w:rsidRPr="00973552">
        <w:t xml:space="preserve"> </w:t>
      </w:r>
      <w:r w:rsidR="005B4E61" w:rsidRPr="00973552">
        <w:t>what</w:t>
      </w:r>
      <w:r w:rsidR="00FC2119" w:rsidRPr="00973552">
        <w:t xml:space="preserve"> they liked/disliked, found helpful/difficult, would like to change etc. All interviews were audio-recorded and transcribed verbatim. </w:t>
      </w:r>
    </w:p>
    <w:p w14:paraId="406C2367" w14:textId="2CE0D8EF" w:rsidR="00F725B0" w:rsidRPr="00973552" w:rsidRDefault="00F725B0" w:rsidP="00144A34">
      <w:pPr>
        <w:pStyle w:val="Heading4"/>
      </w:pPr>
      <w:r>
        <w:lastRenderedPageBreak/>
        <w:t>Analysis</w:t>
      </w:r>
    </w:p>
    <w:p w14:paraId="73630A0A" w14:textId="6961B694" w:rsidR="00C66150" w:rsidRPr="00973552" w:rsidRDefault="000A26CF" w:rsidP="006B5E42">
      <w:pPr>
        <w:spacing w:line="480" w:lineRule="auto"/>
      </w:pPr>
      <w:r w:rsidRPr="00973552">
        <w:t>D</w:t>
      </w:r>
      <w:r w:rsidR="00FC2119" w:rsidRPr="00973552">
        <w:t xml:space="preserve">ata </w:t>
      </w:r>
      <w:r w:rsidR="00635BAD" w:rsidRPr="00973552">
        <w:t>w</w:t>
      </w:r>
      <w:r w:rsidR="003A1237" w:rsidRPr="00973552">
        <w:t>ere</w:t>
      </w:r>
      <w:r w:rsidR="00FC2119" w:rsidRPr="00973552">
        <w:t xml:space="preserve"> </w:t>
      </w:r>
      <w:r w:rsidR="003F15B2" w:rsidRPr="00973552">
        <w:t>analysed</w:t>
      </w:r>
      <w:r w:rsidR="00FC2119" w:rsidRPr="00973552">
        <w:t xml:space="preserve"> to</w:t>
      </w:r>
      <w:r w:rsidR="004217BE" w:rsidRPr="00973552">
        <w:t xml:space="preserve"> understand user views</w:t>
      </w:r>
      <w:r w:rsidRPr="00973552">
        <w:t xml:space="preserve"> on the intervention content</w:t>
      </w:r>
      <w:r w:rsidR="004217BE" w:rsidRPr="00973552">
        <w:t xml:space="preserve"> and</w:t>
      </w:r>
      <w:r w:rsidR="00FC2119" w:rsidRPr="00973552">
        <w:t xml:space="preserve"> inform</w:t>
      </w:r>
      <w:r w:rsidR="00635BAD" w:rsidRPr="00973552">
        <w:t xml:space="preserve"> potential changes. </w:t>
      </w:r>
      <w:r w:rsidR="00E556CE" w:rsidRPr="00973552">
        <w:t>W</w:t>
      </w:r>
      <w:r w:rsidR="00E60EF2" w:rsidRPr="00973552">
        <w:t xml:space="preserve">e collated all positive and negative comments pertaining to specific intervention </w:t>
      </w:r>
      <w:r w:rsidR="005B4E61" w:rsidRPr="00973552">
        <w:t>elements</w:t>
      </w:r>
      <w:r w:rsidR="00A83286" w:rsidRPr="00973552">
        <w:t xml:space="preserve"> into a ‘table of changes’</w:t>
      </w:r>
      <w:r w:rsidR="00DA3D40" w:rsidRPr="00973552">
        <w:t xml:space="preserve"> (</w:t>
      </w:r>
      <w:r w:rsidR="00C817A2">
        <w:t>Additional</w:t>
      </w:r>
      <w:r w:rsidR="00C800B4" w:rsidRPr="00973552">
        <w:t xml:space="preserve"> </w:t>
      </w:r>
      <w:r w:rsidR="00DA3D40" w:rsidRPr="00973552">
        <w:t xml:space="preserve">Table </w:t>
      </w:r>
      <w:r w:rsidR="00081F1E">
        <w:t>3</w:t>
      </w:r>
      <w:r w:rsidR="004217BE" w:rsidRPr="00973552">
        <w:t>)</w:t>
      </w:r>
      <w:r w:rsidR="00E60EF2" w:rsidRPr="00973552">
        <w:t xml:space="preserve">. </w:t>
      </w:r>
      <w:r w:rsidR="00B97CAD" w:rsidRPr="00973552">
        <w:t>After discussing</w:t>
      </w:r>
      <w:r w:rsidR="00E60EF2" w:rsidRPr="00973552">
        <w:t xml:space="preserve"> the </w:t>
      </w:r>
      <w:r w:rsidR="00337931" w:rsidRPr="00973552">
        <w:t>frequency and</w:t>
      </w:r>
      <w:r w:rsidR="00763F97" w:rsidRPr="00973552">
        <w:t xml:space="preserve"> significance of positive and negative comments</w:t>
      </w:r>
      <w:r w:rsidR="00337931" w:rsidRPr="00973552">
        <w:t xml:space="preserve"> </w:t>
      </w:r>
      <w:r w:rsidR="00E60EF2" w:rsidRPr="00973552">
        <w:t xml:space="preserve">, we coded the importance of possible changes by </w:t>
      </w:r>
      <w:r w:rsidR="00AA001D" w:rsidRPr="00973552">
        <w:t>deciding</w:t>
      </w:r>
      <w:r w:rsidR="00A93460" w:rsidRPr="00973552">
        <w:t xml:space="preserve"> whether </w:t>
      </w:r>
      <w:r w:rsidR="00AA001D" w:rsidRPr="00973552">
        <w:t xml:space="preserve">any amendment </w:t>
      </w:r>
      <w:r w:rsidR="00A93460" w:rsidRPr="00973552">
        <w:t xml:space="preserve">was likely to enhance the persuasiveness, acceptability and likelihood </w:t>
      </w:r>
      <w:r w:rsidR="00B97CAD" w:rsidRPr="00973552">
        <w:t xml:space="preserve">of </w:t>
      </w:r>
      <w:r w:rsidR="00A93460" w:rsidRPr="00973552">
        <w:t>chang</w:t>
      </w:r>
      <w:r w:rsidR="00B97CAD" w:rsidRPr="00973552">
        <w:t>ing</w:t>
      </w:r>
      <w:r w:rsidR="00A93460" w:rsidRPr="00973552">
        <w:t xml:space="preserve"> </w:t>
      </w:r>
      <w:r w:rsidR="003F15B2" w:rsidRPr="00973552">
        <w:t>behaviour</w:t>
      </w:r>
      <w:r w:rsidR="003A0B62" w:rsidRPr="00973552">
        <w:t xml:space="preserve"> </w:t>
      </w:r>
      <w:r w:rsidR="003A0B62" w:rsidRPr="00973552">
        <w:fldChar w:fldCharType="begin"/>
      </w:r>
      <w:r w:rsidR="00144A34">
        <w:instrText xml:space="preserve"> ADDIN EN.CITE &lt;EndNote&gt;&lt;Cite&gt;&lt;Author&gt;Bradbury&lt;/Author&gt;&lt;Year&gt;2018&lt;/Year&gt;&lt;RecNum&gt;200&lt;/RecNum&gt;&lt;DisplayText&gt;(48)&lt;/DisplayText&gt;&lt;record&gt;&lt;rec-number&gt;200&lt;/rec-number&gt;&lt;foreign-keys&gt;&lt;key app="EN" db-id="d2w0td5ste5fsve5z0txxs93zzx22atvpd9w" timestamp="1559145624"&gt;200&lt;/key&gt;&lt;/foreign-keys&gt;&lt;ref-type name="Journal Article"&gt;17&lt;/ref-type&gt;&lt;contributors&gt;&lt;authors&gt;&lt;author&gt;Bradbury, Katherine&lt;/author&gt;&lt;author&gt;Morton, Katherine&lt;/author&gt;&lt;author&gt;Band, Rebecca&lt;/author&gt;&lt;author&gt;van Woezik, Anne&lt;/author&gt;&lt;author&gt;Grist, Rebecca&lt;/author&gt;&lt;author&gt;McManus, Richard J.&lt;/author&gt;&lt;author&gt;Little, Paul&lt;/author&gt;&lt;author&gt;Yardley, Lucy&lt;/author&gt;&lt;/authors&gt;&lt;/contributors&gt;&lt;titles&gt;&lt;title&gt;Using the Person-Based Approach to optimise a digital intervention for the management of hypertension&lt;/title&gt;&lt;secondary-title&gt;PLOS ONE&lt;/secondary-title&gt;&lt;/titles&gt;&lt;periodical&gt;&lt;full-title&gt;PloS one&lt;/full-title&gt;&lt;/periodical&gt;&lt;pages&gt;e0196868&lt;/pages&gt;&lt;volume&gt;13&lt;/volume&gt;&lt;number&gt;5&lt;/number&gt;&lt;dates&gt;&lt;year&gt;2018&lt;/year&gt;&lt;/dates&gt;&lt;publisher&gt;Public Library of Science&lt;/publisher&gt;&lt;urls&gt;&lt;related-urls&gt;&lt;url&gt;https://doi.org/10.1371/journal.pone.0196868&lt;/url&gt;&lt;/related-urls&gt;&lt;/urls&gt;&lt;electronic-resource-num&gt;10.1371/journal.pone.0196868&lt;/electronic-resource-num&gt;&lt;/record&gt;&lt;/Cite&gt;&lt;/EndNote&gt;</w:instrText>
      </w:r>
      <w:r w:rsidR="003A0B62" w:rsidRPr="00973552">
        <w:fldChar w:fldCharType="separate"/>
      </w:r>
      <w:r w:rsidR="00144A34">
        <w:rPr>
          <w:noProof/>
        </w:rPr>
        <w:t>(48)</w:t>
      </w:r>
      <w:r w:rsidR="003A0B62" w:rsidRPr="00973552">
        <w:fldChar w:fldCharType="end"/>
      </w:r>
      <w:r w:rsidR="00E60EF2" w:rsidRPr="00973552">
        <w:t xml:space="preserve">. For example, </w:t>
      </w:r>
      <w:r w:rsidR="00B97CAD" w:rsidRPr="00973552">
        <w:t>we considered</w:t>
      </w:r>
      <w:r w:rsidR="00A93460" w:rsidRPr="00973552">
        <w:t>:</w:t>
      </w:r>
      <w:r w:rsidR="00E60EF2" w:rsidRPr="00973552">
        <w:t xml:space="preserve"> </w:t>
      </w:r>
      <w:r w:rsidR="00B97CAD" w:rsidRPr="00973552">
        <w:t xml:space="preserve">whether </w:t>
      </w:r>
      <w:r w:rsidR="00A93460" w:rsidRPr="00973552">
        <w:t xml:space="preserve">multiple people provided the same feedback; </w:t>
      </w:r>
      <w:r w:rsidR="00B97CAD" w:rsidRPr="00973552">
        <w:t xml:space="preserve">if </w:t>
      </w:r>
      <w:r w:rsidR="003A0B62" w:rsidRPr="00973552">
        <w:t>the potential change aligned with our guiding principles</w:t>
      </w:r>
      <w:r w:rsidR="00EF4361" w:rsidRPr="00973552">
        <w:t xml:space="preserve"> and/or expert opinion</w:t>
      </w:r>
      <w:r w:rsidR="003A0B62" w:rsidRPr="00973552">
        <w:t xml:space="preserve">; </w:t>
      </w:r>
      <w:r w:rsidR="00B97CAD" w:rsidRPr="00973552">
        <w:t>and whether</w:t>
      </w:r>
      <w:r w:rsidR="00622E0F" w:rsidRPr="00973552">
        <w:t xml:space="preserve"> </w:t>
      </w:r>
      <w:r w:rsidR="00E556CE" w:rsidRPr="00973552">
        <w:t xml:space="preserve">theory and/or evidence </w:t>
      </w:r>
      <w:r w:rsidR="004D6473" w:rsidRPr="00973552">
        <w:t xml:space="preserve">suggested </w:t>
      </w:r>
      <w:r w:rsidR="00E556CE" w:rsidRPr="00973552">
        <w:t>the change</w:t>
      </w:r>
      <w:r w:rsidR="004D6473" w:rsidRPr="00973552">
        <w:t xml:space="preserve"> would</w:t>
      </w:r>
      <w:r w:rsidR="003A0B62" w:rsidRPr="00973552">
        <w:t xml:space="preserve"> make the desired </w:t>
      </w:r>
      <w:r w:rsidR="003F15B2" w:rsidRPr="00973552">
        <w:t>behaviour</w:t>
      </w:r>
      <w:r w:rsidR="003A0B62" w:rsidRPr="00973552">
        <w:t xml:space="preserve"> more likely. We </w:t>
      </w:r>
      <w:r w:rsidR="003F15B2">
        <w:t>prioritis</w:t>
      </w:r>
      <w:r w:rsidR="00153E0C" w:rsidRPr="00973552">
        <w:t>ed</w:t>
      </w:r>
      <w:r w:rsidR="003A0B62" w:rsidRPr="00973552">
        <w:t xml:space="preserve"> changes</w:t>
      </w:r>
      <w:r w:rsidR="007E1B7D" w:rsidRPr="00973552">
        <w:t xml:space="preserve"> by their</w:t>
      </w:r>
      <w:r w:rsidR="00622E0F" w:rsidRPr="00973552">
        <w:t xml:space="preserve"> </w:t>
      </w:r>
      <w:r w:rsidR="007E1B7D" w:rsidRPr="00973552">
        <w:t xml:space="preserve">relevance </w:t>
      </w:r>
      <w:r w:rsidR="003A0B62" w:rsidRPr="00973552">
        <w:t xml:space="preserve">to </w:t>
      </w:r>
      <w:r w:rsidR="003F15B2" w:rsidRPr="00973552">
        <w:t>behaviour</w:t>
      </w:r>
      <w:r w:rsidR="003A0B62" w:rsidRPr="00973552">
        <w:t xml:space="preserve"> change or </w:t>
      </w:r>
      <w:r w:rsidR="00622E0F" w:rsidRPr="00973552">
        <w:t xml:space="preserve">ability </w:t>
      </w:r>
      <w:r w:rsidR="003A0B62" w:rsidRPr="00973552">
        <w:t xml:space="preserve">to prevent </w:t>
      </w:r>
      <w:r w:rsidR="00E556CE" w:rsidRPr="00973552">
        <w:t>disengagement</w:t>
      </w:r>
      <w:r w:rsidR="004D6473" w:rsidRPr="00973552">
        <w:t xml:space="preserve">. If </w:t>
      </w:r>
      <w:r w:rsidR="00AA001D" w:rsidRPr="00973552">
        <w:t xml:space="preserve">changes were </w:t>
      </w:r>
      <w:proofErr w:type="gramStart"/>
      <w:r w:rsidR="00AA001D" w:rsidRPr="00973552">
        <w:t>low</w:t>
      </w:r>
      <w:r w:rsidR="00BD34D6" w:rsidRPr="00973552">
        <w:t>-</w:t>
      </w:r>
      <w:r w:rsidR="004D6473" w:rsidRPr="00973552">
        <w:t>priority</w:t>
      </w:r>
      <w:proofErr w:type="gramEnd"/>
      <w:r w:rsidR="004D6473" w:rsidRPr="00973552">
        <w:t xml:space="preserve">, </w:t>
      </w:r>
      <w:r w:rsidR="00AA001D" w:rsidRPr="00973552">
        <w:t xml:space="preserve">they were implemented </w:t>
      </w:r>
      <w:r w:rsidR="00975FCC" w:rsidRPr="00973552">
        <w:t xml:space="preserve">only </w:t>
      </w:r>
      <w:r w:rsidR="00DA56EB" w:rsidRPr="00973552">
        <w:t xml:space="preserve">if </w:t>
      </w:r>
      <w:r w:rsidR="004D6473" w:rsidRPr="00973552">
        <w:t xml:space="preserve">relatively quick and easy. Interviews continued alongside this analysis to allow iterative modification of content prior to the next batch of interviews. Once it seemed that no further important changes were required, </w:t>
      </w:r>
      <w:r w:rsidR="00CE427A" w:rsidRPr="00973552">
        <w:t>we</w:t>
      </w:r>
      <w:r w:rsidR="004D6473" w:rsidRPr="00973552">
        <w:t xml:space="preserve"> considered that data saturation had been reached</w:t>
      </w:r>
      <w:r w:rsidR="00F027FE" w:rsidRPr="00973552">
        <w:t xml:space="preserve"> </w:t>
      </w:r>
      <w:r w:rsidR="00F027FE" w:rsidRPr="00973552">
        <w:fldChar w:fldCharType="begin"/>
      </w:r>
      <w:r w:rsidR="00144A34">
        <w:instrText xml:space="preserve"> ADDIN EN.CITE &lt;EndNote&gt;&lt;Cite&gt;&lt;Author&gt;Bradbury&lt;/Author&gt;&lt;Year&gt;2018&lt;/Year&gt;&lt;RecNum&gt;199&lt;/RecNum&gt;&lt;DisplayText&gt;(48)&lt;/DisplayText&gt;&lt;record&gt;&lt;rec-number&gt;199&lt;/rec-number&gt;&lt;foreign-keys&gt;&lt;key app="EN" db-id="d2w0td5ste5fsve5z0txxs93zzx22atvpd9w" timestamp="1559145164"&gt;199&lt;/key&gt;&lt;/foreign-keys&gt;&lt;ref-type name="Journal Article"&gt;17&lt;/ref-type&gt;&lt;contributors&gt;&lt;authors&gt;&lt;author&gt;Bradbury, Katherine&lt;/author&gt;&lt;author&gt;Morton, Katherine&lt;/author&gt;&lt;author&gt;Band, Rebecca&lt;/author&gt;&lt;author&gt;van Woezik, Anne&lt;/author&gt;&lt;author&gt;Grist, Rebecca&lt;/author&gt;&lt;author&gt;McManus, Richard J.&lt;/author&gt;&lt;author&gt;Little, Paul&lt;/author&gt;&lt;author&gt;Yardley, Lucy&lt;/author&gt;&lt;/authors&gt;&lt;/contributors&gt;&lt;titles&gt;&lt;title&gt;Using the Person-Based Approach to optimise a digital intervention for the management of hypertension&lt;/title&gt;&lt;secondary-title&gt;PLOS ONE&lt;/secondary-title&gt;&lt;/titles&gt;&lt;periodical&gt;&lt;full-title&gt;PloS one&lt;/full-title&gt;&lt;/periodical&gt;&lt;pages&gt;e0196868&lt;/pages&gt;&lt;volume&gt;13&lt;/volume&gt;&lt;number&gt;5&lt;/number&gt;&lt;dates&gt;&lt;year&gt;2018&lt;/year&gt;&lt;/dates&gt;&lt;publisher&gt;Public Library of Science&lt;/publisher&gt;&lt;urls&gt;&lt;related-urls&gt;&lt;url&gt;https://doi.org/10.1371/journal.pone.0196868&lt;/url&gt;&lt;/related-urls&gt;&lt;/urls&gt;&lt;electronic-resource-num&gt;10.1371/journal.pone.0196868&lt;/electronic-resource-num&gt;&lt;/record&gt;&lt;/Cite&gt;&lt;/EndNote&gt;</w:instrText>
      </w:r>
      <w:r w:rsidR="00F027FE" w:rsidRPr="00973552">
        <w:fldChar w:fldCharType="separate"/>
      </w:r>
      <w:r w:rsidR="00144A34">
        <w:rPr>
          <w:noProof/>
        </w:rPr>
        <w:t>(48)</w:t>
      </w:r>
      <w:r w:rsidR="00F027FE" w:rsidRPr="00973552">
        <w:fldChar w:fldCharType="end"/>
      </w:r>
      <w:r w:rsidR="004D6473" w:rsidRPr="00973552">
        <w:t>.</w:t>
      </w:r>
    </w:p>
    <w:p w14:paraId="25A445B5" w14:textId="35378EAE" w:rsidR="00BC4412" w:rsidRDefault="00AD2D77" w:rsidP="006B5E42">
      <w:pPr>
        <w:pStyle w:val="Heading3"/>
        <w:spacing w:line="480" w:lineRule="auto"/>
      </w:pPr>
      <w:r>
        <w:t xml:space="preserve">Phase 2, part </w:t>
      </w:r>
      <w:r w:rsidR="00FB6CCD">
        <w:t>2</w:t>
      </w:r>
      <w:r>
        <w:t>:</w:t>
      </w:r>
      <w:r w:rsidR="00FB6CCD">
        <w:t xml:space="preserve"> </w:t>
      </w:r>
      <w:r w:rsidR="00F725B0">
        <w:t>Retrospective</w:t>
      </w:r>
      <w:r w:rsidR="00F725B0" w:rsidRPr="00973552">
        <w:t xml:space="preserve"> </w:t>
      </w:r>
      <w:r w:rsidR="00814A65" w:rsidRPr="00973552">
        <w:t>q</w:t>
      </w:r>
      <w:r w:rsidR="00DA3D40" w:rsidRPr="00973552">
        <w:t>ualitative feasibility study</w:t>
      </w:r>
    </w:p>
    <w:p w14:paraId="7D57A05D" w14:textId="1B9154AD" w:rsidR="00F725B0" w:rsidRPr="00F725B0" w:rsidRDefault="00F725B0" w:rsidP="00144A34">
      <w:pPr>
        <w:pStyle w:val="Heading4"/>
      </w:pPr>
      <w:r>
        <w:t>Participants</w:t>
      </w:r>
    </w:p>
    <w:p w14:paraId="1135CE53" w14:textId="0C5E21AA" w:rsidR="00A83286" w:rsidRDefault="00A83286" w:rsidP="006B5E42">
      <w:pPr>
        <w:spacing w:line="480" w:lineRule="auto"/>
      </w:pPr>
      <w:r w:rsidRPr="00973552">
        <w:t xml:space="preserve">This second </w:t>
      </w:r>
      <w:r w:rsidR="00DE1011" w:rsidRPr="00973552">
        <w:t xml:space="preserve">element </w:t>
      </w:r>
      <w:r w:rsidRPr="00973552">
        <w:t xml:space="preserve">of </w:t>
      </w:r>
      <w:r w:rsidR="00DE1011" w:rsidRPr="00973552">
        <w:t xml:space="preserve">the </w:t>
      </w:r>
      <w:r w:rsidRPr="00973552">
        <w:t xml:space="preserve">qualitative work </w:t>
      </w:r>
      <w:r w:rsidR="00D851D6" w:rsidRPr="00973552">
        <w:t>commenced</w:t>
      </w:r>
      <w:r w:rsidRPr="00973552">
        <w:t xml:space="preserve"> </w:t>
      </w:r>
      <w:r w:rsidR="005B676E" w:rsidRPr="00973552">
        <w:t>once</w:t>
      </w:r>
      <w:r w:rsidRPr="00973552">
        <w:t xml:space="preserve"> </w:t>
      </w:r>
      <w:proofErr w:type="gramStart"/>
      <w:r w:rsidRPr="00973552">
        <w:t>the majority of</w:t>
      </w:r>
      <w:proofErr w:type="gramEnd"/>
      <w:r w:rsidRPr="00973552">
        <w:t xml:space="preserve"> </w:t>
      </w:r>
      <w:r w:rsidR="003F15B2">
        <w:t>prioritis</w:t>
      </w:r>
      <w:r w:rsidR="00153E0C" w:rsidRPr="00973552">
        <w:t>ed</w:t>
      </w:r>
      <w:r w:rsidR="00C646C7" w:rsidRPr="00973552">
        <w:t xml:space="preserve"> </w:t>
      </w:r>
      <w:r w:rsidRPr="00973552">
        <w:t>modifications to the prototype</w:t>
      </w:r>
      <w:r w:rsidR="008B774E" w:rsidRPr="00973552">
        <w:t xml:space="preserve"> had been made</w:t>
      </w:r>
      <w:r w:rsidR="002313C8">
        <w:t>. E</w:t>
      </w:r>
      <w:r w:rsidRPr="00973552">
        <w:t>ligibility</w:t>
      </w:r>
      <w:r w:rsidR="00DA3D40" w:rsidRPr="00973552">
        <w:t xml:space="preserve">, </w:t>
      </w:r>
      <w:proofErr w:type="gramStart"/>
      <w:r w:rsidR="00DA3D40" w:rsidRPr="00973552">
        <w:t>sampling</w:t>
      </w:r>
      <w:proofErr w:type="gramEnd"/>
      <w:r w:rsidRPr="00973552">
        <w:t xml:space="preserve"> and recruitment procedures </w:t>
      </w:r>
      <w:r w:rsidR="005B676E" w:rsidRPr="00973552">
        <w:t>were</w:t>
      </w:r>
      <w:r w:rsidRPr="00973552">
        <w:t xml:space="preserve"> </w:t>
      </w:r>
      <w:r w:rsidR="00814A65" w:rsidRPr="00973552">
        <w:t>the same as</w:t>
      </w:r>
      <w:r w:rsidR="00873CC6" w:rsidRPr="00973552">
        <w:t xml:space="preserve"> in</w:t>
      </w:r>
      <w:r w:rsidRPr="00973552">
        <w:t xml:space="preserve"> </w:t>
      </w:r>
      <w:r w:rsidR="00DE1011" w:rsidRPr="00973552">
        <w:t>the think-aloud interviews</w:t>
      </w:r>
      <w:r w:rsidRPr="00973552">
        <w:t xml:space="preserve">. </w:t>
      </w:r>
      <w:r w:rsidR="00434DCF" w:rsidRPr="00973552">
        <w:t>Eighte</w:t>
      </w:r>
      <w:r w:rsidRPr="00973552">
        <w:t>en older adults</w:t>
      </w:r>
      <w:r w:rsidR="00A33742" w:rsidRPr="00973552">
        <w:t xml:space="preserve"> (12 </w:t>
      </w:r>
      <w:proofErr w:type="gramStart"/>
      <w:r w:rsidR="00A33742" w:rsidRPr="00973552">
        <w:t>female</w:t>
      </w:r>
      <w:proofErr w:type="gramEnd"/>
      <w:r w:rsidR="00A33742" w:rsidRPr="00973552">
        <w:t>, mean age = 69.1 years</w:t>
      </w:r>
      <w:r w:rsidR="003C3A4F" w:rsidRPr="00973552">
        <w:t>, range</w:t>
      </w:r>
      <w:r w:rsidR="00882D1F" w:rsidRPr="00973552">
        <w:t xml:space="preserve"> 62-76</w:t>
      </w:r>
      <w:r w:rsidR="00A33742" w:rsidRPr="00973552">
        <w:t>)</w:t>
      </w:r>
      <w:r w:rsidRPr="00973552">
        <w:t xml:space="preserve"> </w:t>
      </w:r>
      <w:r w:rsidR="008B774E" w:rsidRPr="00973552">
        <w:t xml:space="preserve">took part, </w:t>
      </w:r>
      <w:r w:rsidR="00D47F5C" w:rsidRPr="00973552">
        <w:t>seven</w:t>
      </w:r>
      <w:r w:rsidR="008B774E" w:rsidRPr="00973552">
        <w:t xml:space="preserve"> of wh</w:t>
      </w:r>
      <w:r w:rsidR="005B676E" w:rsidRPr="00973552">
        <w:t>om</w:t>
      </w:r>
      <w:r w:rsidR="008B774E" w:rsidRPr="00973552">
        <w:t xml:space="preserve"> had participated in the </w:t>
      </w:r>
      <w:r w:rsidR="00663A38" w:rsidRPr="00973552">
        <w:t>think-aloud</w:t>
      </w:r>
      <w:r w:rsidR="008B774E" w:rsidRPr="00973552">
        <w:t xml:space="preserve"> </w:t>
      </w:r>
      <w:r w:rsidR="00DE1011" w:rsidRPr="00973552">
        <w:t>interviews</w:t>
      </w:r>
      <w:r w:rsidR="008B774E" w:rsidRPr="00973552">
        <w:t>.</w:t>
      </w:r>
      <w:r w:rsidR="00F32B95">
        <w:t xml:space="preserve"> </w:t>
      </w:r>
      <w:r w:rsidR="00E7738F" w:rsidRPr="00973552">
        <w:t>The eighteen participants were classified evenly across the lower and higher cognitive performance groups (n= 9 in each group).</w:t>
      </w:r>
    </w:p>
    <w:p w14:paraId="123E2391" w14:textId="490F438F" w:rsidR="00F725B0" w:rsidRPr="00973552" w:rsidRDefault="00F725B0" w:rsidP="00144A34">
      <w:pPr>
        <w:pStyle w:val="Heading4"/>
      </w:pPr>
      <w:r>
        <w:t>Procedure</w:t>
      </w:r>
    </w:p>
    <w:p w14:paraId="0643FDA4" w14:textId="479CA942" w:rsidR="008B774E" w:rsidRDefault="005B676E" w:rsidP="006B5E42">
      <w:pPr>
        <w:spacing w:line="480" w:lineRule="auto"/>
      </w:pPr>
      <w:r w:rsidRPr="00973552">
        <w:t>P</w:t>
      </w:r>
      <w:r w:rsidR="008B774E" w:rsidRPr="00973552">
        <w:t xml:space="preserve">articipants were invited to use Active Brains </w:t>
      </w:r>
      <w:r w:rsidR="002313C8">
        <w:t>for</w:t>
      </w:r>
      <w:r w:rsidR="008B774E" w:rsidRPr="00973552">
        <w:t xml:space="preserve"> three weeks</w:t>
      </w:r>
      <w:r w:rsidR="00EA4838" w:rsidRPr="00973552">
        <w:t xml:space="preserve"> (timings were ‘sped-up’ to allow access to all sections)</w:t>
      </w:r>
      <w:r w:rsidR="00127278" w:rsidRPr="00973552">
        <w:t xml:space="preserve"> and were giv</w:t>
      </w:r>
      <w:r w:rsidR="00A57E78" w:rsidRPr="00973552">
        <w:t>e</w:t>
      </w:r>
      <w:r w:rsidR="00127278" w:rsidRPr="00973552">
        <w:t>n</w:t>
      </w:r>
      <w:r w:rsidR="00C95B54" w:rsidRPr="00973552">
        <w:t xml:space="preserve"> a diary </w:t>
      </w:r>
      <w:r w:rsidR="008B774E" w:rsidRPr="00973552">
        <w:t xml:space="preserve">to keep notes about their experiences. </w:t>
      </w:r>
      <w:r w:rsidR="0049129D" w:rsidRPr="00973552">
        <w:t>P</w:t>
      </w:r>
      <w:r w:rsidR="008B774E" w:rsidRPr="00973552">
        <w:t xml:space="preserve">articipants </w:t>
      </w:r>
      <w:r w:rsidR="00127278" w:rsidRPr="00973552">
        <w:t xml:space="preserve">took </w:t>
      </w:r>
      <w:r w:rsidR="008B774E" w:rsidRPr="00973552">
        <w:t xml:space="preserve">part </w:t>
      </w:r>
      <w:r w:rsidR="00975FCC" w:rsidRPr="00973552">
        <w:t xml:space="preserve">in </w:t>
      </w:r>
      <w:r w:rsidR="0049129D" w:rsidRPr="00973552">
        <w:t>one</w:t>
      </w:r>
      <w:r w:rsidR="007858D7" w:rsidRPr="00973552">
        <w:t xml:space="preserve"> semi-structured</w:t>
      </w:r>
      <w:r w:rsidR="0049129D" w:rsidRPr="00973552">
        <w:t xml:space="preserve"> interview each</w:t>
      </w:r>
      <w:r w:rsidR="007858D7" w:rsidRPr="00973552">
        <w:t xml:space="preserve"> during this time</w:t>
      </w:r>
      <w:r w:rsidR="0049129D" w:rsidRPr="00973552">
        <w:t xml:space="preserve">. The interview asked participants </w:t>
      </w:r>
      <w:r w:rsidR="00C95B54" w:rsidRPr="00973552">
        <w:t>about</w:t>
      </w:r>
      <w:r w:rsidR="0049129D" w:rsidRPr="00973552">
        <w:t xml:space="preserve"> their experiences of engaging with the intervention and any relevant activities they tried. They </w:t>
      </w:r>
      <w:r w:rsidR="0049129D" w:rsidRPr="00973552">
        <w:lastRenderedPageBreak/>
        <w:t xml:space="preserve">were prompted to discuss </w:t>
      </w:r>
      <w:r w:rsidR="00B21233" w:rsidRPr="00973552">
        <w:t>certain features or elements that they particularly liked and/or</w:t>
      </w:r>
      <w:r w:rsidR="00B73727" w:rsidRPr="00973552">
        <w:t xml:space="preserve"> found helpful</w:t>
      </w:r>
      <w:r w:rsidR="00B21233" w:rsidRPr="00973552">
        <w:t xml:space="preserve"> </w:t>
      </w:r>
      <w:r w:rsidR="00B73727" w:rsidRPr="00973552">
        <w:t>or disliked and/or found difficult</w:t>
      </w:r>
      <w:r w:rsidR="00956CEC" w:rsidRPr="00973552">
        <w:t>. Towards the end</w:t>
      </w:r>
      <w:r w:rsidR="00B73727" w:rsidRPr="00973552">
        <w:t>,</w:t>
      </w:r>
      <w:r w:rsidR="00956CEC" w:rsidRPr="00973552">
        <w:t xml:space="preserve"> there were questions about participants’ perceptions and understandings of cognitive health</w:t>
      </w:r>
      <w:r w:rsidR="00E85AA0" w:rsidRPr="00973552">
        <w:t xml:space="preserve">, and their </w:t>
      </w:r>
      <w:r w:rsidR="00C65DA4" w:rsidRPr="00973552">
        <w:t>views</w:t>
      </w:r>
      <w:r w:rsidR="005005D7" w:rsidRPr="00973552">
        <w:t xml:space="preserve"> </w:t>
      </w:r>
      <w:r w:rsidR="00C65DA4" w:rsidRPr="00973552">
        <w:t>on</w:t>
      </w:r>
      <w:r w:rsidR="005005D7" w:rsidRPr="00973552">
        <w:t xml:space="preserve"> social support for engaging in new activities.</w:t>
      </w:r>
      <w:r w:rsidR="00956CEC" w:rsidRPr="00973552">
        <w:t xml:space="preserve"> </w:t>
      </w:r>
      <w:r w:rsidR="0049129D" w:rsidRPr="00973552">
        <w:t xml:space="preserve"> All interviews were audio-recorded and transcribed verbatim.</w:t>
      </w:r>
    </w:p>
    <w:p w14:paraId="601629B5" w14:textId="70FE82A6" w:rsidR="00F725B0" w:rsidRPr="00973552" w:rsidRDefault="00F725B0" w:rsidP="00144A34">
      <w:pPr>
        <w:pStyle w:val="Heading4"/>
      </w:pPr>
      <w:r>
        <w:t>Analysis</w:t>
      </w:r>
    </w:p>
    <w:p w14:paraId="61B989BB" w14:textId="5EAC1B37" w:rsidR="008A750C" w:rsidRPr="00973552" w:rsidRDefault="005005D7" w:rsidP="006B5E42">
      <w:pPr>
        <w:spacing w:line="480" w:lineRule="auto"/>
      </w:pPr>
      <w:r w:rsidRPr="00973552">
        <w:t>All data w</w:t>
      </w:r>
      <w:r w:rsidR="007E5A09" w:rsidRPr="00973552">
        <w:t>ere</w:t>
      </w:r>
      <w:r w:rsidRPr="00973552">
        <w:t xml:space="preserve"> tabulated and </w:t>
      </w:r>
      <w:r w:rsidR="003F15B2" w:rsidRPr="00973552">
        <w:t>analysed</w:t>
      </w:r>
      <w:r w:rsidRPr="00973552">
        <w:t xml:space="preserve"> as </w:t>
      </w:r>
      <w:r w:rsidR="00956CEC" w:rsidRPr="00973552">
        <w:t>des</w:t>
      </w:r>
      <w:r w:rsidR="008D33F4" w:rsidRPr="00973552">
        <w:t xml:space="preserve">cribed in the </w:t>
      </w:r>
      <w:r w:rsidR="00663A38" w:rsidRPr="00973552">
        <w:t>think-aloud</w:t>
      </w:r>
      <w:r w:rsidR="008D33F4" w:rsidRPr="00973552">
        <w:t xml:space="preserve"> study</w:t>
      </w:r>
      <w:r w:rsidR="00FB6CCD">
        <w:t xml:space="preserve"> (</w:t>
      </w:r>
      <w:r w:rsidR="00AD2D77">
        <w:t xml:space="preserve">phase 2, part </w:t>
      </w:r>
      <w:r w:rsidR="00FB6CCD">
        <w:t>2</w:t>
      </w:r>
      <w:r w:rsidR="00AD2D77">
        <w:t>a</w:t>
      </w:r>
      <w:r w:rsidR="00FB6CCD">
        <w:t>)</w:t>
      </w:r>
      <w:r w:rsidR="00956CEC" w:rsidRPr="00973552">
        <w:t>. In addition</w:t>
      </w:r>
      <w:r w:rsidR="00D40108" w:rsidRPr="00973552">
        <w:t>,</w:t>
      </w:r>
      <w:r w:rsidR="00956CEC" w:rsidRPr="00973552">
        <w:t xml:space="preserve"> inductive thematic analysis</w:t>
      </w:r>
      <w:r w:rsidR="00C660EE" w:rsidRPr="00973552">
        <w:t xml:space="preserve"> </w:t>
      </w:r>
      <w:r w:rsidR="00BC2DCA" w:rsidRPr="00973552">
        <w:fldChar w:fldCharType="begin"/>
      </w:r>
      <w:r w:rsidR="00144A34">
        <w:instrText xml:space="preserve"> ADDIN EN.CITE &lt;EndNote&gt;&lt;Cite&gt;&lt;Author&gt;Braun&lt;/Author&gt;&lt;Year&gt;2006&lt;/Year&gt;&lt;RecNum&gt;533&lt;/RecNum&gt;&lt;DisplayText&gt;(49)&lt;/DisplayText&gt;&lt;record&gt;&lt;rec-number&gt;533&lt;/rec-number&gt;&lt;foreign-keys&gt;&lt;key app="EN" db-id="fdv2zwwwd0srzne5rfsxev005te0tawp0wpr" timestamp="0"&gt;53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http://dx.doi.org/10.1191/1478088706qp063oa&lt;/electronic-resource-num&gt;&lt;/record&gt;&lt;/Cite&gt;&lt;/EndNote&gt;</w:instrText>
      </w:r>
      <w:r w:rsidR="00BC2DCA" w:rsidRPr="00973552">
        <w:fldChar w:fldCharType="separate"/>
      </w:r>
      <w:r w:rsidR="00144A34">
        <w:rPr>
          <w:noProof/>
        </w:rPr>
        <w:t>(49)</w:t>
      </w:r>
      <w:r w:rsidR="00BC2DCA" w:rsidRPr="00973552">
        <w:fldChar w:fldCharType="end"/>
      </w:r>
      <w:r w:rsidR="00956CEC" w:rsidRPr="00973552">
        <w:t xml:space="preserve"> was conducted on the data</w:t>
      </w:r>
      <w:r w:rsidR="00D40108" w:rsidRPr="00973552">
        <w:t xml:space="preserve"> from the second part of the interview examining perceptions and understandings of cognitive health and social support</w:t>
      </w:r>
      <w:r w:rsidR="00FB6CCD">
        <w:t xml:space="preserve"> (phase 2</w:t>
      </w:r>
      <w:r w:rsidR="00AD2D77">
        <w:t>, part 2b</w:t>
      </w:r>
      <w:r w:rsidR="00FB6CCD">
        <w:t>)</w:t>
      </w:r>
      <w:r w:rsidR="00D40108" w:rsidRPr="00973552">
        <w:t>.</w:t>
      </w:r>
    </w:p>
    <w:p w14:paraId="005182F6" w14:textId="77777777" w:rsidR="00616B9D" w:rsidRDefault="00616B9D" w:rsidP="006B5E42">
      <w:pPr>
        <w:pStyle w:val="Heading1"/>
        <w:spacing w:line="480" w:lineRule="auto"/>
      </w:pPr>
      <w:r>
        <w:t>Results</w:t>
      </w:r>
    </w:p>
    <w:p w14:paraId="2BB32EF7" w14:textId="1A431EE8" w:rsidR="00616B9D" w:rsidRDefault="00FB6CCD" w:rsidP="006B5E42">
      <w:pPr>
        <w:pStyle w:val="Heading2"/>
        <w:spacing w:line="480" w:lineRule="auto"/>
      </w:pPr>
      <w:r>
        <w:t xml:space="preserve">Phase 1: </w:t>
      </w:r>
      <w:r w:rsidR="00616B9D" w:rsidRPr="00973552">
        <w:t>Planning Active Brains</w:t>
      </w:r>
    </w:p>
    <w:p w14:paraId="4A3801CD" w14:textId="56CDE002" w:rsidR="00616B9D" w:rsidRDefault="00AD2D77" w:rsidP="006B5E42">
      <w:pPr>
        <w:pStyle w:val="Heading3"/>
        <w:spacing w:line="480" w:lineRule="auto"/>
      </w:pPr>
      <w:r>
        <w:t>Phase 1, part 1:</w:t>
      </w:r>
      <w:r w:rsidR="00FB6CCD">
        <w:t xml:space="preserve"> </w:t>
      </w:r>
      <w:r w:rsidR="00616B9D" w:rsidRPr="00973552">
        <w:t>Reviewing relevant literature</w:t>
      </w:r>
    </w:p>
    <w:p w14:paraId="0AC1C808" w14:textId="7C097015" w:rsidR="00C06042" w:rsidRDefault="00C06042" w:rsidP="006B5E42">
      <w:pPr>
        <w:spacing w:line="480" w:lineRule="auto"/>
      </w:pPr>
      <w:r w:rsidRPr="00973552">
        <w:t>Given the wea</w:t>
      </w:r>
      <w:r w:rsidR="009D3904">
        <w:t>lth of existing reviews on the</w:t>
      </w:r>
      <w:r w:rsidRPr="00973552">
        <w:t xml:space="preserve"> topics</w:t>
      </w:r>
      <w:r w:rsidR="009D3904">
        <w:t xml:space="preserve"> of interest</w:t>
      </w:r>
      <w:r w:rsidRPr="00973552">
        <w:t>, the find</w:t>
      </w:r>
      <w:r w:rsidR="003F15B2">
        <w:t>ings were not formally synthesis</w:t>
      </w:r>
      <w:r w:rsidRPr="00973552">
        <w:t xml:space="preserve">ed for write-up. However, </w:t>
      </w:r>
      <w:r w:rsidR="00C44F41">
        <w:t>key</w:t>
      </w:r>
      <w:r w:rsidR="00C44F41" w:rsidRPr="00973552">
        <w:t xml:space="preserve"> </w:t>
      </w:r>
      <w:r w:rsidRPr="00973552">
        <w:t>findings pertinent to our</w:t>
      </w:r>
      <w:r w:rsidR="003F15B2">
        <w:t xml:space="preserve"> research </w:t>
      </w:r>
      <w:r w:rsidR="00C44F41">
        <w:t xml:space="preserve">aims </w:t>
      </w:r>
      <w:r w:rsidR="003F15B2">
        <w:t>are summaris</w:t>
      </w:r>
      <w:r w:rsidRPr="00973552">
        <w:t xml:space="preserve">ed in Table 1, which also illustrates how they informed intervention guiding principles. </w:t>
      </w:r>
      <w:r w:rsidR="004E23CC">
        <w:t>Key findings included t</w:t>
      </w:r>
      <w:r w:rsidRPr="00973552">
        <w:t xml:space="preserve">here </w:t>
      </w:r>
      <w:r w:rsidR="004E23CC">
        <w:t>being</w:t>
      </w:r>
      <w:r w:rsidR="004E23CC" w:rsidRPr="00973552">
        <w:t xml:space="preserve"> </w:t>
      </w:r>
      <w:r w:rsidRPr="00973552">
        <w:t xml:space="preserve">no substantial evidence that the intervention’s physical activity recommendations should differ for older adults with MCI/AACD compared to a general older-adult population. The cognitive training </w:t>
      </w:r>
      <w:r w:rsidR="00026927">
        <w:t>systematic review</w:t>
      </w:r>
      <w:r w:rsidR="00026927" w:rsidRPr="00973552">
        <w:t xml:space="preserve"> </w:t>
      </w:r>
      <w:r w:rsidRPr="00973552">
        <w:t xml:space="preserve">evidence suggested training multiple cognitive-domains to be the optimum choice for both cognitively-healthy older adults and those with cognitive impairment </w:t>
      </w:r>
      <w:r w:rsidRPr="00973552">
        <w:fldChar w:fldCharType="begin">
          <w:fldData xml:space="preserve">PEVuZE5vdGU+PENpdGU+PEF1dGhvcj5Db3lsZTwvQXV0aG9yPjxZZWFyPjIwMTU8L1llYXI+PFJl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</w:fldData>
        </w:fldChar>
      </w:r>
      <w:r w:rsidR="00144A34">
        <w:instrText xml:space="preserve"> ADDIN EN.CITE </w:instrText>
      </w:r>
      <w:r w:rsidR="00144A34">
        <w:fldChar w:fldCharType="begin">
          <w:fldData xml:space="preserve">PEVuZE5vdGU+PENpdGU+PEF1dGhvcj5Db3lsZTwvQXV0aG9yPjxZZWFyPjIwMTU8L1llYXI+PFJl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</w:fldData>
        </w:fldChar>
      </w:r>
      <w:r w:rsidR="00144A34">
        <w:instrText xml:space="preserve"> ADDIN EN.CITE.DATA </w:instrText>
      </w:r>
      <w:r w:rsidR="00144A34">
        <w:fldChar w:fldCharType="end"/>
      </w:r>
      <w:r w:rsidRPr="00973552">
        <w:fldChar w:fldCharType="separate"/>
      </w:r>
      <w:r w:rsidR="00144A34">
        <w:rPr>
          <w:noProof/>
        </w:rPr>
        <w:t>(e.g. 50, 51)</w:t>
      </w:r>
      <w:r w:rsidRPr="00973552">
        <w:fldChar w:fldCharType="end"/>
      </w:r>
      <w:r w:rsidRPr="00973552">
        <w:t>. Regarding physical activity interventions, those with and without cognitive impairment shared similar attitudes towards</w:t>
      </w:r>
      <w:r w:rsidR="003F15B2">
        <w:t xml:space="preserve"> physical activity, and recognis</w:t>
      </w:r>
      <w:r w:rsidRPr="00973552">
        <w:t xml:space="preserve">ed similar barriers (e.g. remembering, social isolation), facilitators (e.g. accessibility of activity options, simple activities) and preferred activities (e.g. walking) </w:t>
      </w:r>
      <w:r w:rsidRPr="00973552">
        <w:fldChar w:fldCharType="begin">
          <w:fldData xml:space="preserve">PEVuZE5vdGU+PENpdGU+PEF1dGhvcj5DaG9uZzwvQXV0aG9yPjxZZWFyPjIwMTQ8L1llYXI+PFJl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</w:fldData>
        </w:fldChar>
      </w:r>
      <w:r w:rsidR="00144A34">
        <w:instrText xml:space="preserve"> ADDIN EN.CITE </w:instrText>
      </w:r>
      <w:r w:rsidR="00144A34">
        <w:fldChar w:fldCharType="begin">
          <w:fldData xml:space="preserve">PEVuZE5vdGU+PENpdGU+PEF1dGhvcj5DaG9uZzwvQXV0aG9yPjxZZWFyPjIwMTQ8L1llYXI+PFJl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</w:fldData>
        </w:fldChar>
      </w:r>
      <w:r w:rsidR="00144A34">
        <w:instrText xml:space="preserve"> ADDIN EN.CITE.DATA </w:instrText>
      </w:r>
      <w:r w:rsidR="00144A34">
        <w:fldChar w:fldCharType="end"/>
      </w:r>
      <w:r w:rsidRPr="00973552">
        <w:fldChar w:fldCharType="separate"/>
      </w:r>
      <w:r w:rsidR="00144A34">
        <w:rPr>
          <w:noProof/>
        </w:rPr>
        <w:t>(52, 53)</w:t>
      </w:r>
      <w:r w:rsidRPr="00973552">
        <w:fldChar w:fldCharType="end"/>
      </w:r>
      <w:r w:rsidRPr="00973552">
        <w:t xml:space="preserve">. There was only a small amount of evidence about intervention features that may be acceptable and engaging for both groups. Acceptable intervention features amongst those with cognitive impairment often overlapped with those frequently used in </w:t>
      </w:r>
      <w:r w:rsidRPr="00973552">
        <w:lastRenderedPageBreak/>
        <w:t xml:space="preserve">interventions for older adults in general </w:t>
      </w:r>
      <w:r w:rsidRPr="00973552">
        <w:fldChar w:fldCharType="begin"/>
      </w:r>
      <w:r w:rsidR="00144A34">
        <w:instrText xml:space="preserve"> ADDIN EN.CITE &lt;EndNote&gt;&lt;Cite&gt;&lt;Author&gt;Wolff&lt;/Author&gt;&lt;Year&gt;2016&lt;/Year&gt;&lt;RecNum&gt;208&lt;/RecNum&gt;&lt;Prefix&gt;e.g. planning features`; &lt;/Prefix&gt;&lt;DisplayText&gt;(e.g. planning features; 54)&lt;/DisplayText&gt;&lt;record&gt;&lt;rec-number&gt;208&lt;/rec-number&gt;&lt;foreign-keys&gt;&lt;key app="EN" db-id="d2w0td5ste5fsve5z0txxs93zzx22atvpd9w" timestamp="1560869914"&gt;208&lt;/key&gt;&lt;/foreign-keys&gt;&lt;ref-type name="Journal Article"&gt;17&lt;/ref-type&gt;&lt;contributors&gt;&lt;authors&gt;&lt;author&gt;Wolff, Julia K&lt;/author&gt;&lt;author&gt;Warner, Lisa M&lt;/author&gt;&lt;author&gt;Ziegelmann, Jochen P&lt;/author&gt;&lt;author&gt;Wurm, Susanne&lt;/author&gt;&lt;author&gt;Kliegel, Matthias&lt;/author&gt;&lt;/authors&gt;&lt;/contributors&gt;&lt;titles&gt;&lt;title&gt;Translating good intentions into physical activity: Older adults with low prospective memory ability profit from planning&lt;/title&gt;&lt;secondary-title&gt;Journal of behavioral medicine&lt;/secondary-title&gt;&lt;/titles&gt;&lt;periodical&gt;&lt;full-title&gt;Journal of behavioral medicine&lt;/full-title&gt;&lt;/periodical&gt;&lt;pages&gt;472-482&lt;/pages&gt;&lt;volume&gt;39&lt;/volume&gt;&lt;number&gt;3&lt;/number&gt;&lt;dates&gt;&lt;year&gt;2016&lt;/year&gt;&lt;/dates&gt;&lt;isbn&gt;0160-7715&lt;/isbn&gt;&lt;urls&gt;&lt;/urls&gt;&lt;/record&gt;&lt;/Cite&gt;&lt;/EndNote&gt;</w:instrText>
      </w:r>
      <w:r w:rsidRPr="00973552">
        <w:fldChar w:fldCharType="separate"/>
      </w:r>
      <w:r w:rsidR="00144A34">
        <w:rPr>
          <w:noProof/>
        </w:rPr>
        <w:t>(e.g. planning features; 54)</w:t>
      </w:r>
      <w:r w:rsidRPr="00973552">
        <w:fldChar w:fldCharType="end"/>
      </w:r>
      <w:r w:rsidRPr="00973552">
        <w:t>. Otherwise, there was little evidence about whether engagement with intervention features was likely to differ between groups, so we aimed to explore this within our primary qualitative work.</w:t>
      </w:r>
    </w:p>
    <w:p w14:paraId="50F80E98" w14:textId="151B973D" w:rsidR="00616B9D" w:rsidRDefault="00AD2D77" w:rsidP="006B5E42">
      <w:pPr>
        <w:pStyle w:val="Heading3"/>
        <w:spacing w:line="480" w:lineRule="auto"/>
      </w:pPr>
      <w:r>
        <w:t xml:space="preserve">Phase 1, part </w:t>
      </w:r>
      <w:r w:rsidR="00FB6CCD">
        <w:t>2</w:t>
      </w:r>
      <w:r>
        <w:t>:</w:t>
      </w:r>
      <w:r w:rsidR="00FB6CCD">
        <w:t xml:space="preserve"> </w:t>
      </w:r>
      <w:r w:rsidR="00616B9D" w:rsidRPr="00973552">
        <w:t>Development of Guiding Principles</w:t>
      </w:r>
    </w:p>
    <w:p w14:paraId="6807591A" w14:textId="2C56857F" w:rsidR="007407F7" w:rsidRPr="00973552" w:rsidRDefault="003F15B2" w:rsidP="006B5E42">
      <w:pPr>
        <w:spacing w:line="480" w:lineRule="auto"/>
      </w:pPr>
      <w:r>
        <w:t>The finalis</w:t>
      </w:r>
      <w:r w:rsidR="007407F7" w:rsidRPr="00973552">
        <w:t>ed Active Brains guiding principles (Table 1) were: minimizing cognitive load and dependence on technology; positive framing and promoting immediate-term quality of life benefits; and catering for heterogeneous preferences and capabilities.</w:t>
      </w:r>
      <w:r w:rsidR="004E23CC">
        <w:t xml:space="preserve"> These guiding principles underpinned and informed the development of all intervention </w:t>
      </w:r>
      <w:r w:rsidR="001E0DCB">
        <w:t xml:space="preserve">materials both in terms of the content, </w:t>
      </w:r>
      <w:proofErr w:type="gramStart"/>
      <w:r w:rsidR="001E0DCB">
        <w:t>and also</w:t>
      </w:r>
      <w:proofErr w:type="gramEnd"/>
      <w:r w:rsidR="001E0DCB">
        <w:t xml:space="preserve"> the presentation style, format and functionality</w:t>
      </w:r>
      <w:r w:rsidR="004E23CC">
        <w:t>.</w:t>
      </w:r>
    </w:p>
    <w:p w14:paraId="7CF22298" w14:textId="3E175D35" w:rsidR="007407F7" w:rsidRPr="00973552" w:rsidRDefault="007407F7" w:rsidP="006B5E42">
      <w:pPr>
        <w:spacing w:line="480" w:lineRule="auto"/>
        <w:rPr>
          <w:i/>
        </w:rPr>
      </w:pPr>
      <w:r w:rsidRPr="00973552">
        <w:rPr>
          <w:i/>
          <w:highlight w:val="yellow"/>
        </w:rPr>
        <w:t>(Insert table 1 about here</w:t>
      </w:r>
      <w:r w:rsidR="00F815ED">
        <w:rPr>
          <w:i/>
          <w:highlight w:val="yellow"/>
        </w:rPr>
        <w:t xml:space="preserve"> – see end of document</w:t>
      </w:r>
      <w:r w:rsidRPr="00973552">
        <w:rPr>
          <w:i/>
          <w:highlight w:val="yellow"/>
        </w:rPr>
        <w:t>)</w:t>
      </w:r>
    </w:p>
    <w:p w14:paraId="3FCA48B2" w14:textId="6A5351E0" w:rsidR="00616B9D" w:rsidRDefault="00AD2D77" w:rsidP="006B5E42">
      <w:pPr>
        <w:pStyle w:val="Heading3"/>
        <w:spacing w:line="480" w:lineRule="auto"/>
      </w:pPr>
      <w:r>
        <w:t xml:space="preserve">Phase 1, part </w:t>
      </w:r>
      <w:r w:rsidR="00FB6CCD">
        <w:t>3</w:t>
      </w:r>
      <w:r>
        <w:t>:</w:t>
      </w:r>
      <w:r w:rsidR="00FB6CCD">
        <w:t xml:space="preserve"> </w:t>
      </w:r>
      <w:r w:rsidR="00616B9D" w:rsidRPr="00973552">
        <w:t>Developing Active Brains programme theory</w:t>
      </w:r>
    </w:p>
    <w:p w14:paraId="0A80DF61" w14:textId="452B09A4" w:rsidR="009F2AB8" w:rsidRDefault="00AD2D77" w:rsidP="006B5E42">
      <w:pPr>
        <w:pStyle w:val="Heading4"/>
        <w:spacing w:line="480" w:lineRule="auto"/>
      </w:pPr>
      <w:r>
        <w:t>Phase 1, part 3a:</w:t>
      </w:r>
      <w:r w:rsidR="00FB6CCD">
        <w:t xml:space="preserve"> </w:t>
      </w:r>
      <w:r w:rsidR="003F15B2" w:rsidRPr="00973552">
        <w:t>Behavioural</w:t>
      </w:r>
      <w:r w:rsidR="009F2AB8" w:rsidRPr="00973552">
        <w:t xml:space="preserve"> Analysis</w:t>
      </w:r>
    </w:p>
    <w:p w14:paraId="0EB11269" w14:textId="5E9773AB" w:rsidR="007407F7" w:rsidRPr="00973552" w:rsidRDefault="007407F7" w:rsidP="006B5E42">
      <w:pPr>
        <w:spacing w:line="480" w:lineRule="auto"/>
      </w:pPr>
      <w:r w:rsidRPr="00973552">
        <w:t xml:space="preserve">The full </w:t>
      </w:r>
      <w:r w:rsidR="003F15B2" w:rsidRPr="00973552">
        <w:t>behavioural</w:t>
      </w:r>
      <w:r w:rsidRPr="00973552">
        <w:t xml:space="preserve"> analysis is presented in </w:t>
      </w:r>
      <w:r w:rsidR="00C817A2">
        <w:t>Additional</w:t>
      </w:r>
      <w:r w:rsidRPr="00973552">
        <w:t xml:space="preserve"> Table </w:t>
      </w:r>
      <w:r w:rsidR="00081F1E">
        <w:t>4</w:t>
      </w:r>
      <w:r w:rsidRPr="00973552">
        <w:t xml:space="preserve">. Active Brains targeted nine </w:t>
      </w:r>
      <w:r w:rsidR="003F15B2" w:rsidRPr="00973552">
        <w:t>behaviours</w:t>
      </w:r>
      <w:r w:rsidRPr="00973552">
        <w:t xml:space="preserve">: initial engagement with the online intervention; increasing physical activity; reducing sedentary </w:t>
      </w:r>
      <w:r w:rsidR="003F15B2" w:rsidRPr="00973552">
        <w:t>behaviour</w:t>
      </w:r>
      <w:r w:rsidRPr="00973552">
        <w:t xml:space="preserve">; uptake of strength and balance activities; uptake of brain training; healthy changes to eating </w:t>
      </w:r>
      <w:r w:rsidR="003F15B2" w:rsidRPr="00973552">
        <w:t>behaviours</w:t>
      </w:r>
      <w:r w:rsidRPr="00973552">
        <w:t xml:space="preserve">; reviewing </w:t>
      </w:r>
      <w:r w:rsidR="003F15B2" w:rsidRPr="00973552">
        <w:t>behaviours</w:t>
      </w:r>
      <w:r w:rsidRPr="00973552">
        <w:t xml:space="preserve"> and revising goals; integration of recommended activities into daily routines</w:t>
      </w:r>
      <w:r w:rsidR="00F32B95">
        <w:t>, and</w:t>
      </w:r>
      <w:r w:rsidRPr="00973552">
        <w:t>; maintaining engagement with</w:t>
      </w:r>
      <w:r w:rsidR="00F32B95">
        <w:t xml:space="preserve"> the</w:t>
      </w:r>
      <w:r w:rsidRPr="00973552">
        <w:t xml:space="preserve"> online intervention. These </w:t>
      </w:r>
      <w:r w:rsidR="003F15B2" w:rsidRPr="00973552">
        <w:t>behaviours</w:t>
      </w:r>
      <w:r w:rsidRPr="00973552">
        <w:t xml:space="preserve"> were further broken down into 19 sub-</w:t>
      </w:r>
      <w:r w:rsidR="003F15B2" w:rsidRPr="00973552">
        <w:t>behaviours</w:t>
      </w:r>
      <w:r w:rsidRPr="00973552">
        <w:t xml:space="preserve"> required to enact each </w:t>
      </w:r>
      <w:r w:rsidR="003F15B2" w:rsidRPr="00973552">
        <w:t>behaviour</w:t>
      </w:r>
      <w:r w:rsidRPr="00973552">
        <w:t xml:space="preserve">. Mapping these </w:t>
      </w:r>
      <w:r w:rsidR="003F15B2" w:rsidRPr="00973552">
        <w:t>behaviours</w:t>
      </w:r>
      <w:r w:rsidRPr="00973552">
        <w:t xml:space="preserve">, their determinants, and intervention features onto the BCW and TDF illustrates that Active Brains employs 36 BCTs to deliver seven intervention functions (modelling, education, persuasion, training, enablement, environmental restructuring, incentivisation) to target thirteen  </w:t>
      </w:r>
      <w:r w:rsidR="003F15B2" w:rsidRPr="00973552">
        <w:t>behavioural</w:t>
      </w:r>
      <w:r w:rsidRPr="00973552">
        <w:t xml:space="preserve"> domains (intentions, optimism, emotion, knowledge, skills, beliefs about consequences, beliefs about capabilities, goals, social influences, environmental context and resources, reinforcement, memory, attention and decision processes and </w:t>
      </w:r>
      <w:r w:rsidR="003F15B2" w:rsidRPr="00973552">
        <w:t>behavioural</w:t>
      </w:r>
      <w:r w:rsidRPr="00973552">
        <w:t xml:space="preserve"> regulation).</w:t>
      </w:r>
      <w:r w:rsidR="008256BC">
        <w:t xml:space="preserve"> This analysis provided an in</w:t>
      </w:r>
      <w:r w:rsidR="007F28E3">
        <w:t>-</w:t>
      </w:r>
      <w:r w:rsidR="008256BC">
        <w:t xml:space="preserve">depth understanding of the behaviours for Active Brains to target and </w:t>
      </w:r>
      <w:r w:rsidR="008256BC">
        <w:lastRenderedPageBreak/>
        <w:t>the mechanisms through which it is anticipated that these could be changed.</w:t>
      </w:r>
      <w:r w:rsidR="001E0DCB">
        <w:t xml:space="preserve"> These understandings informed the development of the intervention’s logic model.</w:t>
      </w:r>
    </w:p>
    <w:p w14:paraId="450BF28A" w14:textId="7C02AF1C" w:rsidR="009F2AB8" w:rsidRDefault="00AD2D77" w:rsidP="006B5E42">
      <w:pPr>
        <w:pStyle w:val="Heading4"/>
        <w:spacing w:line="480" w:lineRule="auto"/>
      </w:pPr>
      <w:r>
        <w:t xml:space="preserve">Phase </w:t>
      </w:r>
      <w:proofErr w:type="gramStart"/>
      <w:r>
        <w:t>1 part</w:t>
      </w:r>
      <w:proofErr w:type="gramEnd"/>
      <w:r>
        <w:t xml:space="preserve"> </w:t>
      </w:r>
      <w:r w:rsidR="00FB6CCD">
        <w:t>3</w:t>
      </w:r>
      <w:r>
        <w:t>b:</w:t>
      </w:r>
      <w:r w:rsidR="00FB6CCD">
        <w:t xml:space="preserve"> </w:t>
      </w:r>
      <w:r w:rsidR="009F2AB8" w:rsidRPr="00973552">
        <w:t>The Active Brains intervention logic model</w:t>
      </w:r>
    </w:p>
    <w:p w14:paraId="1FA5DC05" w14:textId="66E7E517" w:rsidR="007407F7" w:rsidRPr="00973552" w:rsidRDefault="001C4AD7" w:rsidP="006B5E42">
      <w:pPr>
        <w:spacing w:line="480" w:lineRule="auto"/>
      </w:pPr>
      <w:r>
        <w:t xml:space="preserve">A summary version of the Active Brains logic model is shown in </w:t>
      </w:r>
      <w:r w:rsidRPr="00973552">
        <w:t>Figure 2</w:t>
      </w:r>
      <w:r>
        <w:t>.</w:t>
      </w:r>
      <w:r w:rsidRPr="00973552">
        <w:t xml:space="preserve"> </w:t>
      </w:r>
      <w:r w:rsidR="00C817A2">
        <w:t xml:space="preserve">Additional </w:t>
      </w:r>
      <w:r w:rsidRPr="00973552">
        <w:t xml:space="preserve">Figure 1 </w:t>
      </w:r>
      <w:r w:rsidR="005F6389">
        <w:t>shows the</w:t>
      </w:r>
      <w:r w:rsidRPr="00973552">
        <w:t xml:space="preserve"> full version with intervention processes mapped on to BCW, TDF and BCTs. </w:t>
      </w:r>
      <w:r w:rsidR="001E0DCB">
        <w:t xml:space="preserve">The culmination of the planning phase in </w:t>
      </w:r>
      <w:r w:rsidR="00A868C7">
        <w:t xml:space="preserve">preliminary </w:t>
      </w:r>
      <w:r w:rsidR="001E0DCB">
        <w:t xml:space="preserve">guiding principles and a logic model provided the underpinning framework for Active Brains. </w:t>
      </w:r>
      <w:r w:rsidR="007407F7" w:rsidRPr="00973552">
        <w:t xml:space="preserve">The Active Brains digital intervention comprises three online modules that become available sequentially: ‘Active Lives’ (physical activity) is available immediately; ‘Brain Training’ (cognitive training) is available after 4 weeks; and ‘Eat for Health’ (healthy eating) is available after 8 weeks. ‘Active Lives’ is further divided into three sub-modules: ‘Getting Active’, ‘Strength and Balance’ and ‘Breaks from Sitting’ with recommendations about which to start with tailored to users’ baseline activity and capability. Within each module, users can </w:t>
      </w:r>
      <w:proofErr w:type="gramStart"/>
      <w:r w:rsidR="007407F7" w:rsidRPr="00973552">
        <w:t>access:</w:t>
      </w:r>
      <w:proofErr w:type="gramEnd"/>
      <w:r w:rsidR="007407F7" w:rsidRPr="00973552">
        <w:t xml:space="preserve"> information addressing common concerns, instruction about recommended activities, goal setting and review for chosen activities, and tailored motivational feedback on progress. Reminder emails are sent to motivate users to continue with their activities and to encourage them to revisit online content. Additional support from a central facilitator (for one arm of Active Brains trial) comprises up to three 10-minute phone calls at two-week intervals, plus additional email support if required. This can be used to discuss </w:t>
      </w:r>
      <w:r w:rsidR="003F15B2" w:rsidRPr="00973552">
        <w:t>behavioural</w:t>
      </w:r>
      <w:r w:rsidR="007407F7" w:rsidRPr="00973552">
        <w:t xml:space="preserve"> changes participants are attempting, and to support them with use of the online intervention content. The facilitator employs the CARE (Congratulate, Ask, Reassure, Encourage) approach to provide</w:t>
      </w:r>
      <w:r w:rsidR="003F15B2">
        <w:t xml:space="preserve"> support in a broadly standardis</w:t>
      </w:r>
      <w:r w:rsidR="007407F7" w:rsidRPr="00973552">
        <w:t xml:space="preserve">ed format </w:t>
      </w:r>
      <w:r w:rsidR="007407F7" w:rsidRPr="00973552">
        <w:fldChar w:fldCharType="begin"/>
      </w:r>
      <w:r w:rsidR="00144A34">
        <w:instrText xml:space="preserve"> ADDIN EN.CITE &lt;EndNote&gt;&lt;Cite&gt;&lt;Author&gt;Bradbury&lt;/Author&gt;&lt;Year&gt;2017&lt;/Year&gt;&lt;RecNum&gt;216&lt;/RecNum&gt;&lt;DisplayText&gt;(55)&lt;/DisplayText&gt;&lt;record&gt;&lt;rec-number&gt;216&lt;/rec-number&gt;&lt;foreign-keys&gt;&lt;key app="EN" db-id="d2w0td5ste5fsve5z0txxs93zzx22atvpd9w" timestamp="1562755554"&gt;216&lt;/key&gt;&lt;/foreign-keys&gt;&lt;ref-type name="Journal Article"&gt;17&lt;/ref-type&gt;&lt;contributors&gt;&lt;authors&gt;&lt;author&gt;Bradbury, Katherine&lt;/author&gt;&lt;author&gt;Morton, Katherine&lt;/author&gt;&lt;author&gt;Band, Rebecca&lt;/author&gt;&lt;author&gt;May, Carl&lt;/author&gt;&lt;author&gt;McManus, Richard&lt;/author&gt;&lt;author&gt;Little, Paul&lt;/author&gt;&lt;author&gt;Yardley, Lucy&lt;/author&gt;&lt;/authors&gt;&lt;/contributors&gt;&lt;titles&gt;&lt;title&gt;Understanding how primary care practitioners perceive an online intervention for the management of hypertension&lt;/title&gt;&lt;secondary-title&gt;BMC medical informatics and decision making&lt;/secondary-title&gt;&lt;/titles&gt;&lt;periodical&gt;&lt;full-title&gt;BMC Medical Informatics and Decision Making&lt;/full-title&gt;&lt;/periodical&gt;&lt;pages&gt;5&lt;/pages&gt;&lt;volume&gt;17&lt;/volume&gt;&lt;number&gt;1&lt;/number&gt;&lt;dates&gt;&lt;year&gt;2017&lt;/year&gt;&lt;/dates&gt;&lt;isbn&gt;1472-6947&lt;/isbn&gt;&lt;urls&gt;&lt;/urls&gt;&lt;/record&gt;&lt;/Cite&gt;&lt;/EndNote&gt;</w:instrText>
      </w:r>
      <w:r w:rsidR="007407F7" w:rsidRPr="00973552">
        <w:fldChar w:fldCharType="separate"/>
      </w:r>
      <w:r w:rsidR="00144A34">
        <w:rPr>
          <w:noProof/>
        </w:rPr>
        <w:t>(55)</w:t>
      </w:r>
      <w:r w:rsidR="007407F7" w:rsidRPr="00973552">
        <w:fldChar w:fldCharType="end"/>
      </w:r>
      <w:r w:rsidR="007407F7" w:rsidRPr="00973552">
        <w:t>. After seven months, the Active Brains ‘booster section’ allows users access to additional resources for embedding recommended activities into daily life. It also introduces the brain training ‘boosters’ to maintain the benefits of the initial intensive training period.</w:t>
      </w:r>
    </w:p>
    <w:p w14:paraId="11A728BB" w14:textId="5C350847" w:rsidR="007407F7" w:rsidRDefault="007407F7" w:rsidP="006B5E42">
      <w:pPr>
        <w:spacing w:line="480" w:lineRule="auto"/>
        <w:rPr>
          <w:i/>
        </w:rPr>
      </w:pPr>
      <w:r w:rsidRPr="00973552">
        <w:rPr>
          <w:i/>
          <w:highlight w:val="yellow"/>
        </w:rPr>
        <w:t>(Insert figure 2 about here)</w:t>
      </w:r>
    </w:p>
    <w:p w14:paraId="4AD0CFCC" w14:textId="77777777" w:rsidR="00B5760C" w:rsidRPr="00A06508" w:rsidRDefault="00B5760C" w:rsidP="00B5760C">
      <w:pPr>
        <w:sectPr w:rsidR="00B5760C" w:rsidRPr="00A06508" w:rsidSect="00943678">
          <w:type w:val="continuous"/>
          <w:pgSz w:w="11906" w:h="16838"/>
          <w:pgMar w:top="1440" w:right="1440" w:bottom="1440" w:left="1440" w:header="708" w:footer="708" w:gutter="0"/>
          <w:cols w:space="708"/>
          <w:docGrid w:linePitch="360"/>
        </w:sectPr>
      </w:pPr>
      <w:r w:rsidRPr="00A06508">
        <w:t>Figure 2: Active Brains Summary Logic Model</w:t>
      </w:r>
    </w:p>
    <w:p w14:paraId="35B62C76" w14:textId="221D67A0" w:rsidR="009F2AB8" w:rsidRDefault="00FB6CCD" w:rsidP="006B5E42">
      <w:pPr>
        <w:pStyle w:val="Heading2"/>
        <w:spacing w:line="480" w:lineRule="auto"/>
      </w:pPr>
      <w:r>
        <w:lastRenderedPageBreak/>
        <w:t xml:space="preserve">Phase 2: </w:t>
      </w:r>
      <w:r w:rsidR="003F15B2">
        <w:t>Optimis</w:t>
      </w:r>
      <w:r w:rsidR="009F2AB8" w:rsidRPr="00973552">
        <w:t>ing Active Brains</w:t>
      </w:r>
    </w:p>
    <w:p w14:paraId="1AFCB358" w14:textId="2B180A7C" w:rsidR="00FD304E" w:rsidRPr="00FD304E" w:rsidRDefault="0094763C" w:rsidP="006B5E42">
      <w:pPr>
        <w:spacing w:line="480" w:lineRule="auto"/>
      </w:pPr>
      <w:r w:rsidRPr="00973552">
        <w:t>T</w:t>
      </w:r>
      <w:r>
        <w:t>he findings of the</w:t>
      </w:r>
      <w:r w:rsidRPr="00973552">
        <w:t xml:space="preserve"> qualitative work</w:t>
      </w:r>
      <w:r>
        <w:t xml:space="preserve"> are described below. These</w:t>
      </w:r>
      <w:r w:rsidRPr="00973552">
        <w:t xml:space="preserve"> fed back into ongoing iteration of the guiding principles, and </w:t>
      </w:r>
      <w:r w:rsidR="003F15B2" w:rsidRPr="00973552">
        <w:t>behavioural</w:t>
      </w:r>
      <w:r w:rsidRPr="00973552">
        <w:t xml:space="preserve"> analysis</w:t>
      </w:r>
      <w:r>
        <w:t xml:space="preserve"> </w:t>
      </w:r>
      <w:proofErr w:type="gramStart"/>
      <w:r>
        <w:t>and also</w:t>
      </w:r>
      <w:proofErr w:type="gramEnd"/>
      <w:r>
        <w:t xml:space="preserve"> informed required intervention changes</w:t>
      </w:r>
      <w:r w:rsidRPr="00973552">
        <w:t>.</w:t>
      </w:r>
      <w:r>
        <w:t xml:space="preserve"> </w:t>
      </w:r>
    </w:p>
    <w:p w14:paraId="0104D1E6" w14:textId="56A76749" w:rsidR="009F2AB8" w:rsidRDefault="00AD2D77" w:rsidP="006B5E42">
      <w:pPr>
        <w:pStyle w:val="Heading3"/>
        <w:spacing w:line="480" w:lineRule="auto"/>
      </w:pPr>
      <w:r>
        <w:t xml:space="preserve">Phase 2, part </w:t>
      </w:r>
      <w:r w:rsidR="00FB6CCD">
        <w:t>1</w:t>
      </w:r>
      <w:r>
        <w:t>:</w:t>
      </w:r>
      <w:r w:rsidR="00FB6CCD">
        <w:t xml:space="preserve"> </w:t>
      </w:r>
      <w:r w:rsidR="009F2AB8" w:rsidRPr="00973552">
        <w:t>Think-aloud interviews</w:t>
      </w:r>
    </w:p>
    <w:p w14:paraId="7E555995" w14:textId="07B600F8" w:rsidR="007F0349" w:rsidRDefault="007407F7" w:rsidP="006B5E42">
      <w:pPr>
        <w:spacing w:line="480" w:lineRule="auto"/>
      </w:pPr>
      <w:r w:rsidRPr="0054619C">
        <w:t>Feedback on the Active Brains prototype was encouraging</w:t>
      </w:r>
      <w:r w:rsidR="007F0349" w:rsidRPr="0054619C">
        <w:t xml:space="preserve"> with largely positive feedback from participants’ indicating that they found the content easy to understand, persuasive and interesting</w:t>
      </w:r>
      <w:r w:rsidRPr="0054619C">
        <w:t xml:space="preserve">. Users were particularly positive about what they considered to be more </w:t>
      </w:r>
      <w:r w:rsidR="002313C8" w:rsidRPr="0054619C">
        <w:t>novel activities</w:t>
      </w:r>
      <w:r w:rsidRPr="0054619C">
        <w:t xml:space="preserve"> including strength and balance training, and brain training games.</w:t>
      </w:r>
      <w:r w:rsidRPr="00973552">
        <w:t xml:space="preserve"> </w:t>
      </w:r>
    </w:p>
    <w:p w14:paraId="76FDE1F9" w14:textId="21FB6A1C" w:rsidR="007F0349" w:rsidRDefault="003A3318" w:rsidP="00881C3E">
      <w:pPr>
        <w:spacing w:line="360" w:lineRule="auto"/>
        <w:ind w:left="720"/>
      </w:pPr>
      <w:r w:rsidRPr="0054619C">
        <w:rPr>
          <w:i/>
        </w:rPr>
        <w:t>“I thought it was actually really helpful, and I thought it offered a really wide range of ways for people, starting from different levels of activity, to think about doing more. I also thought the parts that are the little sections that said things like 'I'm concerned about overdoing it', you know the sections about people's concerns? I thought that the content of all of those parts addressed the issues really clearly.”</w:t>
      </w:r>
      <w:r>
        <w:t xml:space="preserve"> (J0105, </w:t>
      </w:r>
      <w:r w:rsidR="00E13DFC" w:rsidRPr="00B61337">
        <w:t>female,</w:t>
      </w:r>
      <w:r w:rsidR="00B61337">
        <w:t xml:space="preserve"> 65, higher</w:t>
      </w:r>
      <w:r>
        <w:t xml:space="preserve"> cognitive performance)</w:t>
      </w:r>
    </w:p>
    <w:p w14:paraId="24AC5710" w14:textId="7F687D82" w:rsidR="0054619C" w:rsidRPr="0054619C" w:rsidRDefault="0054619C" w:rsidP="00881C3E">
      <w:pPr>
        <w:spacing w:line="360" w:lineRule="auto"/>
        <w:ind w:left="720"/>
        <w:jc w:val="both"/>
        <w:rPr>
          <w:rFonts w:ascii="Arial" w:hAnsi="Arial" w:cs="Arial"/>
          <w:color w:val="000000"/>
          <w:sz w:val="24"/>
          <w:szCs w:val="24"/>
          <w:highlight w:val="yellow"/>
        </w:rPr>
      </w:pPr>
      <w:r w:rsidRPr="0054619C">
        <w:rPr>
          <w:i/>
        </w:rPr>
        <w:t>“I thought it was very good actually. I thought it was excellent in fact. If only for the fact that it did, it related to me one hundred percent. It was completely informative and helpful, you know, giving… giving me the impetus to move on.”</w:t>
      </w:r>
      <w:r>
        <w:t xml:space="preserve"> (P0122</w:t>
      </w:r>
      <w:r w:rsidRPr="00B61337">
        <w:t>, male,</w:t>
      </w:r>
      <w:r w:rsidR="00B61337">
        <w:t xml:space="preserve"> 73,</w:t>
      </w:r>
      <w:r>
        <w:t xml:space="preserve"> lower cognitive performance)</w:t>
      </w:r>
    </w:p>
    <w:p w14:paraId="0DB34197" w14:textId="534DC414" w:rsidR="007407F7" w:rsidRPr="00973552" w:rsidRDefault="007407F7" w:rsidP="006B5E42">
      <w:pPr>
        <w:spacing w:line="480" w:lineRule="auto"/>
      </w:pPr>
      <w:r w:rsidRPr="00973552">
        <w:t xml:space="preserve">Less positive feedback included sections where users found navigation confusing, a lack of specificity surrounding physical activity goals, and a desire to address health-related concerns earlier. We </w:t>
      </w:r>
      <w:r w:rsidR="003F15B2" w:rsidRPr="00973552">
        <w:t>analysed</w:t>
      </w:r>
      <w:r w:rsidRPr="00973552">
        <w:t xml:space="preserve"> feedback for differences between those with lower and higher cognitive performance scores to determine whether different intervention features or characteristics may be more engaging or desirable for those with lower cognitive performance. There was no evidence of any substantive differences.</w:t>
      </w:r>
      <w:r w:rsidR="00384667">
        <w:t xml:space="preserve"> Table 2 summaris</w:t>
      </w:r>
      <w:r w:rsidR="00384667" w:rsidRPr="00973552">
        <w:t xml:space="preserve">es </w:t>
      </w:r>
      <w:r w:rsidR="00384667">
        <w:t xml:space="preserve">key </w:t>
      </w:r>
      <w:r w:rsidR="00384667" w:rsidRPr="00973552">
        <w:t>feedback</w:t>
      </w:r>
      <w:r w:rsidR="00384667">
        <w:t xml:space="preserve"> that required addressing</w:t>
      </w:r>
      <w:r w:rsidR="00384667" w:rsidRPr="00973552">
        <w:t xml:space="preserve"> and the resulting changes implemented.</w:t>
      </w:r>
    </w:p>
    <w:p w14:paraId="54558D35" w14:textId="19BE64DF" w:rsidR="00FD304E" w:rsidRPr="00FD304E" w:rsidRDefault="007407F7" w:rsidP="006B5E42">
      <w:pPr>
        <w:spacing w:line="480" w:lineRule="auto"/>
        <w:rPr>
          <w:i/>
        </w:rPr>
      </w:pPr>
      <w:r w:rsidRPr="00973552">
        <w:rPr>
          <w:i/>
          <w:highlight w:val="yellow"/>
        </w:rPr>
        <w:t>(Insert table 2 about here</w:t>
      </w:r>
      <w:r w:rsidR="00F815ED">
        <w:rPr>
          <w:i/>
          <w:highlight w:val="yellow"/>
        </w:rPr>
        <w:t xml:space="preserve"> – see end of document</w:t>
      </w:r>
      <w:r w:rsidRPr="00973552">
        <w:rPr>
          <w:i/>
          <w:highlight w:val="yellow"/>
        </w:rPr>
        <w:t>)</w:t>
      </w:r>
    </w:p>
    <w:p w14:paraId="44154EAF" w14:textId="41A3D27D" w:rsidR="009F2AB8" w:rsidRDefault="00AD2D77" w:rsidP="006B5E42">
      <w:pPr>
        <w:pStyle w:val="Heading3"/>
        <w:spacing w:line="480" w:lineRule="auto"/>
      </w:pPr>
      <w:r>
        <w:lastRenderedPageBreak/>
        <w:t xml:space="preserve">Phase 2, part </w:t>
      </w:r>
      <w:r w:rsidR="00FB6CCD">
        <w:t>2</w:t>
      </w:r>
      <w:r>
        <w:t>:</w:t>
      </w:r>
      <w:r w:rsidR="00FB6CCD">
        <w:t xml:space="preserve"> </w:t>
      </w:r>
      <w:r w:rsidR="00F725B0">
        <w:t>Retrospective</w:t>
      </w:r>
      <w:r w:rsidR="00F725B0" w:rsidRPr="00973552">
        <w:t xml:space="preserve"> </w:t>
      </w:r>
      <w:r w:rsidR="009F2AB8" w:rsidRPr="00973552">
        <w:t>qualitative feasibility study</w:t>
      </w:r>
    </w:p>
    <w:p w14:paraId="30425C58" w14:textId="44CECC24" w:rsidR="00FD304E" w:rsidRPr="00973552" w:rsidRDefault="00AD2D77" w:rsidP="006B5E42">
      <w:pPr>
        <w:pStyle w:val="Heading4"/>
        <w:spacing w:line="480" w:lineRule="auto"/>
      </w:pPr>
      <w:r>
        <w:t xml:space="preserve">Phase </w:t>
      </w:r>
      <w:r w:rsidR="00FB6CCD">
        <w:t>2</w:t>
      </w:r>
      <w:r>
        <w:t>, part 2</w:t>
      </w:r>
      <w:proofErr w:type="gramStart"/>
      <w:r>
        <w:t>a:</w:t>
      </w:r>
      <w:r w:rsidR="00FD304E" w:rsidRPr="00973552">
        <w:t>:</w:t>
      </w:r>
      <w:proofErr w:type="gramEnd"/>
      <w:r w:rsidR="00FD304E" w:rsidRPr="00973552">
        <w:t xml:space="preserve"> Table of changes analysis</w:t>
      </w:r>
    </w:p>
    <w:p w14:paraId="34F49466" w14:textId="34149127" w:rsidR="00EC3B8A" w:rsidRDefault="00FD304E" w:rsidP="006B5E42">
      <w:pPr>
        <w:spacing w:line="480" w:lineRule="auto"/>
      </w:pPr>
      <w:r w:rsidRPr="00973552">
        <w:t xml:space="preserve">Collating feedback </w:t>
      </w:r>
      <w:r w:rsidR="00A868C7">
        <w:t>from th</w:t>
      </w:r>
      <w:r w:rsidR="006952A2">
        <w:t>is</w:t>
      </w:r>
      <w:r w:rsidR="00A868C7">
        <w:t xml:space="preserve"> later round of interviews </w:t>
      </w:r>
      <w:r w:rsidRPr="00973552">
        <w:t>into a second table of changes confirmed that the amendments based on the initial think-aloud interviews were well received, with the original issues no longer being raised</w:t>
      </w:r>
      <w:r w:rsidR="00EC3B8A">
        <w:t xml:space="preserve">. Participants’ accounts of their experiences also revealed </w:t>
      </w:r>
      <w:r w:rsidR="004B0D16">
        <w:t>examples of ways in which they had</w:t>
      </w:r>
      <w:r w:rsidR="00EC3B8A">
        <w:t xml:space="preserve"> engage</w:t>
      </w:r>
      <w:r w:rsidR="004B0D16">
        <w:t>d</w:t>
      </w:r>
      <w:r w:rsidR="00EC3B8A">
        <w:t xml:space="preserve"> in the activities recommended by the intervention</w:t>
      </w:r>
      <w:r w:rsidR="00777A61">
        <w:t xml:space="preserve"> and confirmed they were happy with the digital delivery format</w:t>
      </w:r>
      <w:r w:rsidRPr="00973552">
        <w:t xml:space="preserve">. </w:t>
      </w:r>
    </w:p>
    <w:p w14:paraId="44D14C32" w14:textId="4523B817" w:rsidR="00EC3B8A" w:rsidRDefault="003A3318" w:rsidP="00881C3E">
      <w:pPr>
        <w:spacing w:line="360" w:lineRule="auto"/>
        <w:ind w:left="720"/>
      </w:pPr>
      <w:r w:rsidRPr="00881C3E">
        <w:rPr>
          <w:i/>
        </w:rPr>
        <w:t xml:space="preserve">“It did make me think about it in </w:t>
      </w:r>
      <w:proofErr w:type="gramStart"/>
      <w:r w:rsidRPr="00881C3E">
        <w:rPr>
          <w:i/>
        </w:rPr>
        <w:t>general, and</w:t>
      </w:r>
      <w:proofErr w:type="gramEnd"/>
      <w:r w:rsidRPr="00881C3E">
        <w:rPr>
          <w:i/>
        </w:rPr>
        <w:t xml:space="preserve"> reminded me that I'm not doing so much aerobic activity, and I'm not really measuring my activity. So I decided I would - there are about four flights of stairs when I go to work, and I always used to walk up them, and now I've got a bit lazy about it, so I decided I was going to go back to that, and also use an app to measure how much I walk, because I've got a dog and I walk a lot every day.”</w:t>
      </w:r>
      <w:r>
        <w:t xml:space="preserve"> (P0129, </w:t>
      </w:r>
      <w:r w:rsidR="00096F9E">
        <w:t xml:space="preserve">female, 67, </w:t>
      </w:r>
      <w:r>
        <w:t>lower cognitive performance)</w:t>
      </w:r>
    </w:p>
    <w:p w14:paraId="4B249437" w14:textId="2709F8BF" w:rsidR="00EC3B8A" w:rsidRDefault="007F28E3" w:rsidP="00881C3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rPr>
      </w:pPr>
      <w:r w:rsidRPr="00881C3E">
        <w:rPr>
          <w:rFonts w:cstheme="minorHAnsi"/>
          <w:i/>
        </w:rPr>
        <w:t>“I</w:t>
      </w:r>
      <w:r w:rsidR="00B04A6D" w:rsidRPr="00881C3E">
        <w:rPr>
          <w:rFonts w:cstheme="minorHAnsi"/>
          <w:i/>
        </w:rPr>
        <w:t xml:space="preserve"> found the explanations on the type of foods you should eat to help your brain. I found all those very interesting. I don't think my diet is that bad, but it's nice to know that I have been eating the right things and things that I can add too, to what I'm doing. I like the recipes. I'm looking at the recipes, I did print those out.”</w:t>
      </w:r>
      <w:r w:rsidR="00B04A6D" w:rsidRPr="00881C3E">
        <w:rPr>
          <w:rFonts w:cstheme="minorHAnsi"/>
        </w:rPr>
        <w:t xml:space="preserve"> (P0229,</w:t>
      </w:r>
      <w:r w:rsidR="002A5866">
        <w:rPr>
          <w:rFonts w:cstheme="minorHAnsi"/>
        </w:rPr>
        <w:t xml:space="preserve"> female, 68</w:t>
      </w:r>
      <w:r w:rsidR="00096F9E">
        <w:rPr>
          <w:rFonts w:cstheme="minorHAnsi"/>
        </w:rPr>
        <w:t>, higher</w:t>
      </w:r>
      <w:r w:rsidR="00B04A6D" w:rsidRPr="00881C3E">
        <w:rPr>
          <w:rFonts w:cstheme="minorHAnsi"/>
        </w:rPr>
        <w:t xml:space="preserve"> cognitive performance)</w:t>
      </w:r>
    </w:p>
    <w:p w14:paraId="0D2A9874" w14:textId="68A75AE5" w:rsidR="007D690B" w:rsidRPr="0054619C" w:rsidRDefault="00881C3E" w:rsidP="00881C3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heme="minorHAnsi"/>
        </w:rPr>
      </w:pPr>
      <w:r>
        <w:rPr>
          <w:rFonts w:cstheme="minorHAnsi"/>
        </w:rPr>
        <w:t xml:space="preserve"> “</w:t>
      </w:r>
      <w:r w:rsidR="007D690B" w:rsidRPr="00881C3E">
        <w:rPr>
          <w:rFonts w:cstheme="minorHAnsi"/>
          <w:i/>
        </w:rPr>
        <w:t xml:space="preserve">But I mean somebody who hadn’t got any </w:t>
      </w:r>
      <w:r w:rsidRPr="00881C3E">
        <w:rPr>
          <w:rFonts w:cstheme="minorHAnsi"/>
          <w:i/>
        </w:rPr>
        <w:t xml:space="preserve">[IT] </w:t>
      </w:r>
      <w:r w:rsidR="007D690B" w:rsidRPr="00881C3E">
        <w:rPr>
          <w:rFonts w:cstheme="minorHAnsi"/>
          <w:i/>
        </w:rPr>
        <w:t xml:space="preserve">skills and were just having to read and have just got a next or a back button, it is very easy to use.  You don’t really need to do much, as long as they know where the click on and </w:t>
      </w:r>
      <w:proofErr w:type="gramStart"/>
      <w:r w:rsidR="007D690B" w:rsidRPr="00881C3E">
        <w:rPr>
          <w:rFonts w:cstheme="minorHAnsi"/>
          <w:i/>
        </w:rPr>
        <w:t>off, and</w:t>
      </w:r>
      <w:proofErr w:type="gramEnd"/>
      <w:r w:rsidR="007D690B" w:rsidRPr="00881C3E">
        <w:rPr>
          <w:rFonts w:cstheme="minorHAnsi"/>
          <w:i/>
        </w:rPr>
        <w:t xml:space="preserve"> move on.  It’s like turning a page of the book, isn’t it?  It’s as simple as that, isn’t it?  Yes.</w:t>
      </w:r>
      <w:r w:rsidRPr="00881C3E">
        <w:rPr>
          <w:rFonts w:cstheme="minorHAnsi"/>
          <w:i/>
        </w:rPr>
        <w:t>”</w:t>
      </w:r>
      <w:r w:rsidR="007D690B">
        <w:rPr>
          <w:rFonts w:cstheme="minorHAnsi"/>
        </w:rPr>
        <w:t xml:space="preserve"> (P0104, </w:t>
      </w:r>
      <w:r w:rsidR="007D690B" w:rsidRPr="00B61337">
        <w:rPr>
          <w:rFonts w:cstheme="minorHAnsi"/>
        </w:rPr>
        <w:t>female,</w:t>
      </w:r>
      <w:r w:rsidR="00B61337">
        <w:rPr>
          <w:rFonts w:cstheme="minorHAnsi"/>
        </w:rPr>
        <w:t xml:space="preserve"> 75,</w:t>
      </w:r>
      <w:r w:rsidR="007D690B">
        <w:rPr>
          <w:rFonts w:cstheme="minorHAnsi"/>
        </w:rPr>
        <w:t xml:space="preserve"> lower cognitive performance)</w:t>
      </w:r>
    </w:p>
    <w:p w14:paraId="7CDD737B" w14:textId="0FE479E2" w:rsidR="00FD304E" w:rsidRPr="00973552" w:rsidRDefault="00FD304E" w:rsidP="006B5E42">
      <w:pPr>
        <w:spacing w:line="480" w:lineRule="auto"/>
      </w:pPr>
      <w:r w:rsidRPr="00973552">
        <w:t>In general, there were a smaller number of negative comments about the intervention content, but a few remaining points were identified and addressed (Table 3). There were no substantial differences in the views expressed by individuals with higher and lower levels of cognitive performance.</w:t>
      </w:r>
    </w:p>
    <w:p w14:paraId="13D735CB" w14:textId="4C7A6CE6" w:rsidR="00EA40A8" w:rsidRPr="00A06508" w:rsidRDefault="00EA40A8" w:rsidP="00EA40A8">
      <w:r w:rsidRPr="00173AD5">
        <w:t xml:space="preserve">Table 3. </w:t>
      </w:r>
      <w:r w:rsidRPr="00A06508">
        <w:t xml:space="preserve">Summary of feedback and amendments resulting from </w:t>
      </w:r>
      <w:r w:rsidR="00F725B0">
        <w:t>retrospective</w:t>
      </w:r>
      <w:r w:rsidR="00F725B0" w:rsidRPr="00A06508">
        <w:t xml:space="preserve"> </w:t>
      </w:r>
      <w:r w:rsidRPr="00A06508">
        <w:t>interviews</w:t>
      </w:r>
    </w:p>
    <w:tbl>
      <w:tblPr>
        <w:tblStyle w:val="TableGrid2"/>
        <w:tblW w:w="5000" w:type="pct"/>
        <w:tblLook w:val="04A0" w:firstRow="1" w:lastRow="0" w:firstColumn="1" w:lastColumn="0" w:noHBand="0" w:noVBand="1"/>
      </w:tblPr>
      <w:tblGrid>
        <w:gridCol w:w="3289"/>
        <w:gridCol w:w="2559"/>
        <w:gridCol w:w="3168"/>
      </w:tblGrid>
      <w:tr w:rsidR="00EA40A8" w:rsidRPr="00173AD5" w14:paraId="2745DD66" w14:textId="77777777" w:rsidTr="00EA40A8">
        <w:trPr>
          <w:trHeight w:val="517"/>
        </w:trPr>
        <w:tc>
          <w:tcPr>
            <w:tcW w:w="1824" w:type="pct"/>
          </w:tcPr>
          <w:p w14:paraId="7045804C" w14:textId="77777777" w:rsidR="00EA40A8" w:rsidRPr="00173AD5" w:rsidRDefault="00EA40A8" w:rsidP="00F70738">
            <w:pPr>
              <w:rPr>
                <w:b/>
                <w:sz w:val="20"/>
                <w:szCs w:val="20"/>
              </w:rPr>
            </w:pPr>
            <w:r w:rsidRPr="00173AD5">
              <w:rPr>
                <w:b/>
                <w:sz w:val="20"/>
                <w:szCs w:val="20"/>
              </w:rPr>
              <w:t>Summary of issue identified</w:t>
            </w:r>
          </w:p>
        </w:tc>
        <w:tc>
          <w:tcPr>
            <w:tcW w:w="1419" w:type="pct"/>
          </w:tcPr>
          <w:p w14:paraId="3557DF78" w14:textId="77777777" w:rsidR="00EA40A8" w:rsidRPr="00173AD5" w:rsidRDefault="00EA40A8" w:rsidP="00F70738">
            <w:pPr>
              <w:rPr>
                <w:b/>
                <w:sz w:val="20"/>
                <w:szCs w:val="20"/>
              </w:rPr>
            </w:pPr>
            <w:r w:rsidRPr="00173AD5">
              <w:rPr>
                <w:b/>
                <w:sz w:val="20"/>
                <w:szCs w:val="20"/>
              </w:rPr>
              <w:t>Example</w:t>
            </w:r>
          </w:p>
        </w:tc>
        <w:tc>
          <w:tcPr>
            <w:tcW w:w="1757" w:type="pct"/>
          </w:tcPr>
          <w:p w14:paraId="0724BBD0" w14:textId="77777777" w:rsidR="00EA40A8" w:rsidRPr="00173AD5" w:rsidRDefault="00EA40A8" w:rsidP="00F70738">
            <w:pPr>
              <w:rPr>
                <w:b/>
                <w:sz w:val="20"/>
                <w:szCs w:val="20"/>
              </w:rPr>
            </w:pPr>
            <w:r w:rsidRPr="00173AD5">
              <w:rPr>
                <w:b/>
                <w:sz w:val="20"/>
                <w:szCs w:val="20"/>
              </w:rPr>
              <w:t>Change implemented</w:t>
            </w:r>
          </w:p>
        </w:tc>
      </w:tr>
      <w:tr w:rsidR="00EA40A8" w:rsidRPr="00173AD5" w14:paraId="4B440195" w14:textId="77777777" w:rsidTr="00EA40A8">
        <w:trPr>
          <w:trHeight w:val="266"/>
        </w:trPr>
        <w:tc>
          <w:tcPr>
            <w:tcW w:w="1824" w:type="pct"/>
          </w:tcPr>
          <w:p w14:paraId="3E4B6CCB" w14:textId="77777777" w:rsidR="00EA40A8" w:rsidRPr="00173AD5" w:rsidRDefault="00EA40A8" w:rsidP="00F70738">
            <w:pPr>
              <w:rPr>
                <w:sz w:val="20"/>
                <w:szCs w:val="20"/>
              </w:rPr>
            </w:pPr>
            <w:r w:rsidRPr="00173AD5">
              <w:rPr>
                <w:sz w:val="20"/>
                <w:szCs w:val="20"/>
              </w:rPr>
              <w:t xml:space="preserve">Some voiced opinion that they felt physical activity content wasn’t </w:t>
            </w:r>
            <w:r w:rsidRPr="00173AD5">
              <w:rPr>
                <w:sz w:val="20"/>
                <w:szCs w:val="20"/>
              </w:rPr>
              <w:lastRenderedPageBreak/>
              <w:t>relevant to them as they perceived themselves to already be physically active (despite not meeting exclusion criteria for existing high levels of physical activity)</w:t>
            </w:r>
          </w:p>
        </w:tc>
        <w:tc>
          <w:tcPr>
            <w:tcW w:w="1419" w:type="pct"/>
          </w:tcPr>
          <w:p w14:paraId="6E99804F" w14:textId="77777777" w:rsidR="00EA40A8" w:rsidRPr="00173AD5" w:rsidRDefault="00EA40A8" w:rsidP="00F70738">
            <w:pPr>
              <w:rPr>
                <w:sz w:val="20"/>
                <w:szCs w:val="20"/>
              </w:rPr>
            </w:pPr>
            <w:r w:rsidRPr="00173AD5">
              <w:rPr>
                <w:sz w:val="20"/>
                <w:szCs w:val="20"/>
              </w:rPr>
              <w:lastRenderedPageBreak/>
              <w:t xml:space="preserve">“For me, it was the actual activities, the actual physical </w:t>
            </w:r>
            <w:r w:rsidRPr="00173AD5">
              <w:rPr>
                <w:sz w:val="20"/>
                <w:szCs w:val="20"/>
              </w:rPr>
              <w:lastRenderedPageBreak/>
              <w:t>bits, weren't terribly challenging.” (P0146)</w:t>
            </w:r>
          </w:p>
        </w:tc>
        <w:tc>
          <w:tcPr>
            <w:tcW w:w="1757" w:type="pct"/>
          </w:tcPr>
          <w:p w14:paraId="11DC4B5E" w14:textId="35F4D49C" w:rsidR="00EA40A8" w:rsidRPr="00173AD5" w:rsidRDefault="00EA40A8" w:rsidP="00EB2C18">
            <w:pPr>
              <w:rPr>
                <w:sz w:val="20"/>
                <w:szCs w:val="20"/>
              </w:rPr>
            </w:pPr>
            <w:r w:rsidRPr="00173AD5">
              <w:rPr>
                <w:sz w:val="20"/>
                <w:szCs w:val="20"/>
              </w:rPr>
              <w:lastRenderedPageBreak/>
              <w:t xml:space="preserve">Additional messages added in to introductory and early physical </w:t>
            </w:r>
            <w:r w:rsidRPr="00173AD5">
              <w:rPr>
                <w:sz w:val="20"/>
                <w:szCs w:val="20"/>
              </w:rPr>
              <w:lastRenderedPageBreak/>
              <w:t>activity content to emphasise that even those who are already active can use content to help them increase activity, and to stress importance of continuing with/ increasing activities they already do and enjoy.</w:t>
            </w:r>
            <w:r w:rsidR="00BB369C">
              <w:rPr>
                <w:sz w:val="20"/>
                <w:szCs w:val="20"/>
              </w:rPr>
              <w:t xml:space="preserve"> Additional signposting</w:t>
            </w:r>
            <w:r w:rsidR="00EB2C18">
              <w:rPr>
                <w:sz w:val="20"/>
                <w:szCs w:val="20"/>
              </w:rPr>
              <w:t xml:space="preserve"> to aspects of content where users have more free choice about the level of challenge of their activities – e.g. writing their own goals, resources for finding activity classes/groups in their local area, and setting their own strength and conditioning exercise plan, </w:t>
            </w:r>
          </w:p>
        </w:tc>
      </w:tr>
      <w:tr w:rsidR="00EA40A8" w:rsidRPr="00173AD5" w14:paraId="6748A4A3" w14:textId="77777777" w:rsidTr="00EA40A8">
        <w:trPr>
          <w:trHeight w:val="266"/>
        </w:trPr>
        <w:tc>
          <w:tcPr>
            <w:tcW w:w="1824" w:type="pct"/>
          </w:tcPr>
          <w:p w14:paraId="0AFD7FF5" w14:textId="77777777" w:rsidR="00EA40A8" w:rsidRPr="00173AD5" w:rsidRDefault="00EA40A8" w:rsidP="00F70738">
            <w:pPr>
              <w:rPr>
                <w:sz w:val="20"/>
                <w:szCs w:val="20"/>
              </w:rPr>
            </w:pPr>
            <w:r w:rsidRPr="00173AD5">
              <w:rPr>
                <w:sz w:val="20"/>
                <w:szCs w:val="20"/>
              </w:rPr>
              <w:lastRenderedPageBreak/>
              <w:t>A few suggestions that it would be useful to have more explicit suggestions about ways to stay motivated with making behavioural changes – particularly about how to use social support to do so</w:t>
            </w:r>
          </w:p>
        </w:tc>
        <w:tc>
          <w:tcPr>
            <w:tcW w:w="1419" w:type="pct"/>
          </w:tcPr>
          <w:p w14:paraId="3A2290C7" w14:textId="77777777" w:rsidR="00EA40A8" w:rsidRPr="00173AD5" w:rsidRDefault="00EA40A8" w:rsidP="00F70738">
            <w:pPr>
              <w:rPr>
                <w:sz w:val="20"/>
                <w:szCs w:val="20"/>
              </w:rPr>
            </w:pPr>
            <w:r w:rsidRPr="00173AD5">
              <w:rPr>
                <w:sz w:val="20"/>
                <w:szCs w:val="20"/>
              </w:rPr>
              <w:t>“The one thing I think you could do a bit on is finding the incentive to do all these things, so that we've got to do them to keep going, but you tend to put them off because you're doing other things at the time.” (P0265)</w:t>
            </w:r>
          </w:p>
        </w:tc>
        <w:tc>
          <w:tcPr>
            <w:tcW w:w="1757" w:type="pct"/>
          </w:tcPr>
          <w:p w14:paraId="5B18F3AA" w14:textId="77777777" w:rsidR="00EA40A8" w:rsidRPr="00173AD5" w:rsidRDefault="00EA40A8" w:rsidP="00F70738">
            <w:pPr>
              <w:rPr>
                <w:sz w:val="20"/>
                <w:szCs w:val="20"/>
              </w:rPr>
            </w:pPr>
            <w:r w:rsidRPr="00173AD5">
              <w:rPr>
                <w:sz w:val="20"/>
                <w:szCs w:val="20"/>
              </w:rPr>
              <w:t>Extra pages added to give examples of motivational strategies, including ways to involve others (e.g. weekly step-count competition with friends/family) and activities to boost motivation (e.g. ‘Reasons to be Active’ card).</w:t>
            </w:r>
          </w:p>
        </w:tc>
      </w:tr>
      <w:tr w:rsidR="00EA40A8" w:rsidRPr="00173AD5" w14:paraId="189ED00E" w14:textId="77777777" w:rsidTr="00EA40A8">
        <w:trPr>
          <w:trHeight w:val="251"/>
        </w:trPr>
        <w:tc>
          <w:tcPr>
            <w:tcW w:w="1824" w:type="pct"/>
          </w:tcPr>
          <w:p w14:paraId="68E0DFEC" w14:textId="77777777" w:rsidR="00EA40A8" w:rsidRPr="00173AD5" w:rsidRDefault="00EA40A8" w:rsidP="00F70738">
            <w:pPr>
              <w:rPr>
                <w:sz w:val="20"/>
                <w:szCs w:val="20"/>
              </w:rPr>
            </w:pPr>
            <w:r w:rsidRPr="00173AD5">
              <w:rPr>
                <w:sz w:val="20"/>
                <w:szCs w:val="20"/>
              </w:rPr>
              <w:t xml:space="preserve">Some perceived healthy eating content to be largely in line with what they were already doing. Furthermore, expert advice from within the team recommended placing greater emphasis on the ‘foods for brain </w:t>
            </w:r>
            <w:proofErr w:type="spellStart"/>
            <w:r w:rsidRPr="00173AD5">
              <w:rPr>
                <w:sz w:val="20"/>
                <w:szCs w:val="20"/>
              </w:rPr>
              <w:t>health’</w:t>
            </w:r>
            <w:proofErr w:type="spellEnd"/>
            <w:r w:rsidRPr="00173AD5">
              <w:rPr>
                <w:sz w:val="20"/>
                <w:szCs w:val="20"/>
              </w:rPr>
              <w:t xml:space="preserve"> as novel/interesting element.</w:t>
            </w:r>
          </w:p>
        </w:tc>
        <w:tc>
          <w:tcPr>
            <w:tcW w:w="1419" w:type="pct"/>
          </w:tcPr>
          <w:p w14:paraId="15FB515B" w14:textId="77777777" w:rsidR="00EA40A8" w:rsidRPr="00173AD5" w:rsidRDefault="00EA40A8" w:rsidP="00F70738">
            <w:pPr>
              <w:rPr>
                <w:sz w:val="20"/>
                <w:szCs w:val="20"/>
              </w:rPr>
            </w:pPr>
            <w:r w:rsidRPr="00173AD5">
              <w:rPr>
                <w:sz w:val="20"/>
                <w:szCs w:val="20"/>
              </w:rPr>
              <w:t>“I read it through with interest and I thought: Oh, well, I do that; I eat that. I agree with all of that and that's what I do; but there was nothing in there that I felt that I didn't already do.” (P0250)</w:t>
            </w:r>
          </w:p>
        </w:tc>
        <w:tc>
          <w:tcPr>
            <w:tcW w:w="1757" w:type="pct"/>
          </w:tcPr>
          <w:p w14:paraId="656CC3C2" w14:textId="77777777" w:rsidR="00EA40A8" w:rsidRPr="00173AD5" w:rsidRDefault="00EA40A8" w:rsidP="00F70738">
            <w:pPr>
              <w:rPr>
                <w:sz w:val="20"/>
                <w:szCs w:val="20"/>
              </w:rPr>
            </w:pPr>
            <w:r w:rsidRPr="00173AD5">
              <w:rPr>
                <w:sz w:val="20"/>
                <w:szCs w:val="20"/>
              </w:rPr>
              <w:t>Restructure of the healthy eating content so that the initial information and goal setting centres around specific foods beneficial for cognitive health, with additional more general healthy eating advice presented after this.</w:t>
            </w:r>
          </w:p>
        </w:tc>
      </w:tr>
    </w:tbl>
    <w:p w14:paraId="20806DF1" w14:textId="77777777" w:rsidR="00F815ED" w:rsidRDefault="00F815ED" w:rsidP="00F815ED"/>
    <w:p w14:paraId="31EC6A3B" w14:textId="0FB09C02" w:rsidR="00FD304E" w:rsidRPr="00973552" w:rsidRDefault="00AD2D77" w:rsidP="006B5E42">
      <w:pPr>
        <w:pStyle w:val="Heading4"/>
        <w:spacing w:line="480" w:lineRule="auto"/>
      </w:pPr>
      <w:r>
        <w:t>Phase 2, part 2b</w:t>
      </w:r>
      <w:r w:rsidR="00FD304E" w:rsidRPr="00973552">
        <w:t>: inductive thematic analysis</w:t>
      </w:r>
    </w:p>
    <w:p w14:paraId="55B41B4B" w14:textId="52440F0C" w:rsidR="00FD304E" w:rsidRPr="00973552" w:rsidRDefault="00FD304E" w:rsidP="006B5E42">
      <w:pPr>
        <w:spacing w:line="480" w:lineRule="auto"/>
      </w:pPr>
      <w:r w:rsidRPr="00973552">
        <w:t xml:space="preserve">The inductive thematic analysis generated three overarching themes, comprising several subthemes. These were: 1)‘knowledge and understanding of brain health’, including subthemes ‘the meaning of brain health’, ‘perceived availability of information about brain </w:t>
      </w:r>
      <w:proofErr w:type="spellStart"/>
      <w:r w:rsidRPr="00973552">
        <w:t>health’</w:t>
      </w:r>
      <w:proofErr w:type="spellEnd"/>
      <w:r w:rsidRPr="00973552">
        <w:t xml:space="preserve"> and ‘knowledge of determinants of brain health’; 2) ‘motivators and barriers’, including the subthemes ‘motivations for achieving/maintaining good brain health’, ‘motivators for engaging in helpful </w:t>
      </w:r>
      <w:r w:rsidR="003F15B2" w:rsidRPr="00973552">
        <w:t>behaviours</w:t>
      </w:r>
      <w:r w:rsidRPr="00973552">
        <w:t xml:space="preserve">’, and ‘barriers to engaging in helpful </w:t>
      </w:r>
      <w:r w:rsidR="003F15B2" w:rsidRPr="00973552">
        <w:t>behaviours</w:t>
      </w:r>
      <w:r w:rsidRPr="00973552">
        <w:t>’; and finally 3) ‘the role of social support’ including subthemes ‘desirability of social support’ and ‘motivational mechanisms of social support’</w:t>
      </w:r>
      <w:r w:rsidR="003F15B2">
        <w:t xml:space="preserve">. </w:t>
      </w:r>
      <w:r w:rsidR="00A868C7">
        <w:t>Key findings from e</w:t>
      </w:r>
      <w:r w:rsidR="003F15B2">
        <w:t xml:space="preserve">ach theme </w:t>
      </w:r>
      <w:r w:rsidR="00A868C7">
        <w:t xml:space="preserve">are </w:t>
      </w:r>
      <w:r w:rsidR="003F15B2">
        <w:t>briefly summaris</w:t>
      </w:r>
      <w:r w:rsidRPr="00973552">
        <w:t xml:space="preserve">ed with illustrative quotes from the data. These findings helped to </w:t>
      </w:r>
      <w:r w:rsidR="00A868C7">
        <w:t xml:space="preserve">further </w:t>
      </w:r>
      <w:r w:rsidRPr="00973552">
        <w:t xml:space="preserve">refine the intervention guiding principles and </w:t>
      </w:r>
      <w:r w:rsidR="003F15B2" w:rsidRPr="00973552">
        <w:t>behavioural</w:t>
      </w:r>
      <w:r w:rsidRPr="00973552">
        <w:t xml:space="preserve"> analysis. </w:t>
      </w:r>
    </w:p>
    <w:p w14:paraId="71611FD2" w14:textId="77777777" w:rsidR="00FD304E" w:rsidRPr="00973552" w:rsidRDefault="00FD304E" w:rsidP="006B5E42">
      <w:pPr>
        <w:pStyle w:val="Heading5"/>
        <w:spacing w:line="480" w:lineRule="auto"/>
      </w:pPr>
      <w:r w:rsidRPr="00973552">
        <w:lastRenderedPageBreak/>
        <w:t>Knowledge and understanding of brain health</w:t>
      </w:r>
    </w:p>
    <w:p w14:paraId="360EAB28" w14:textId="77777777" w:rsidR="00FD304E" w:rsidRPr="00973552" w:rsidRDefault="00FD304E" w:rsidP="006B5E42">
      <w:pPr>
        <w:spacing w:line="480" w:lineRule="auto"/>
      </w:pPr>
      <w:r w:rsidRPr="00973552">
        <w:t xml:space="preserve">This theme suggests that, for older adults, ‘good brain </w:t>
      </w:r>
      <w:proofErr w:type="spellStart"/>
      <w:r w:rsidRPr="00973552">
        <w:t>health’</w:t>
      </w:r>
      <w:proofErr w:type="spellEnd"/>
      <w:r w:rsidRPr="00973552">
        <w:t xml:space="preserve"> is largely about maintaining independence and remaining able to do the activities one wishes to do. More than half of participants also discussed retention of specific cognitive skills such as good memory and decision-making.</w:t>
      </w:r>
    </w:p>
    <w:p w14:paraId="6BC8FEB6" w14:textId="77777777" w:rsidR="00FD304E" w:rsidRPr="00973552" w:rsidRDefault="00FD304E" w:rsidP="006B5E42">
      <w:pPr>
        <w:spacing w:line="480" w:lineRule="auto"/>
        <w:ind w:left="720"/>
      </w:pPr>
      <w:r w:rsidRPr="00973552">
        <w:rPr>
          <w:i/>
        </w:rPr>
        <w:t xml:space="preserve">“If you've got good brain health, then you can carry on with your daily life: cooking, managing your finances, managing your social life - you know, day-to-day things, really.” </w:t>
      </w:r>
      <w:r w:rsidRPr="00973552">
        <w:t>(P0229, female, 68, higher cognitive performance)</w:t>
      </w:r>
    </w:p>
    <w:p w14:paraId="18E07C83" w14:textId="77777777" w:rsidR="00FD304E" w:rsidRPr="00973552" w:rsidRDefault="00FD304E" w:rsidP="006B5E42">
      <w:pPr>
        <w:spacing w:line="480" w:lineRule="auto"/>
      </w:pPr>
      <w:r w:rsidRPr="00973552">
        <w:t>A large proportion of individuals felt that, whilst information about cognitive health and how to protect it is available, it often requires one to actively look for it. Many also mentioned the availability of information about body health, but not necessarily about brain health.</w:t>
      </w:r>
    </w:p>
    <w:p w14:paraId="771572BF" w14:textId="77777777" w:rsidR="00FD304E" w:rsidRPr="00973552" w:rsidRDefault="00FD304E" w:rsidP="006B5E42">
      <w:pPr>
        <w:spacing w:line="480" w:lineRule="auto"/>
        <w:ind w:left="720"/>
        <w:rPr>
          <w:i/>
        </w:rPr>
      </w:pPr>
      <w:r w:rsidRPr="00973552">
        <w:rPr>
          <w:i/>
        </w:rPr>
        <w:t>“</w:t>
      </w:r>
      <w:proofErr w:type="gramStart"/>
      <w:r w:rsidRPr="00973552">
        <w:rPr>
          <w:i/>
        </w:rPr>
        <w:t>So</w:t>
      </w:r>
      <w:proofErr w:type="gramEnd"/>
      <w:r w:rsidRPr="00973552">
        <w:rPr>
          <w:i/>
        </w:rPr>
        <w:t xml:space="preserve"> you do need to know about it. But you have to make the effort to either read a newspaper or look at the </w:t>
      </w:r>
      <w:proofErr w:type="gramStart"/>
      <w:r w:rsidRPr="00973552">
        <w:rPr>
          <w:i/>
        </w:rPr>
        <w:t>news, or</w:t>
      </w:r>
      <w:proofErr w:type="gramEnd"/>
      <w:r w:rsidRPr="00973552">
        <w:rPr>
          <w:i/>
        </w:rPr>
        <w:t xml:space="preserve"> get your brain active yourself.” </w:t>
      </w:r>
      <w:r w:rsidRPr="00973552">
        <w:t>(P0265, female, 69, lower cognitive performance)</w:t>
      </w:r>
    </w:p>
    <w:p w14:paraId="0CDFFC55" w14:textId="55578DF2" w:rsidR="00FD304E" w:rsidRPr="00973552" w:rsidRDefault="00FD304E" w:rsidP="006B5E42">
      <w:pPr>
        <w:spacing w:line="480" w:lineRule="auto"/>
      </w:pPr>
      <w:r w:rsidRPr="00973552">
        <w:t xml:space="preserve">Despite this, nearly three-quarters of participants named typically promoted strategies for maintaining cognitive health, such as brain training activities and puzzles. Half of participants also acknowledged the role of health-related </w:t>
      </w:r>
      <w:r w:rsidR="003F15B2" w:rsidRPr="00973552">
        <w:t>behaviours</w:t>
      </w:r>
      <w:r w:rsidRPr="00973552">
        <w:t xml:space="preserve">, such as physical activity, in maintaining cognitive health. </w:t>
      </w:r>
    </w:p>
    <w:p w14:paraId="34D01887" w14:textId="77777777" w:rsidR="00FD304E" w:rsidRPr="00973552" w:rsidRDefault="00FD304E" w:rsidP="006B5E42">
      <w:pPr>
        <w:pStyle w:val="Heading5"/>
        <w:spacing w:line="480" w:lineRule="auto"/>
      </w:pPr>
      <w:r w:rsidRPr="00973552">
        <w:t>Motivators and barriers</w:t>
      </w:r>
    </w:p>
    <w:p w14:paraId="2E49C371" w14:textId="77777777" w:rsidR="00FD304E" w:rsidRPr="00973552" w:rsidRDefault="00FD304E" w:rsidP="006B5E42">
      <w:pPr>
        <w:spacing w:line="480" w:lineRule="auto"/>
      </w:pPr>
      <w:r w:rsidRPr="00973552">
        <w:t xml:space="preserve">Two different types of motivation were identified within participants’ accounts. The first were motivations to maintain good brain health </w:t>
      </w:r>
      <w:proofErr w:type="gramStart"/>
      <w:r w:rsidRPr="00973552">
        <w:t>in order to</w:t>
      </w:r>
      <w:proofErr w:type="gramEnd"/>
      <w:r w:rsidRPr="00973552">
        <w:t xml:space="preserve"> avoid cognitive decline and its anticipated negative consequences, such as loss of independence, poor quality of life, and interference with relationships. This was often accompanied by accounts of friends or family with dementia and their strong wish to avoid this.</w:t>
      </w:r>
    </w:p>
    <w:p w14:paraId="5EDB9C11" w14:textId="77777777" w:rsidR="00FD304E" w:rsidRPr="00973552" w:rsidRDefault="00FD304E" w:rsidP="006B5E42">
      <w:pPr>
        <w:spacing w:line="480" w:lineRule="auto"/>
        <w:ind w:left="720"/>
      </w:pPr>
      <w:r w:rsidRPr="00973552">
        <w:rPr>
          <w:i/>
        </w:rPr>
        <w:lastRenderedPageBreak/>
        <w:t>“It's a tremendous thing, for me anyway, because I've seen other people go through it. I don't want to, […] It is frustrating for other people as well as for yourself. I think it's important not just for you, but it's also important for the rest of the family, and to be able to pass the memories on as well.”</w:t>
      </w:r>
      <w:r w:rsidRPr="00973552">
        <w:t xml:space="preserve"> (P0225, female, 65, lower cognitive performance)</w:t>
      </w:r>
    </w:p>
    <w:p w14:paraId="29FF2619" w14:textId="026FEA13" w:rsidR="00FD304E" w:rsidRPr="00973552" w:rsidRDefault="00FD304E" w:rsidP="006B5E42">
      <w:pPr>
        <w:spacing w:line="480" w:lineRule="auto"/>
      </w:pPr>
      <w:r w:rsidRPr="00973552">
        <w:t xml:space="preserve">The second type of motivation related to factors that encouraged individuals to engage in </w:t>
      </w:r>
      <w:r w:rsidR="003F15B2" w:rsidRPr="00973552">
        <w:t>behaviours</w:t>
      </w:r>
      <w:r w:rsidRPr="00973552">
        <w:t xml:space="preserve"> important for maintaining cognitive health. The overwhelming sentiment was that enjoyment is the main motivator. Even when individuals acknowledged that </w:t>
      </w:r>
      <w:r w:rsidR="003F15B2" w:rsidRPr="00973552">
        <w:t>behaviours</w:t>
      </w:r>
      <w:r w:rsidRPr="00973552">
        <w:t xml:space="preserve"> were beneficial for brain health, this seemed an ‘</w:t>
      </w:r>
      <w:proofErr w:type="gramStart"/>
      <w:r w:rsidRPr="00973552">
        <w:t>added bonus</w:t>
      </w:r>
      <w:proofErr w:type="gramEnd"/>
      <w:r w:rsidRPr="00973552">
        <w:t>’ rather than the primary motivator.</w:t>
      </w:r>
    </w:p>
    <w:p w14:paraId="3C655277" w14:textId="77777777" w:rsidR="00FD304E" w:rsidRPr="00973552" w:rsidRDefault="00FD304E" w:rsidP="006B5E42">
      <w:pPr>
        <w:spacing w:line="480" w:lineRule="auto"/>
        <w:ind w:left="720"/>
      </w:pPr>
      <w:r w:rsidRPr="00973552">
        <w:rPr>
          <w:i/>
        </w:rPr>
        <w:t>“…yeah, you know, I do a lot of things like maths games. And crosswords and stuff like that every day, so I don’t know if that actually helps but I just find them interesting.”</w:t>
      </w:r>
      <w:r w:rsidRPr="00973552">
        <w:t xml:space="preserve"> (P0138, male, 70, higher cognitive performance)</w:t>
      </w:r>
    </w:p>
    <w:p w14:paraId="161980B7" w14:textId="77777777" w:rsidR="00FD304E" w:rsidRPr="00973552" w:rsidRDefault="00FD304E" w:rsidP="006B5E42">
      <w:pPr>
        <w:widowControl w:val="0"/>
        <w:autoSpaceDE w:val="0"/>
        <w:autoSpaceDN w:val="0"/>
        <w:adjustRightInd w:val="0"/>
        <w:spacing w:after="0" w:line="480" w:lineRule="auto"/>
        <w:rPr>
          <w:rFonts w:ascii="Segoe UI" w:hAnsi="Segoe UI" w:cs="Segoe UI"/>
          <w:sz w:val="20"/>
          <w:szCs w:val="20"/>
        </w:rPr>
      </w:pPr>
      <w:r w:rsidRPr="00973552">
        <w:rPr>
          <w:rFonts w:ascii="Segoe UI" w:hAnsi="Segoe UI" w:cs="Segoe UI"/>
          <w:sz w:val="20"/>
          <w:szCs w:val="20"/>
        </w:rPr>
        <w:t xml:space="preserve">Barriers to engaging in activities to support cognitive health were not discussed extensively, but the most common difficulty mentioned was managing other health conditions. </w:t>
      </w:r>
    </w:p>
    <w:p w14:paraId="6B6BAC04" w14:textId="77777777" w:rsidR="00FD304E" w:rsidRPr="00973552" w:rsidRDefault="00FD304E" w:rsidP="006B5E42">
      <w:pPr>
        <w:widowControl w:val="0"/>
        <w:autoSpaceDE w:val="0"/>
        <w:autoSpaceDN w:val="0"/>
        <w:adjustRightInd w:val="0"/>
        <w:spacing w:after="0" w:line="480" w:lineRule="auto"/>
        <w:rPr>
          <w:rFonts w:ascii="Segoe UI" w:hAnsi="Segoe UI" w:cs="Segoe UI"/>
          <w:sz w:val="20"/>
          <w:szCs w:val="20"/>
        </w:rPr>
      </w:pPr>
    </w:p>
    <w:p w14:paraId="1CB316DB" w14:textId="77777777" w:rsidR="00FD304E" w:rsidRPr="00973552" w:rsidRDefault="00FD304E" w:rsidP="006B5E42">
      <w:pPr>
        <w:spacing w:line="480" w:lineRule="auto"/>
        <w:ind w:left="360"/>
      </w:pPr>
      <w:r w:rsidRPr="00973552">
        <w:rPr>
          <w:i/>
        </w:rPr>
        <w:t xml:space="preserve">“I'm quite hampered with physical activity because I've got arthritis and am registered disabled so, to be honest, physical activity is so difficult for me. That's where these exercises come in, really and it's mostly what I can do.” </w:t>
      </w:r>
      <w:r w:rsidRPr="00973552">
        <w:t>(P0261, male, 62, higher cognitive performance)</w:t>
      </w:r>
    </w:p>
    <w:p w14:paraId="6A2F13E6" w14:textId="77777777" w:rsidR="00FD304E" w:rsidRPr="00973552" w:rsidRDefault="00FD304E" w:rsidP="006B5E42">
      <w:pPr>
        <w:pStyle w:val="Heading5"/>
        <w:spacing w:line="480" w:lineRule="auto"/>
      </w:pPr>
      <w:r w:rsidRPr="00973552">
        <w:t>The role of social support</w:t>
      </w:r>
    </w:p>
    <w:p w14:paraId="2B1B5505" w14:textId="77777777" w:rsidR="00FD304E" w:rsidRPr="00973552" w:rsidRDefault="00FD304E" w:rsidP="006B5E42">
      <w:pPr>
        <w:spacing w:line="480" w:lineRule="auto"/>
      </w:pPr>
      <w:r w:rsidRPr="00973552">
        <w:t>Participants who discussed involving others in healthy lifestyle activities mentioned several mechanisms through which this provided motivation for beginning and maintaining activities. This included creation of action plans with others, being accountable to others and sharing encouragement and new ideas.</w:t>
      </w:r>
    </w:p>
    <w:p w14:paraId="52995AF6" w14:textId="77777777" w:rsidR="00FD304E" w:rsidRPr="00973552" w:rsidRDefault="00FD304E" w:rsidP="006B5E42">
      <w:pPr>
        <w:spacing w:line="480" w:lineRule="auto"/>
        <w:ind w:left="720"/>
      </w:pPr>
      <w:r w:rsidRPr="00973552">
        <w:rPr>
          <w:i/>
        </w:rPr>
        <w:t xml:space="preserve">“I think, if you're going swimming or something once a week, it's nice if someone says, 'Are you ready to go?' 'Shall we go today?' rather than you think: Oh, do I really want to go </w:t>
      </w:r>
      <w:r w:rsidRPr="00973552">
        <w:rPr>
          <w:i/>
        </w:rPr>
        <w:lastRenderedPageBreak/>
        <w:t>today? If there's two of you or three of you wanting to go, you encourage each other.”</w:t>
      </w:r>
      <w:r w:rsidRPr="00973552">
        <w:t xml:space="preserve"> (P0229, female, 68, higher cognitive performance)</w:t>
      </w:r>
    </w:p>
    <w:p w14:paraId="60436768" w14:textId="77777777" w:rsidR="00FD304E" w:rsidRPr="00973552" w:rsidRDefault="00FD304E" w:rsidP="006B5E42">
      <w:pPr>
        <w:spacing w:line="480" w:lineRule="auto"/>
      </w:pPr>
      <w:r w:rsidRPr="00973552">
        <w:t>However, it was widely acknowledged that individuals’ preferences and circumstances determine whether involvement of others is possible, or even desirable. More than half of participants expressed that they would be happy (or sometimes prefer) to do such activities alone.</w:t>
      </w:r>
    </w:p>
    <w:p w14:paraId="14E2EB08" w14:textId="77777777" w:rsidR="00FD304E" w:rsidRDefault="00FD304E" w:rsidP="006B5E42">
      <w:pPr>
        <w:spacing w:line="480" w:lineRule="auto"/>
        <w:ind w:left="360"/>
      </w:pPr>
      <w:r w:rsidRPr="00973552">
        <w:rPr>
          <w:i/>
        </w:rPr>
        <w:t xml:space="preserve">“I'm quite happy with my own company. I mean, I enjoy doing things with other people, and I go to yoga and I get on with everybody there, and I've got quite a few friends that go, but I would go whether they went or not.” </w:t>
      </w:r>
      <w:r w:rsidRPr="00973552">
        <w:t>(P0129, female, 67, lower cognitive performance).</w:t>
      </w:r>
    </w:p>
    <w:p w14:paraId="215B237A" w14:textId="4C0848E5" w:rsidR="0086670F" w:rsidRPr="00973552" w:rsidRDefault="0086670F" w:rsidP="006B5E42">
      <w:pPr>
        <w:pStyle w:val="Heading1"/>
        <w:spacing w:line="480" w:lineRule="auto"/>
      </w:pPr>
      <w:r w:rsidRPr="00973552">
        <w:t>Discussion</w:t>
      </w:r>
    </w:p>
    <w:p w14:paraId="1E346B3D" w14:textId="76D4CADA" w:rsidR="00A96862" w:rsidRPr="00973552" w:rsidRDefault="004D7815" w:rsidP="006B5E42">
      <w:pPr>
        <w:spacing w:line="480" w:lineRule="auto"/>
      </w:pPr>
      <w:r w:rsidRPr="00973552">
        <w:t xml:space="preserve">This paper </w:t>
      </w:r>
      <w:r w:rsidR="005656DE" w:rsidRPr="00973552">
        <w:t>presents</w:t>
      </w:r>
      <w:r w:rsidR="00CC492A" w:rsidRPr="00973552">
        <w:t xml:space="preserve"> a</w:t>
      </w:r>
      <w:r w:rsidR="00E75867" w:rsidRPr="00973552">
        <w:t xml:space="preserve"> theory</w:t>
      </w:r>
      <w:r w:rsidRPr="00973552">
        <w:t>-, evidence- and person-based approach</w:t>
      </w:r>
      <w:r w:rsidR="004D4EA2" w:rsidRPr="00973552">
        <w:t xml:space="preserve"> to intervention development</w:t>
      </w:r>
      <w:r w:rsidRPr="00973552">
        <w:t xml:space="preserve"> </w:t>
      </w:r>
      <w:r w:rsidR="00CC492A" w:rsidRPr="00973552">
        <w:t>that c</w:t>
      </w:r>
      <w:r w:rsidR="001B67A3" w:rsidRPr="00973552">
        <w:t>ould</w:t>
      </w:r>
      <w:r w:rsidR="00CC492A" w:rsidRPr="00973552">
        <w:t xml:space="preserve"> be applied across </w:t>
      </w:r>
      <w:r w:rsidR="001B67A3" w:rsidRPr="00973552">
        <w:t>numerous</w:t>
      </w:r>
      <w:r w:rsidR="004D4EA2" w:rsidRPr="00973552">
        <w:t xml:space="preserve"> </w:t>
      </w:r>
      <w:r w:rsidR="003F15B2" w:rsidRPr="00973552">
        <w:t>behaviour</w:t>
      </w:r>
      <w:r w:rsidR="004D4EA2" w:rsidRPr="00973552">
        <w:t xml:space="preserve"> change</w:t>
      </w:r>
      <w:r w:rsidR="00CC492A" w:rsidRPr="00973552">
        <w:t xml:space="preserve"> contexts.</w:t>
      </w:r>
      <w:r w:rsidRPr="00973552">
        <w:t xml:space="preserve"> </w:t>
      </w:r>
      <w:r w:rsidR="004D4EA2" w:rsidRPr="00973552">
        <w:t>W</w:t>
      </w:r>
      <w:r w:rsidRPr="00973552">
        <w:t xml:space="preserve">e </w:t>
      </w:r>
      <w:r w:rsidR="004D4EA2" w:rsidRPr="00973552">
        <w:t>have provided</w:t>
      </w:r>
      <w:r w:rsidRPr="00973552">
        <w:t xml:space="preserve"> a </w:t>
      </w:r>
      <w:r w:rsidR="004D4EA2" w:rsidRPr="00973552">
        <w:t>systematic</w:t>
      </w:r>
      <w:r w:rsidRPr="00973552">
        <w:t xml:space="preserve"> account of how</w:t>
      </w:r>
      <w:r w:rsidR="00A96862" w:rsidRPr="00973552">
        <w:t xml:space="preserve"> and why</w:t>
      </w:r>
      <w:r w:rsidRPr="00973552">
        <w:t xml:space="preserve"> the intervention </w:t>
      </w:r>
      <w:r w:rsidR="00A96862" w:rsidRPr="00973552">
        <w:t>took its current form, and how it is expected to work</w:t>
      </w:r>
      <w:r w:rsidR="00FF376F" w:rsidRPr="00973552">
        <w:t xml:space="preserve">. </w:t>
      </w:r>
      <w:r w:rsidR="00C01759" w:rsidRPr="00973552">
        <w:t xml:space="preserve">In doing so, we have provided </w:t>
      </w:r>
      <w:r w:rsidR="0058347B">
        <w:t>important provisional</w:t>
      </w:r>
      <w:r w:rsidR="00C01759" w:rsidRPr="00973552">
        <w:t xml:space="preserve"> insights into the</w:t>
      </w:r>
      <w:r w:rsidR="0058347B">
        <w:t xml:space="preserve"> likely</w:t>
      </w:r>
      <w:r w:rsidR="00C01759" w:rsidRPr="00973552">
        <w:t xml:space="preserve"> acceptability of a digital multi-domain intervention to reduce cognitive decline amongst older adults with a range of cognitive performance abiliti</w:t>
      </w:r>
      <w:r w:rsidR="00D147FF" w:rsidRPr="00973552">
        <w:t>es</w:t>
      </w:r>
      <w:r w:rsidR="0058347B">
        <w:t xml:space="preserve">. This forms the basis for further work which will </w:t>
      </w:r>
      <w:r w:rsidR="00CA0F82">
        <w:t xml:space="preserve">next </w:t>
      </w:r>
      <w:r w:rsidR="0058347B">
        <w:t xml:space="preserve">explore the feasibility </w:t>
      </w:r>
      <w:r w:rsidR="00144A34">
        <w:fldChar w:fldCharType="begin">
          <w:fldData xml:space="preserve">PEVuZE5vdGU+PENpdGU+PEF1dGhvcj5TbWl0aDwvQXV0aG9yPjxZZWFyPjIwMjA8L1llYXI+PFJl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</w:fldData>
        </w:fldChar>
      </w:r>
      <w:r w:rsidR="00144A34">
        <w:instrText xml:space="preserve"> ADDIN EN.CITE </w:instrText>
      </w:r>
      <w:r w:rsidR="00144A34">
        <w:fldChar w:fldCharType="begin">
          <w:fldData xml:space="preserve">PEVuZE5vdGU+PENpdGU+PEF1dGhvcj5TbWl0aDwvQXV0aG9yPjxZZWFyPjIwMjA8L1llYXI+PFJl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</w:fldData>
        </w:fldChar>
      </w:r>
      <w:r w:rsidR="00144A34">
        <w:instrText xml:space="preserve"> ADDIN EN.CITE.DATA </w:instrText>
      </w:r>
      <w:r w:rsidR="00144A34">
        <w:fldChar w:fldCharType="end"/>
      </w:r>
      <w:r w:rsidR="00144A34">
        <w:fldChar w:fldCharType="separate"/>
      </w:r>
      <w:r w:rsidR="00144A34">
        <w:rPr>
          <w:noProof/>
        </w:rPr>
        <w:t>(56)</w:t>
      </w:r>
      <w:r w:rsidR="00144A34">
        <w:fldChar w:fldCharType="end"/>
      </w:r>
      <w:r w:rsidR="00CA0F82">
        <w:t xml:space="preserve"> </w:t>
      </w:r>
      <w:r w:rsidR="0058347B">
        <w:t xml:space="preserve">of this intervention amongst </w:t>
      </w:r>
      <w:r w:rsidR="00CA0F82">
        <w:t xml:space="preserve">a </w:t>
      </w:r>
      <w:r w:rsidR="0058347B">
        <w:t>much</w:t>
      </w:r>
      <w:r w:rsidR="00CA0F82">
        <w:t xml:space="preserve"> larger</w:t>
      </w:r>
      <w:r w:rsidR="0058347B">
        <w:t xml:space="preserve"> </w:t>
      </w:r>
      <w:r w:rsidR="00CA0F82">
        <w:t>sample</w:t>
      </w:r>
      <w:r w:rsidR="0058347B">
        <w:t xml:space="preserve">. Furthermore, </w:t>
      </w:r>
      <w:r w:rsidR="00CA0F82">
        <w:t>this</w:t>
      </w:r>
      <w:r w:rsidR="0058347B">
        <w:t xml:space="preserve"> work illustrates the application of a systematic process for intervention development that </w:t>
      </w:r>
      <w:r w:rsidR="00CA0F82">
        <w:t>can</w:t>
      </w:r>
      <w:r w:rsidR="0058347B">
        <w:t xml:space="preserve"> be applied widely</w:t>
      </w:r>
      <w:r w:rsidR="00D147FF" w:rsidRPr="00973552">
        <w:t xml:space="preserve">. </w:t>
      </w:r>
    </w:p>
    <w:p w14:paraId="70AC733C" w14:textId="4780AF1E" w:rsidR="004D50DB" w:rsidRDefault="000214EB" w:rsidP="006B5E42">
      <w:pPr>
        <w:spacing w:line="480" w:lineRule="auto"/>
      </w:pPr>
      <w:r>
        <w:t>K</w:t>
      </w:r>
      <w:r w:rsidR="006952A2">
        <w:t xml:space="preserve">ey </w:t>
      </w:r>
      <w:r w:rsidR="00D0054B">
        <w:t>outcomes</w:t>
      </w:r>
      <w:r w:rsidR="006952A2">
        <w:t xml:space="preserve"> </w:t>
      </w:r>
      <w:r w:rsidR="004E53AC">
        <w:t>from</w:t>
      </w:r>
      <w:r w:rsidR="006952A2">
        <w:t xml:space="preserve"> each component of this </w:t>
      </w:r>
      <w:r w:rsidR="00C43A84" w:rsidRPr="00AB658D">
        <w:t>study</w:t>
      </w:r>
      <w:r w:rsidR="00D0054B">
        <w:t xml:space="preserve"> collectively</w:t>
      </w:r>
      <w:r w:rsidR="00D147FF" w:rsidRPr="00AB658D">
        <w:t xml:space="preserve"> </w:t>
      </w:r>
      <w:r w:rsidR="00E75867" w:rsidRPr="00AB658D">
        <w:t xml:space="preserve">provide preliminary evidence that a digital </w:t>
      </w:r>
      <w:r w:rsidR="007B4625" w:rsidRPr="00AB658D">
        <w:t xml:space="preserve">multi-domain </w:t>
      </w:r>
      <w:r w:rsidR="003F15B2" w:rsidRPr="00AB658D">
        <w:t>behaviour</w:t>
      </w:r>
      <w:r w:rsidR="00AA4986" w:rsidRPr="00AB658D">
        <w:t xml:space="preserve"> change</w:t>
      </w:r>
      <w:r w:rsidR="00E75867" w:rsidRPr="00AB658D">
        <w:t xml:space="preserve"> intervention </w:t>
      </w:r>
      <w:r w:rsidR="00CA0F82">
        <w:t>can</w:t>
      </w:r>
      <w:r w:rsidR="0058347B">
        <w:t xml:space="preserve"> be </w:t>
      </w:r>
      <w:r w:rsidR="00E75867" w:rsidRPr="00AB658D">
        <w:t xml:space="preserve">acceptable and engaging amongst </w:t>
      </w:r>
      <w:r w:rsidR="00B0735D" w:rsidRPr="00AB658D">
        <w:t xml:space="preserve">UK </w:t>
      </w:r>
      <w:r w:rsidR="00E75867" w:rsidRPr="00AB658D">
        <w:t>c</w:t>
      </w:r>
      <w:r w:rsidR="00D1534E" w:rsidRPr="00AB658D">
        <w:t>ommunity-dwelling older adults</w:t>
      </w:r>
      <w:r w:rsidR="004B6620" w:rsidRPr="00AB658D">
        <w:t>.</w:t>
      </w:r>
      <w:r w:rsidR="009C7D9A">
        <w:t xml:space="preserve"> T</w:t>
      </w:r>
      <w:r w:rsidR="00D812F5">
        <w:t>he study’s embedded</w:t>
      </w:r>
      <w:r w:rsidR="009C7D9A">
        <w:t xml:space="preserve"> qualitative work </w:t>
      </w:r>
      <w:r w:rsidR="00D812F5">
        <w:t xml:space="preserve">with intervention target users </w:t>
      </w:r>
      <w:r w:rsidR="009C7D9A">
        <w:t xml:space="preserve">also allowed </w:t>
      </w:r>
      <w:r w:rsidR="004E53AC">
        <w:t>iterative optimisation of</w:t>
      </w:r>
      <w:r w:rsidR="009C7D9A">
        <w:t xml:space="preserve"> our draft c</w:t>
      </w:r>
      <w:r w:rsidR="00D812F5">
        <w:t xml:space="preserve">ontent to ensure barriers to acceptability and engagement </w:t>
      </w:r>
      <w:r w:rsidR="006F5F94">
        <w:t>were</w:t>
      </w:r>
      <w:r w:rsidR="00D812F5">
        <w:t xml:space="preserve"> identified and addressed.</w:t>
      </w:r>
      <w:r w:rsidR="004B6620" w:rsidRPr="00973552">
        <w:t xml:space="preserve"> </w:t>
      </w:r>
      <w:r w:rsidR="004E53AC">
        <w:t>Furthermore</w:t>
      </w:r>
      <w:r w:rsidR="004D50DB" w:rsidRPr="00973552">
        <w:t xml:space="preserve">, our findings about older adults’ perceptions of cognitive health </w:t>
      </w:r>
      <w:r w:rsidR="001060F9">
        <w:t xml:space="preserve">facilitated understandings of characteristics and features of intervention content that would be important for acceptability and engagement. </w:t>
      </w:r>
      <w:r w:rsidR="006F1241">
        <w:t xml:space="preserve">These findings </w:t>
      </w:r>
      <w:r w:rsidR="004D50DB" w:rsidRPr="00973552">
        <w:lastRenderedPageBreak/>
        <w:t xml:space="preserve">generally align with the existing literature: </w:t>
      </w:r>
      <w:r w:rsidR="006F1241">
        <w:t xml:space="preserve">for example </w:t>
      </w:r>
      <w:r w:rsidR="004D50DB" w:rsidRPr="00973552">
        <w:t xml:space="preserve">maintaining independence </w:t>
      </w:r>
      <w:r w:rsidR="004D50DB" w:rsidRPr="00973552">
        <w:fldChar w:fldCharType="begin"/>
      </w:r>
      <w:r w:rsidR="00144A34">
        <w:instrText xml:space="preserve"> ADDIN EN.CITE &lt;EndNote&gt;&lt;Cite&gt;&lt;Author&gt;Price&lt;/Author&gt;&lt;Year&gt;2011&lt;/Year&gt;&lt;RecNum&gt;143&lt;/RecNum&gt;&lt;DisplayText&gt;(57)&lt;/DisplayText&gt;&lt;record&gt;&lt;rec-number&gt;143&lt;/rec-number&gt;&lt;foreign-keys&gt;&lt;key app="EN" db-id="d2w0td5ste5fsve5z0txxs93zzx22atvpd9w" timestamp="1554827077"&gt;143&lt;/key&gt;&lt;/foreign-keys&gt;&lt;ref-type name="Journal Article"&gt;17&lt;/ref-type&gt;&lt;contributors&gt;&lt;authors&gt;&lt;author&gt;Price, Anna E.&lt;/author&gt;&lt;author&gt;Corwin, Sara J.&lt;/author&gt;&lt;author&gt;Friedman, Daniela B.&lt;/author&gt;&lt;author&gt;Laditka, Sarah B.&lt;/author&gt;&lt;author&gt;Colabianchi, Natalie&lt;/author&gt;&lt;author&gt;Montgomery, Kara M.&lt;/author&gt;&lt;/authors&gt;&lt;/contributors&gt;&lt;titles&gt;&lt;title&gt;Older Adults’ Perceptions of Physical Activity and Cognitive Health: Implications for Health Communication&lt;/title&gt;&lt;secondary-title&gt;Health Education &amp;amp; Behavior&lt;/secondary-title&gt;&lt;/titles&gt;&lt;periodical&gt;&lt;full-title&gt;Health Education &amp;amp; Behavior&lt;/full-title&gt;&lt;/periodical&gt;&lt;pages&gt;15-24&lt;/pages&gt;&lt;volume&gt;38&lt;/volume&gt;&lt;number&gt;1&lt;/number&gt;&lt;keywords&gt;&lt;keyword&gt;aging,physical activity,cognitive health&lt;/keyword&gt;&lt;/keywords&gt;&lt;dates&gt;&lt;year&gt;2011&lt;/year&gt;&lt;/dates&gt;&lt;accession-num&gt;21191085&lt;/accession-num&gt;&lt;urls&gt;&lt;related-urls&gt;&lt;url&gt;https://journals.sagepub.com/doi/abs/10.1177/1090198110369764&lt;/url&gt;&lt;/related-urls&gt;&lt;/urls&gt;&lt;electronic-resource-num&gt;10.1177/1090198110369764&lt;/electronic-resource-num&gt;&lt;/record&gt;&lt;/Cite&gt;&lt;/EndNote&gt;</w:instrText>
      </w:r>
      <w:r w:rsidR="004D50DB" w:rsidRPr="00973552">
        <w:fldChar w:fldCharType="separate"/>
      </w:r>
      <w:r w:rsidR="00144A34">
        <w:rPr>
          <w:noProof/>
        </w:rPr>
        <w:t>(57)</w:t>
      </w:r>
      <w:r w:rsidR="004D50DB" w:rsidRPr="00973552">
        <w:fldChar w:fldCharType="end"/>
      </w:r>
      <w:r w:rsidR="004D50DB" w:rsidRPr="00973552">
        <w:t xml:space="preserve"> and enjoyment of activities </w:t>
      </w:r>
      <w:r w:rsidR="004D50DB" w:rsidRPr="00973552">
        <w:fldChar w:fldCharType="begin"/>
      </w:r>
      <w:r w:rsidR="00144A34">
        <w:instrText xml:space="preserve"> ADDIN EN.CITE &lt;EndNote&gt;&lt;Cite&gt;&lt;Author&gt;Devereux-Fitzgerald&lt;/Author&gt;&lt;Year&gt;2016&lt;/Year&gt;&lt;RecNum&gt;6&lt;/RecNum&gt;&lt;DisplayText&gt;(58)&lt;/DisplayText&gt;&lt;record&gt;&lt;rec-number&gt;6&lt;/rec-number&gt;&lt;foreign-keys&gt;&lt;key app="EN" db-id="d2w0td5ste5fsve5z0txxs93zzx22atvpd9w" timestamp="1489673083"&gt;6&lt;/key&gt;&lt;/foreign-keys&gt;&lt;ref-type name="Journal Article"&gt;17&lt;/ref-type&gt;&lt;contributors&gt;&lt;authors&gt;&lt;author&gt;Devereux-Fitzgerald, Angela&lt;/author&gt;&lt;author&gt;Powell, Rachael&lt;/author&gt;&lt;author&gt;Dewhurst, Anne&lt;/author&gt;&lt;author&gt;French, David P&lt;/author&gt;&lt;/authors&gt;&lt;/contributors&gt;&lt;titles&gt;&lt;title&gt;The acceptability of physical activity interventions to older adults: A systematic review and meta-synthesis&lt;/title&gt;&lt;secondary-title&gt;Social Science &amp;amp; Medicine&lt;/secondary-title&gt;&lt;/titles&gt;&lt;periodical&gt;&lt;full-title&gt;Social Science &amp;amp; Medicine&lt;/full-title&gt;&lt;/periodical&gt;&lt;pages&gt;14-23&lt;/pages&gt;&lt;volume&gt;158&lt;/volume&gt;&lt;dates&gt;&lt;year&gt;2016&lt;/year&gt;&lt;/dates&gt;&lt;isbn&gt;0277-9536&lt;/isbn&gt;&lt;urls&gt;&lt;/urls&gt;&lt;/record&gt;&lt;/Cite&gt;&lt;/EndNote&gt;</w:instrText>
      </w:r>
      <w:r w:rsidR="004D50DB" w:rsidRPr="00973552">
        <w:fldChar w:fldCharType="separate"/>
      </w:r>
      <w:r w:rsidR="00144A34">
        <w:rPr>
          <w:noProof/>
        </w:rPr>
        <w:t>(58)</w:t>
      </w:r>
      <w:r w:rsidR="004D50DB" w:rsidRPr="00973552">
        <w:fldChar w:fldCharType="end"/>
      </w:r>
      <w:r w:rsidR="004D50DB" w:rsidRPr="00973552">
        <w:t xml:space="preserve"> seem key motivators amongst this group. We</w:t>
      </w:r>
      <w:r w:rsidR="006F1241">
        <w:t xml:space="preserve"> also</w:t>
      </w:r>
      <w:r w:rsidR="004D50DB" w:rsidRPr="00973552">
        <w:t xml:space="preserve"> found that an awareness of, and desire to avoid, the consequences of dementia seemed to motivate cognition-protective behaviours</w:t>
      </w:r>
      <w:r w:rsidR="00EF199D">
        <w:t xml:space="preserve"> </w:t>
      </w:r>
      <w:r w:rsidR="00EF199D">
        <w:fldChar w:fldCharType="begin">
          <w:fldData xml:space="preserve">PEVuZE5vdGU+PENpdGU+PEF1dGhvcj5Sb3NlbmJlcmc8L0F1dGhvcj48WWVhcj4yMDIwPC9ZZWFy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</w:fldData>
        </w:fldChar>
      </w:r>
      <w:r w:rsidR="00144A34">
        <w:instrText xml:space="preserve"> ADDIN EN.CITE </w:instrText>
      </w:r>
      <w:r w:rsidR="00144A34">
        <w:fldChar w:fldCharType="begin">
          <w:fldData xml:space="preserve">PEVuZE5vdGU+PENpdGU+PEF1dGhvcj5Sb3NlbmJlcmc8L0F1dGhvcj48WWVhcj4yMDIwPC9ZZWFy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</w:fldData>
        </w:fldChar>
      </w:r>
      <w:r w:rsidR="00144A34">
        <w:instrText xml:space="preserve"> ADDIN EN.CITE.DATA </w:instrText>
      </w:r>
      <w:r w:rsidR="00144A34">
        <w:fldChar w:fldCharType="end"/>
      </w:r>
      <w:r w:rsidR="00EF199D">
        <w:fldChar w:fldCharType="separate"/>
      </w:r>
      <w:r w:rsidR="00144A34">
        <w:rPr>
          <w:noProof/>
        </w:rPr>
        <w:t>(59)</w:t>
      </w:r>
      <w:r w:rsidR="00EF199D">
        <w:fldChar w:fldCharType="end"/>
      </w:r>
      <w:r w:rsidR="004D50DB" w:rsidRPr="00973552">
        <w:t xml:space="preserve">, whilst other health conditions arose as a possible barrier. Additionally, our findings extend understandings about the value of social support. Whilst they concur that, for many, social support is an important motivator of behaviours such as physical activity </w:t>
      </w:r>
      <w:r w:rsidR="004D50DB" w:rsidRPr="00973552">
        <w:fldChar w:fldCharType="begin"/>
      </w:r>
      <w:r w:rsidR="00144A34">
        <w:instrText xml:space="preserve"> ADDIN EN.CITE &lt;EndNote&gt;&lt;Cite&gt;&lt;Author&gt;Lara&lt;/Author&gt;&lt;Year&gt;2016&lt;/Year&gt;&lt;RecNum&gt;106&lt;/RecNum&gt;&lt;DisplayText&gt;(60)&lt;/DisplayText&gt;&lt;record&gt;&lt;rec-number&gt;106&lt;/rec-number&gt;&lt;foreign-keys&gt;&lt;key app="EN" db-id="d2w0td5ste5fsve5z0txxs93zzx22atvpd9w" timestamp="1536661947"&gt;106&lt;/key&gt;&lt;/foreign-keys&gt;&lt;ref-type name="Journal Article"&gt;17&lt;/ref-type&gt;&lt;contributors&gt;&lt;authors&gt;&lt;author&gt;Lara, Jose&lt;/author&gt;&lt;author&gt;O’Brien, Nicola&lt;/author&gt;&lt;author&gt;Godfrey, Alan&lt;/author&gt;&lt;author&gt;Heaven, Ben&lt;/author&gt;&lt;author&gt;Evans, Elizabeth H.&lt;/author&gt;&lt;author&gt;Lloyd, Scott&lt;/author&gt;&lt;author&gt;Moffatt, Suzanne&lt;/author&gt;&lt;author&gt;Moynihan, Paula J.&lt;/author&gt;&lt;author&gt;Meyer, Thomas D.&lt;/author&gt;&lt;author&gt;Rochester, Lynn&lt;/author&gt;&lt;author&gt;Sniehotta, Falko F.&lt;/author&gt;&lt;author&gt;White, Martin&lt;/author&gt;&lt;author&gt;Mathers, John C.&lt;/author&gt;&lt;/authors&gt;&lt;/contributors&gt;&lt;titles&gt;&lt;title&gt;Pilot Randomised Controlled Trial of a Web-Based Intervention to Promote Healthy Eating, Physical Activity and Meaningful Social Connections Compared with Usual Care Control in People of Retirement Age Recruited from Workplaces&lt;/title&gt;&lt;secondary-title&gt;PLOS ONE&lt;/secondary-title&gt;&lt;/titles&gt;&lt;periodical&gt;&lt;full-title&gt;PloS one&lt;/full-title&gt;&lt;/periodical&gt;&lt;pages&gt;e0159703&lt;/pages&gt;&lt;volume&gt;11&lt;/volume&gt;&lt;number&gt;7&lt;/number&gt;&lt;dates&gt;&lt;year&gt;2016&lt;/year&gt;&lt;/dates&gt;&lt;publisher&gt;Public Library of Science&lt;/publisher&gt;&lt;urls&gt;&lt;related-urls&gt;&lt;url&gt;https://doi.org/10.1371/journal.pone.0159703&lt;/url&gt;&lt;url&gt;https://www.ncbi.nlm.nih.gov/pmc/articles/PMC4966951/pdf/pone.0159703.pdf&lt;/url&gt;&lt;/related-urls&gt;&lt;/urls&gt;&lt;electronic-resource-num&gt;10.1371/journal.pone.0159703&lt;/electronic-resource-num&gt;&lt;/record&gt;&lt;/Cite&gt;&lt;/EndNote&gt;</w:instrText>
      </w:r>
      <w:r w:rsidR="004D50DB" w:rsidRPr="00973552">
        <w:fldChar w:fldCharType="separate"/>
      </w:r>
      <w:r w:rsidR="00144A34">
        <w:rPr>
          <w:noProof/>
        </w:rPr>
        <w:t>(60)</w:t>
      </w:r>
      <w:r w:rsidR="004D50DB" w:rsidRPr="00973552">
        <w:fldChar w:fldCharType="end"/>
      </w:r>
      <w:r w:rsidR="004D50DB" w:rsidRPr="00973552">
        <w:t xml:space="preserve">, they reveal that for </w:t>
      </w:r>
      <w:r w:rsidR="00CC7F1C">
        <w:t>others</w:t>
      </w:r>
      <w:r w:rsidR="00CC7F1C" w:rsidRPr="00973552">
        <w:t xml:space="preserve"> </w:t>
      </w:r>
      <w:r w:rsidR="004D50DB" w:rsidRPr="00973552">
        <w:t>it is not considered necessary or desirable. This has important implications for offering social support within interventions, i.e. it should be available but not a compulsory element. Furthermore, as social support didn’t appear to be a primary motivation for engagement with the intervention, this lends additional support to the potential feasibility and acceptability of a digital-delivery format.</w:t>
      </w:r>
    </w:p>
    <w:p w14:paraId="622B1DAE" w14:textId="4E77C47E" w:rsidR="004B6620" w:rsidRPr="00973552" w:rsidRDefault="008C4CEA" w:rsidP="006B5E42">
      <w:pPr>
        <w:spacing w:line="480" w:lineRule="auto"/>
      </w:pPr>
      <w:r w:rsidRPr="00973552">
        <w:t xml:space="preserve"> </w:t>
      </w:r>
      <w:r w:rsidR="001060F9" w:rsidRPr="00973552">
        <w:t>Our findings</w:t>
      </w:r>
      <w:r w:rsidR="006F1241">
        <w:t xml:space="preserve"> also</w:t>
      </w:r>
      <w:r w:rsidR="001060F9" w:rsidRPr="00973552">
        <w:t xml:space="preserve"> reinforce and extend existing literature</w:t>
      </w:r>
      <w:r w:rsidR="006F1241">
        <w:t xml:space="preserve"> about the suitability of intervention content for indiv</w:t>
      </w:r>
      <w:r w:rsidR="0028211E">
        <w:t>id</w:t>
      </w:r>
      <w:r w:rsidR="006F1241">
        <w:t>uals with varying levels of cognitive performance</w:t>
      </w:r>
      <w:r w:rsidR="001060F9" w:rsidRPr="00973552">
        <w:t>.</w:t>
      </w:r>
      <w:r w:rsidR="001060F9">
        <w:t xml:space="preserve"> </w:t>
      </w:r>
      <w:r w:rsidR="004B6620" w:rsidRPr="00973552">
        <w:t xml:space="preserve">Importantly, </w:t>
      </w:r>
      <w:r w:rsidR="00D0054B">
        <w:t>we found no evidence of</w:t>
      </w:r>
      <w:r w:rsidR="004B6620" w:rsidRPr="00973552">
        <w:t xml:space="preserve"> </w:t>
      </w:r>
      <w:r w:rsidR="00CA0F82">
        <w:t>qualitative</w:t>
      </w:r>
      <w:r w:rsidR="00CA0F82" w:rsidRPr="00973552">
        <w:t xml:space="preserve"> </w:t>
      </w:r>
      <w:r w:rsidR="004B6620" w:rsidRPr="00973552">
        <w:t>differences between those with higher and lower cognitive performance scores regarding their preferences or requirements for the Active Brains intervention, or their ability and willingness to engage with the digital intervention. This finding reinforced our judgement (informed by the initial literature review</w:t>
      </w:r>
      <w:r w:rsidR="00E953C3" w:rsidRPr="00973552">
        <w:t>) that Active Brains</w:t>
      </w:r>
      <w:r w:rsidR="00C71CF8">
        <w:t>’</w:t>
      </w:r>
      <w:r w:rsidR="00E953C3" w:rsidRPr="00973552">
        <w:t xml:space="preserve"> </w:t>
      </w:r>
      <w:r w:rsidR="00C71CF8">
        <w:t>content and delivery-format</w:t>
      </w:r>
      <w:r w:rsidR="00E953C3" w:rsidRPr="00973552">
        <w:t xml:space="preserve"> </w:t>
      </w:r>
      <w:r w:rsidR="00CA0F82">
        <w:t>may also be</w:t>
      </w:r>
      <w:r w:rsidR="00CA0F82" w:rsidRPr="00973552">
        <w:t xml:space="preserve"> </w:t>
      </w:r>
      <w:r w:rsidR="00E953C3" w:rsidRPr="00973552">
        <w:t xml:space="preserve">accessible and engaging for people with lower cognitive performance scores and did not need to be tailored according to cognitive status. This </w:t>
      </w:r>
      <w:r w:rsidR="00CD3D86">
        <w:t>support</w:t>
      </w:r>
      <w:r w:rsidR="00CD3D86" w:rsidRPr="00973552">
        <w:t xml:space="preserve">s </w:t>
      </w:r>
      <w:r w:rsidR="00E953C3" w:rsidRPr="00973552">
        <w:t>previous findings</w:t>
      </w:r>
      <w:r w:rsidR="00FA7949" w:rsidRPr="00973552">
        <w:t xml:space="preserve"> </w:t>
      </w:r>
      <w:r w:rsidR="00743296" w:rsidRPr="00973552">
        <w:fldChar w:fldCharType="begin">
          <w:fldData xml:space="preserve">PEVuZE5vdGU+PENpdGU+PEF1dGhvcj5Db3lsZTwvQXV0aG9yPjxZZWFyPjIwMTU8L1llYXI+PFJl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</w:fldData>
        </w:fldChar>
      </w:r>
      <w:r w:rsidR="00144A34">
        <w:instrText xml:space="preserve"> ADDIN EN.CITE </w:instrText>
      </w:r>
      <w:r w:rsidR="00144A34">
        <w:fldChar w:fldCharType="begin">
          <w:fldData xml:space="preserve">PEVuZE5vdGU+PENpdGU+PEF1dGhvcj5Db3lsZTwvQXV0aG9yPjxZZWFyPjIwMTU8L1llYXI+PFJl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</w:fldData>
        </w:fldChar>
      </w:r>
      <w:r w:rsidR="00144A34">
        <w:instrText xml:space="preserve"> ADDIN EN.CITE.DATA </w:instrText>
      </w:r>
      <w:r w:rsidR="00144A34">
        <w:fldChar w:fldCharType="end"/>
      </w:r>
      <w:r w:rsidR="00743296" w:rsidRPr="00973552">
        <w:fldChar w:fldCharType="separate"/>
      </w:r>
      <w:r w:rsidR="00144A34">
        <w:rPr>
          <w:noProof/>
        </w:rPr>
        <w:t>(50, 51)</w:t>
      </w:r>
      <w:r w:rsidR="00743296" w:rsidRPr="00973552">
        <w:fldChar w:fldCharType="end"/>
      </w:r>
      <w:r w:rsidR="00763D11" w:rsidRPr="00973552">
        <w:t>, suggesting that the same activity recommendations might be suitable for those with and without cognitive impairment, given that they appear to share similar motivations, barriers, and attitudes</w:t>
      </w:r>
      <w:r w:rsidR="00FA7949" w:rsidRPr="00973552">
        <w:t>.</w:t>
      </w:r>
      <w:r w:rsidR="00C71CF8">
        <w:t xml:space="preserve"> </w:t>
      </w:r>
      <w:r w:rsidR="00CD3D86">
        <w:t>The findings regarding the acceptability of the digital delivery format also align with</w:t>
      </w:r>
      <w:r w:rsidR="00C71CF8">
        <w:t xml:space="preserve"> recent evidence that individuals with MCI and even dementia still frequently use technologies such as smartphones and tablets</w:t>
      </w:r>
      <w:r w:rsidR="00CD3D86">
        <w:t xml:space="preserve"> </w:t>
      </w:r>
      <w:r w:rsidR="00CD3D86">
        <w:fldChar w:fldCharType="begin">
          <w:fldData xml:space="preserve">PEVuZE5vdGU+PENpdGU+PEF1dGhvcj5HdXptYW4tUGFycmE8L0F1dGhvcj48WWVhcj4yMDIwPC9Z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</w:fldData>
        </w:fldChar>
      </w:r>
      <w:r w:rsidR="00144A34">
        <w:instrText xml:space="preserve"> ADDIN EN.CITE </w:instrText>
      </w:r>
      <w:r w:rsidR="00144A34">
        <w:fldChar w:fldCharType="begin">
          <w:fldData xml:space="preserve">PEVuZE5vdGU+PENpdGU+PEF1dGhvcj5HdXptYW4tUGFycmE8L0F1dGhvcj48WWVhcj4yMDIwPC9Z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</w:fldData>
        </w:fldChar>
      </w:r>
      <w:r w:rsidR="00144A34">
        <w:instrText xml:space="preserve"> ADDIN EN.CITE.DATA </w:instrText>
      </w:r>
      <w:r w:rsidR="00144A34">
        <w:fldChar w:fldCharType="end"/>
      </w:r>
      <w:r w:rsidR="00CD3D86">
        <w:fldChar w:fldCharType="separate"/>
      </w:r>
      <w:r w:rsidR="00144A34">
        <w:rPr>
          <w:noProof/>
        </w:rPr>
        <w:t>(61, 62)</w:t>
      </w:r>
      <w:r w:rsidR="00CD3D86">
        <w:fldChar w:fldCharType="end"/>
      </w:r>
      <w:r w:rsidR="00E7234F">
        <w:t>.</w:t>
      </w:r>
      <w:r w:rsidR="00FA7949" w:rsidRPr="00973552">
        <w:t xml:space="preserve">  </w:t>
      </w:r>
      <w:r w:rsidR="00D0054B">
        <w:t>Th</w:t>
      </w:r>
      <w:r w:rsidR="00E765F6">
        <w:t>ese</w:t>
      </w:r>
      <w:r w:rsidR="00D0054B">
        <w:t xml:space="preserve"> key</w:t>
      </w:r>
      <w:r w:rsidR="00D0054B" w:rsidRPr="00973552">
        <w:t xml:space="preserve"> </w:t>
      </w:r>
      <w:r w:rsidR="004C3F8F" w:rsidRPr="00973552">
        <w:t>finding</w:t>
      </w:r>
      <w:r w:rsidR="00E765F6">
        <w:t>s</w:t>
      </w:r>
      <w:r w:rsidR="004C3F8F" w:rsidRPr="00973552">
        <w:t xml:space="preserve"> extend limited evidence about preferred intervention features </w:t>
      </w:r>
      <w:r w:rsidR="004C3F8F" w:rsidRPr="00973552">
        <w:fldChar w:fldCharType="begin"/>
      </w:r>
      <w:r w:rsidR="00144A34">
        <w:instrText xml:space="preserve"> ADDIN EN.CITE &lt;EndNote&gt;&lt;Cite&gt;&lt;Author&gt;Wolff&lt;/Author&gt;&lt;Year&gt;2016&lt;/Year&gt;&lt;RecNum&gt;208&lt;/RecNum&gt;&lt;DisplayText&gt;(54)&lt;/DisplayText&gt;&lt;record&gt;&lt;rec-number&gt;208&lt;/rec-number&gt;&lt;foreign-keys&gt;&lt;key app="EN" db-id="d2w0td5ste5fsve5z0txxs93zzx22atvpd9w" timestamp="1560869914"&gt;208&lt;/key&gt;&lt;/foreign-keys&gt;&lt;ref-type name="Journal Article"&gt;17&lt;/ref-type&gt;&lt;contributors&gt;&lt;authors&gt;&lt;author&gt;Wolff, Julia K&lt;/author&gt;&lt;author&gt;Warner, Lisa M&lt;/author&gt;&lt;author&gt;Ziegelmann, Jochen P&lt;/author&gt;&lt;author&gt;Wurm, Susanne&lt;/author&gt;&lt;author&gt;Kliegel, Matthias&lt;/author&gt;&lt;/authors&gt;&lt;/contributors&gt;&lt;titles&gt;&lt;title&gt;Translating good intentions into physical activity: Older adults with low prospective memory ability profit from planning&lt;/title&gt;&lt;secondary-title&gt;Journal of behavioral medicine&lt;/secondary-title&gt;&lt;/titles&gt;&lt;periodical&gt;&lt;full-title&gt;Journal of behavioral medicine&lt;/full-title&gt;&lt;/periodical&gt;&lt;pages&gt;472-482&lt;/pages&gt;&lt;volume&gt;39&lt;/volume&gt;&lt;number&gt;3&lt;/number&gt;&lt;dates&gt;&lt;year&gt;2016&lt;/year&gt;&lt;/dates&gt;&lt;isbn&gt;0160-7715&lt;/isbn&gt;&lt;urls&gt;&lt;/urls&gt;&lt;/record&gt;&lt;/Cite&gt;&lt;/EndNote&gt;</w:instrText>
      </w:r>
      <w:r w:rsidR="004C3F8F" w:rsidRPr="00973552">
        <w:fldChar w:fldCharType="separate"/>
      </w:r>
      <w:r w:rsidR="00144A34">
        <w:rPr>
          <w:noProof/>
        </w:rPr>
        <w:t>(54)</w:t>
      </w:r>
      <w:r w:rsidR="004C3F8F" w:rsidRPr="00973552">
        <w:fldChar w:fldCharType="end"/>
      </w:r>
      <w:r w:rsidR="004C3F8F" w:rsidRPr="00973552">
        <w:t xml:space="preserve">, by demonstrating that </w:t>
      </w:r>
      <w:r w:rsidR="00724251">
        <w:t>those</w:t>
      </w:r>
      <w:r w:rsidR="004C3F8F" w:rsidRPr="00973552">
        <w:t xml:space="preserve"> suitable for a general older adult population </w:t>
      </w:r>
      <w:r w:rsidR="00E232CD">
        <w:t xml:space="preserve">seem likely to be </w:t>
      </w:r>
      <w:r w:rsidR="004C3F8F" w:rsidRPr="00973552">
        <w:t xml:space="preserve">engaging </w:t>
      </w:r>
      <w:r w:rsidR="004C3F8F" w:rsidRPr="00973552">
        <w:lastRenderedPageBreak/>
        <w:t>and acceptable for those with lower cognitive performance scores too.</w:t>
      </w:r>
      <w:r w:rsidR="00FE5E7C" w:rsidRPr="00973552">
        <w:t xml:space="preserve"> </w:t>
      </w:r>
      <w:r w:rsidR="00CA0F82">
        <w:t xml:space="preserve">These preliminary findings will be explored further in the feasibility trial of the Active Brains intervention </w:t>
      </w:r>
      <w:r w:rsidR="00144A34">
        <w:fldChar w:fldCharType="begin">
          <w:fldData xml:space="preserve">PEVuZE5vdGU+PENpdGU+PEF1dGhvcj5TbWl0aDwvQXV0aG9yPjxZZWFyPjIwMjA8L1llYXI+PFJl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</w:fldData>
        </w:fldChar>
      </w:r>
      <w:r w:rsidR="00144A34">
        <w:instrText xml:space="preserve"> ADDIN EN.CITE </w:instrText>
      </w:r>
      <w:r w:rsidR="00144A34">
        <w:fldChar w:fldCharType="begin">
          <w:fldData xml:space="preserve">PEVuZE5vdGU+PENpdGU+PEF1dGhvcj5TbWl0aDwvQXV0aG9yPjxZZWFyPjIwMjA8L1llYXI+PFJl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</w:fldData>
        </w:fldChar>
      </w:r>
      <w:r w:rsidR="00144A34">
        <w:instrText xml:space="preserve"> ADDIN EN.CITE.DATA </w:instrText>
      </w:r>
      <w:r w:rsidR="00144A34">
        <w:fldChar w:fldCharType="end"/>
      </w:r>
      <w:r w:rsidR="00144A34">
        <w:fldChar w:fldCharType="separate"/>
      </w:r>
      <w:r w:rsidR="00144A34">
        <w:rPr>
          <w:noProof/>
        </w:rPr>
        <w:t>(56)</w:t>
      </w:r>
      <w:r w:rsidR="00144A34">
        <w:fldChar w:fldCharType="end"/>
      </w:r>
      <w:r w:rsidR="00CC7F1C">
        <w:t>.</w:t>
      </w:r>
    </w:p>
    <w:p w14:paraId="56CF8FA8" w14:textId="32CEDA32" w:rsidR="00EB6304" w:rsidRPr="00973552" w:rsidRDefault="0014386B" w:rsidP="006B5E42">
      <w:pPr>
        <w:spacing w:line="480" w:lineRule="auto"/>
      </w:pPr>
      <w:r w:rsidRPr="00973552">
        <w:t>Overall, our</w:t>
      </w:r>
      <w:r w:rsidR="000F5180" w:rsidRPr="00973552">
        <w:t xml:space="preserve"> findings</w:t>
      </w:r>
      <w:r w:rsidR="00EE6A27" w:rsidRPr="00973552">
        <w:t xml:space="preserve"> largely</w:t>
      </w:r>
      <w:r w:rsidR="000F5180" w:rsidRPr="00973552">
        <w:t xml:space="preserve"> </w:t>
      </w:r>
      <w:r w:rsidR="007A40BF" w:rsidRPr="00973552">
        <w:t>concur</w:t>
      </w:r>
      <w:r w:rsidRPr="00973552">
        <w:t xml:space="preserve"> with the literature</w:t>
      </w:r>
      <w:r w:rsidR="00CC7F1C">
        <w:t>, PPI input and co-investigator expertise</w:t>
      </w:r>
      <w:r w:rsidRPr="00973552">
        <w:t xml:space="preserve"> that informed our</w:t>
      </w:r>
      <w:r w:rsidR="007A40BF" w:rsidRPr="00973552">
        <w:t xml:space="preserve"> preliminary</w:t>
      </w:r>
      <w:r w:rsidRPr="00973552">
        <w:t xml:space="preserve"> </w:t>
      </w:r>
      <w:r w:rsidR="000F5180" w:rsidRPr="00973552">
        <w:t xml:space="preserve">intervention guiding principles and </w:t>
      </w:r>
      <w:r w:rsidR="003F15B2" w:rsidRPr="00973552">
        <w:t>behavioural</w:t>
      </w:r>
      <w:r w:rsidR="000F5180" w:rsidRPr="00973552">
        <w:t xml:space="preserve"> analysis</w:t>
      </w:r>
      <w:r w:rsidR="00CC7F1C">
        <w:t>,</w:t>
      </w:r>
      <w:r w:rsidRPr="00973552">
        <w:t xml:space="preserve"> and so </w:t>
      </w:r>
      <w:r w:rsidR="009A7CED" w:rsidRPr="00973552">
        <w:t>largely confirmed the</w:t>
      </w:r>
      <w:r w:rsidR="000F5180" w:rsidRPr="00973552">
        <w:t xml:space="preserve"> priorities for intervention functions and features.</w:t>
      </w:r>
      <w:r w:rsidR="00C8065C" w:rsidRPr="00973552">
        <w:t xml:space="preserve"> </w:t>
      </w:r>
      <w:r w:rsidR="008D751A" w:rsidRPr="00973552">
        <w:t>T</w:t>
      </w:r>
      <w:r w:rsidR="00C8065C" w:rsidRPr="00973552">
        <w:t xml:space="preserve">he </w:t>
      </w:r>
      <w:r w:rsidR="009B1673" w:rsidRPr="00973552">
        <w:t>qualitative data also</w:t>
      </w:r>
      <w:r w:rsidR="003C00C0" w:rsidRPr="00973552">
        <w:t xml:space="preserve"> provide valuable</w:t>
      </w:r>
      <w:r w:rsidR="00C8065C" w:rsidRPr="00973552">
        <w:t>, detailed</w:t>
      </w:r>
      <w:r w:rsidR="003C00C0" w:rsidRPr="00973552">
        <w:t xml:space="preserve"> feedback </w:t>
      </w:r>
      <w:r w:rsidR="00C22E40" w:rsidRPr="00973552">
        <w:t xml:space="preserve">that </w:t>
      </w:r>
      <w:r w:rsidR="00A46ACE" w:rsidRPr="00973552">
        <w:t xml:space="preserve">has </w:t>
      </w:r>
      <w:r w:rsidR="00C8065C" w:rsidRPr="00973552">
        <w:t>informed</w:t>
      </w:r>
      <w:r w:rsidR="009A7CED" w:rsidRPr="00973552">
        <w:t xml:space="preserve"> </w:t>
      </w:r>
      <w:r w:rsidR="008D751A" w:rsidRPr="00973552">
        <w:t>the</w:t>
      </w:r>
      <w:r w:rsidR="003C00C0" w:rsidRPr="00973552">
        <w:t xml:space="preserve"> </w:t>
      </w:r>
      <w:r w:rsidR="003F15B2">
        <w:t>optimis</w:t>
      </w:r>
      <w:r w:rsidR="00973552" w:rsidRPr="00973552">
        <w:t>ation</w:t>
      </w:r>
      <w:r w:rsidR="008D751A" w:rsidRPr="00973552">
        <w:t xml:space="preserve"> of</w:t>
      </w:r>
      <w:r w:rsidR="003C00C0" w:rsidRPr="00973552">
        <w:t xml:space="preserve"> Active Brains</w:t>
      </w:r>
      <w:r w:rsidR="00DA0666" w:rsidRPr="00973552">
        <w:t xml:space="preserve"> to</w:t>
      </w:r>
      <w:r w:rsidR="00C22E40" w:rsidRPr="00973552">
        <w:t xml:space="preserve"> </w:t>
      </w:r>
      <w:r w:rsidR="003F15B2">
        <w:t>maximis</w:t>
      </w:r>
      <w:r w:rsidR="00973552" w:rsidRPr="00973552">
        <w:t>e</w:t>
      </w:r>
      <w:r w:rsidR="009B1673" w:rsidRPr="00973552">
        <w:t xml:space="preserve"> the</w:t>
      </w:r>
      <w:r w:rsidR="003C00C0" w:rsidRPr="00973552">
        <w:t xml:space="preserve"> likelihood of intervention</w:t>
      </w:r>
      <w:r w:rsidR="00EB6304" w:rsidRPr="00973552">
        <w:t xml:space="preserve"> engagement and effectiveness. </w:t>
      </w:r>
      <w:r w:rsidR="00CC7F1C">
        <w:t>Whilst we will continue to explore these perceptions and experiences in relation to the Active Brains intervention, these tentative insights may be of interest more widely to those developing behaviour change interventions for older adults.</w:t>
      </w:r>
    </w:p>
    <w:p w14:paraId="7265E8B3" w14:textId="16C44622" w:rsidR="00724814" w:rsidRPr="00973552" w:rsidRDefault="00AA4986" w:rsidP="006B5E42">
      <w:pPr>
        <w:spacing w:line="480" w:lineRule="auto"/>
      </w:pPr>
      <w:r w:rsidRPr="00973552">
        <w:t>This</w:t>
      </w:r>
      <w:r w:rsidR="009A7CED" w:rsidRPr="00973552">
        <w:t xml:space="preserve"> </w:t>
      </w:r>
      <w:r w:rsidR="00184409" w:rsidRPr="00973552">
        <w:t>paper</w:t>
      </w:r>
      <w:r w:rsidRPr="00973552">
        <w:t xml:space="preserve"> addresses numerous calls to more clearly articulate the </w:t>
      </w:r>
      <w:r w:rsidR="00184409" w:rsidRPr="00973552">
        <w:t xml:space="preserve">intervention </w:t>
      </w:r>
      <w:r w:rsidRPr="00973552">
        <w:t xml:space="preserve">development process, and the resulting intervention’s expected mechanisms of action </w:t>
      </w:r>
      <w:r w:rsidRPr="00973552">
        <w:fldChar w:fldCharType="begin"/>
      </w:r>
      <w:r w:rsidR="00144A34">
        <w:instrText xml:space="preserve"> ADDIN EN.CITE &lt;EndNote&gt;&lt;Cite&gt;&lt;Author&gt;Moore&lt;/Author&gt;&lt;Year&gt;2015&lt;/Year&gt;&lt;RecNum&gt;178&lt;/RecNum&gt;&lt;DisplayText&gt;(42)&lt;/DisplayText&gt;&lt;record&gt;&lt;rec-number&gt;178&lt;/rec-number&gt;&lt;foreign-keys&gt;&lt;key app="EN" db-id="d2w0td5ste5fsve5z0txxs93zzx22atvpd9w" timestamp="1556557960"&gt;178&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Pr="00973552">
        <w:fldChar w:fldCharType="separate"/>
      </w:r>
      <w:r w:rsidR="00144A34">
        <w:rPr>
          <w:noProof/>
        </w:rPr>
        <w:t>(42)</w:t>
      </w:r>
      <w:r w:rsidRPr="00973552">
        <w:fldChar w:fldCharType="end"/>
      </w:r>
      <w:r w:rsidRPr="00973552">
        <w:t xml:space="preserve">. </w:t>
      </w:r>
      <w:r w:rsidR="00EC0B2E" w:rsidRPr="00973552">
        <w:t>It is important to test t</w:t>
      </w:r>
      <w:r w:rsidRPr="00973552">
        <w:t xml:space="preserve">hese </w:t>
      </w:r>
      <w:r w:rsidR="00735B44" w:rsidRPr="00973552">
        <w:t xml:space="preserve">mechanisms </w:t>
      </w:r>
      <w:r w:rsidRPr="00973552">
        <w:t xml:space="preserve">to provide new evidence about </w:t>
      </w:r>
      <w:r w:rsidR="003F15B2" w:rsidRPr="00973552">
        <w:t>behavioural</w:t>
      </w:r>
      <w:r w:rsidRPr="00973552">
        <w:t xml:space="preserve"> determinants and the most effective intervention functions to target </w:t>
      </w:r>
      <w:r w:rsidR="00C22E40" w:rsidRPr="00973552">
        <w:t xml:space="preserve">them </w:t>
      </w:r>
      <w:r w:rsidRPr="00973552">
        <w:fldChar w:fldCharType="begin"/>
      </w:r>
      <w:r w:rsidR="00144A34">
        <w:instrText xml:space="preserve"> ADDIN EN.CITE &lt;EndNote&gt;&lt;Cite&gt;&lt;Author&gt;Moore&lt;/Author&gt;&lt;Year&gt;2015&lt;/Year&gt;&lt;RecNum&gt;178&lt;/RecNum&gt;&lt;DisplayText&gt;(42)&lt;/DisplayText&gt;&lt;record&gt;&lt;rec-number&gt;178&lt;/rec-number&gt;&lt;foreign-keys&gt;&lt;key app="EN" db-id="d2w0td5ste5fsve5z0txxs93zzx22atvpd9w" timestamp="1556557960"&gt;178&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Pr="00973552">
        <w:fldChar w:fldCharType="separate"/>
      </w:r>
      <w:r w:rsidR="00144A34">
        <w:rPr>
          <w:noProof/>
        </w:rPr>
        <w:t>(42)</w:t>
      </w:r>
      <w:r w:rsidRPr="00973552">
        <w:fldChar w:fldCharType="end"/>
      </w:r>
      <w:r w:rsidR="00EA4838" w:rsidRPr="00973552">
        <w:t xml:space="preserve">, particularly in multi-domain interventions. </w:t>
      </w:r>
      <w:r w:rsidRPr="00973552">
        <w:t xml:space="preserve"> </w:t>
      </w:r>
      <w:r w:rsidR="00C22E40" w:rsidRPr="00973552">
        <w:t>This information enable</w:t>
      </w:r>
      <w:r w:rsidR="00EC0B2E" w:rsidRPr="00973552">
        <w:t xml:space="preserve">s </w:t>
      </w:r>
      <w:r w:rsidRPr="00973552">
        <w:t>advance</w:t>
      </w:r>
      <w:r w:rsidR="00EC0B2E" w:rsidRPr="00973552">
        <w:t>ment of</w:t>
      </w:r>
      <w:r w:rsidRPr="00973552">
        <w:t xml:space="preserve"> theoretical understandings of </w:t>
      </w:r>
      <w:r w:rsidR="003F15B2" w:rsidRPr="00973552">
        <w:t>behaviour</w:t>
      </w:r>
      <w:r w:rsidRPr="00973552">
        <w:t xml:space="preserve"> change in diverse contexts </w:t>
      </w:r>
      <w:r w:rsidRPr="00973552">
        <w:fldChar w:fldCharType="begin"/>
      </w:r>
      <w:r w:rsidR="00144A34">
        <w:instrText xml:space="preserve"> ADDIN EN.CITE &lt;EndNote&gt;&lt;Cite&gt;&lt;Author&gt;MICHIE&lt;/Author&gt;&lt;Year&gt;2008&lt;/Year&gt;&lt;RecNum&gt;183&lt;/RecNum&gt;&lt;DisplayText&gt;(63)&lt;/DisplayText&gt;&lt;record&gt;&lt;rec-number&gt;183&lt;/rec-number&gt;&lt;foreign-keys&gt;&lt;key app="EN" db-id="d2w0td5ste5fsve5z0txxs93zzx22atvpd9w" timestamp="1557328692"&gt;183&lt;/key&gt;&lt;/foreign-keys&gt;&lt;ref-type name="Journal Article"&gt;17&lt;/ref-type&gt;&lt;contributors&gt;&lt;authors&gt;&lt;author&gt;MICHIE, SUSAN&lt;/author&gt;&lt;author&gt;ABRAHAM, CHARLES&lt;/author&gt;&lt;/authors&gt;&lt;/contributors&gt;&lt;titles&gt;&lt;title&gt;Advancing the science of behaviour change: a plea for scientific reporting&lt;/title&gt;&lt;secondary-title&gt;Addiction&lt;/secondary-title&gt;&lt;/titles&gt;&lt;periodical&gt;&lt;full-title&gt;Addiction&lt;/full-title&gt;&lt;/periodical&gt;&lt;pages&gt;1409-1410&lt;/pages&gt;&lt;volume&gt;103&lt;/volume&gt;&lt;number&gt;9&lt;/number&gt;&lt;dates&gt;&lt;year&gt;2008&lt;/year&gt;&lt;/dates&gt;&lt;isbn&gt;0965-2140&lt;/isbn&gt;&lt;urls&gt;&lt;related-urls&gt;&lt;url&gt;https://onlinelibrary.wiley.com/doi/abs/10.1111/j.1360-0443.2008.02291.x&lt;/url&gt;&lt;/related-urls&gt;&lt;/urls&gt;&lt;electronic-resource-num&gt;10.1111/j.1360-0443.2008.02291.x&lt;/electronic-resource-num&gt;&lt;/record&gt;&lt;/Cite&gt;&lt;/EndNote&gt;</w:instrText>
      </w:r>
      <w:r w:rsidRPr="00973552">
        <w:fldChar w:fldCharType="separate"/>
      </w:r>
      <w:r w:rsidR="00144A34">
        <w:rPr>
          <w:noProof/>
        </w:rPr>
        <w:t>(63)</w:t>
      </w:r>
      <w:r w:rsidRPr="00973552">
        <w:fldChar w:fldCharType="end"/>
      </w:r>
      <w:r w:rsidRPr="00973552">
        <w:t xml:space="preserve">. </w:t>
      </w:r>
      <w:r w:rsidR="00FC7E83" w:rsidRPr="00973552">
        <w:t>The extensive qualitative research</w:t>
      </w:r>
      <w:r w:rsidR="00C22E40" w:rsidRPr="00973552">
        <w:t xml:space="preserve"> is a further strength</w:t>
      </w:r>
      <w:r w:rsidR="00FC7E83" w:rsidRPr="00973552">
        <w:t xml:space="preserve"> </w:t>
      </w:r>
      <w:r w:rsidR="00C22E40" w:rsidRPr="00973552">
        <w:t>of</w:t>
      </w:r>
      <w:r w:rsidR="00FC7E83" w:rsidRPr="00973552">
        <w:t xml:space="preserve"> this </w:t>
      </w:r>
      <w:r w:rsidR="00A5631A" w:rsidRPr="00973552">
        <w:t xml:space="preserve">rigorous intervention </w:t>
      </w:r>
      <w:r w:rsidR="00FC7E83" w:rsidRPr="00973552">
        <w:t>development process</w:t>
      </w:r>
      <w:r w:rsidR="00B662DB" w:rsidRPr="00973552">
        <w:t xml:space="preserve">. </w:t>
      </w:r>
      <w:r w:rsidR="00EC0B2E" w:rsidRPr="00973552">
        <w:t>T</w:t>
      </w:r>
      <w:r w:rsidR="0099747A" w:rsidRPr="00973552">
        <w:t xml:space="preserve">he qualitative interviews </w:t>
      </w:r>
      <w:r w:rsidR="00277FDE" w:rsidRPr="00973552">
        <w:t>provide</w:t>
      </w:r>
      <w:r w:rsidR="00C43A84" w:rsidRPr="00973552">
        <w:t>d</w:t>
      </w:r>
      <w:r w:rsidR="0099747A" w:rsidRPr="00973552">
        <w:t xml:space="preserve"> in-depth understanding of target users’ preferences and life-context to </w:t>
      </w:r>
      <w:r w:rsidR="003F15B2">
        <w:t>maximis</w:t>
      </w:r>
      <w:r w:rsidR="00973552" w:rsidRPr="00973552">
        <w:t>e</w:t>
      </w:r>
      <w:r w:rsidR="0099747A" w:rsidRPr="00973552">
        <w:t xml:space="preserve"> acceptability.</w:t>
      </w:r>
      <w:r w:rsidR="00EC0B2E" w:rsidRPr="00973552">
        <w:t xml:space="preserve"> T</w:t>
      </w:r>
      <w:r w:rsidR="004F45FC" w:rsidRPr="00973552">
        <w:t>hese participants represent a wide-ranging community</w:t>
      </w:r>
      <w:r w:rsidR="00562BEB" w:rsidRPr="00973552">
        <w:t>-</w:t>
      </w:r>
      <w:r w:rsidR="004F45FC" w:rsidRPr="00973552">
        <w:t xml:space="preserve">based </w:t>
      </w:r>
      <w:r w:rsidR="00D846E2">
        <w:t>group</w:t>
      </w:r>
      <w:r w:rsidR="00562BEB" w:rsidRPr="00973552">
        <w:t xml:space="preserve">, </w:t>
      </w:r>
      <w:r w:rsidR="00740089" w:rsidRPr="00973552">
        <w:t>purposively sampled</w:t>
      </w:r>
      <w:r w:rsidR="004F45FC" w:rsidRPr="00973552">
        <w:t xml:space="preserve"> from JDR as well as primary care.</w:t>
      </w:r>
      <w:r w:rsidR="00477E47" w:rsidRPr="00973552">
        <w:t xml:space="preserve"> </w:t>
      </w:r>
      <w:r w:rsidR="00DD161B" w:rsidRPr="00973552">
        <w:t xml:space="preserve"> </w:t>
      </w:r>
      <w:r w:rsidR="00BD3B06" w:rsidRPr="00973552">
        <w:t xml:space="preserve">As </w:t>
      </w:r>
      <w:r w:rsidR="002F2820" w:rsidRPr="00973552">
        <w:t>participants’</w:t>
      </w:r>
      <w:r w:rsidR="00841F81" w:rsidRPr="00973552">
        <w:t xml:space="preserve"> </w:t>
      </w:r>
      <w:r w:rsidR="00BD3B06" w:rsidRPr="00973552">
        <w:t xml:space="preserve">understandings of </w:t>
      </w:r>
      <w:r w:rsidR="002F2820" w:rsidRPr="00973552">
        <w:t>cognitive</w:t>
      </w:r>
      <w:r w:rsidR="00BD3B06" w:rsidRPr="00973552">
        <w:t xml:space="preserve"> health</w:t>
      </w:r>
      <w:r w:rsidR="002F2820" w:rsidRPr="00973552">
        <w:t xml:space="preserve"> were sought</w:t>
      </w:r>
      <w:r w:rsidR="00BD3B06" w:rsidRPr="00973552">
        <w:t xml:space="preserve"> during the period that they had access to Active Brains, their views </w:t>
      </w:r>
      <w:r w:rsidR="002F2820" w:rsidRPr="00973552">
        <w:t>could</w:t>
      </w:r>
      <w:r w:rsidR="00BD3B06" w:rsidRPr="00973552">
        <w:t xml:space="preserve"> have been influenced by their experience of the intervention. However, the</w:t>
      </w:r>
      <w:r w:rsidR="002F2820" w:rsidRPr="00973552">
        <w:t>se</w:t>
      </w:r>
      <w:r w:rsidR="00BD3B06" w:rsidRPr="00973552">
        <w:t xml:space="preserve"> questions explore</w:t>
      </w:r>
      <w:r w:rsidR="002F2820" w:rsidRPr="00973552">
        <w:t>d</w:t>
      </w:r>
      <w:r w:rsidR="00BD3B06" w:rsidRPr="00973552">
        <w:t xml:space="preserve"> perceptions of cognitive health </w:t>
      </w:r>
      <w:r w:rsidR="002F2820" w:rsidRPr="00973552">
        <w:t xml:space="preserve">in a broad </w:t>
      </w:r>
      <w:r w:rsidR="00BD3B06" w:rsidRPr="00973552">
        <w:t xml:space="preserve">sense </w:t>
      </w:r>
      <w:r w:rsidR="002F2820" w:rsidRPr="00973552">
        <w:t xml:space="preserve">rather </w:t>
      </w:r>
      <w:r w:rsidR="00BD3B06" w:rsidRPr="00973552">
        <w:t xml:space="preserve">than </w:t>
      </w:r>
      <w:r w:rsidR="002F2820" w:rsidRPr="00973552">
        <w:t>how they related to</w:t>
      </w:r>
      <w:r w:rsidR="00841F81" w:rsidRPr="00973552">
        <w:t xml:space="preserve"> </w:t>
      </w:r>
      <w:r w:rsidR="002F2820" w:rsidRPr="00973552">
        <w:t>specific</w:t>
      </w:r>
      <w:r w:rsidR="00BD3B06" w:rsidRPr="00973552">
        <w:t xml:space="preserve"> intervention content</w:t>
      </w:r>
      <w:r w:rsidR="008D7F9C" w:rsidRPr="00973552">
        <w:t>. Indeed, participants</w:t>
      </w:r>
      <w:r w:rsidR="00211F4A" w:rsidRPr="00973552">
        <w:t>’</w:t>
      </w:r>
      <w:r w:rsidR="008D7F9C" w:rsidRPr="00973552">
        <w:t xml:space="preserve"> responses more often involved accounts of their own beliefs and experiences than reference to Active Brains</w:t>
      </w:r>
      <w:r w:rsidR="002F2820" w:rsidRPr="00973552">
        <w:t xml:space="preserve">. </w:t>
      </w:r>
    </w:p>
    <w:p w14:paraId="25698424" w14:textId="286DAB46" w:rsidR="00A5631A" w:rsidRPr="00973552" w:rsidRDefault="00A5631A" w:rsidP="006B5E42">
      <w:pPr>
        <w:spacing w:line="480" w:lineRule="auto"/>
      </w:pPr>
      <w:r w:rsidRPr="00973552">
        <w:t xml:space="preserve">With the development of Active Brains </w:t>
      </w:r>
      <w:r w:rsidR="006E7638" w:rsidRPr="00973552">
        <w:t xml:space="preserve">now </w:t>
      </w:r>
      <w:r w:rsidRPr="00973552">
        <w:t>complete, the next step is a feasibility trial (n=360, in progress) to test the intervention and trial procedures. A fully</w:t>
      </w:r>
      <w:r w:rsidR="00CF6808" w:rsidRPr="00973552">
        <w:t xml:space="preserve"> </w:t>
      </w:r>
      <w:r w:rsidRPr="00973552">
        <w:t>powered trial</w:t>
      </w:r>
      <w:r w:rsidR="00791EA4" w:rsidRPr="00973552">
        <w:t xml:space="preserve"> (n=20,000)</w:t>
      </w:r>
      <w:r w:rsidRPr="00973552">
        <w:t xml:space="preserve"> then aims to </w:t>
      </w:r>
      <w:r w:rsidRPr="00973552">
        <w:lastRenderedPageBreak/>
        <w:t xml:space="preserve">determine whether the Active Brains intervention can successfully </w:t>
      </w:r>
      <w:r w:rsidR="00791EA4" w:rsidRPr="00973552">
        <w:t>reduce the incidence</w:t>
      </w:r>
      <w:r w:rsidRPr="00973552">
        <w:t xml:space="preserve"> of dementia amongst older adults over a 5-year period. </w:t>
      </w:r>
      <w:r w:rsidR="006F5F94" w:rsidRPr="00973552">
        <w:t>Th</w:t>
      </w:r>
      <w:r w:rsidR="006F5F94">
        <w:t>is</w:t>
      </w:r>
      <w:r w:rsidR="006F5F94" w:rsidRPr="00973552">
        <w:t xml:space="preserve"> </w:t>
      </w:r>
      <w:r w:rsidR="007A70FD" w:rsidRPr="00973552">
        <w:t xml:space="preserve">systematic development process </w:t>
      </w:r>
      <w:proofErr w:type="gramStart"/>
      <w:r w:rsidR="006F5F94">
        <w:t xml:space="preserve">has </w:t>
      </w:r>
      <w:r w:rsidR="00CD144C">
        <w:t xml:space="preserve"> closely</w:t>
      </w:r>
      <w:proofErr w:type="gramEnd"/>
      <w:r w:rsidR="00CD144C">
        <w:t xml:space="preserve"> </w:t>
      </w:r>
      <w:r w:rsidR="006F5F94">
        <w:t>informed the planning of our</w:t>
      </w:r>
      <w:r w:rsidR="007A70FD" w:rsidRPr="00973552">
        <w:t xml:space="preserve"> later process evaluation </w:t>
      </w:r>
      <w:r w:rsidR="006F5F94">
        <w:t xml:space="preserve">that will occur alongside the fully powered effectiveness trial. Specifically, it has helped to </w:t>
      </w:r>
      <w:r w:rsidR="00CD144C">
        <w:t>identify the intervention’s anticipated mechanisms of action (outlined in the logic model) and, in turn, has informed the inclusion</w:t>
      </w:r>
      <w:r w:rsidR="006F5F94">
        <w:t xml:space="preserve"> of specific process measures that will allow us to test the</w:t>
      </w:r>
      <w:r w:rsidR="00CD144C">
        <w:t xml:space="preserve">se </w:t>
      </w:r>
      <w:r w:rsidR="007A70FD" w:rsidRPr="00973552">
        <w:t>mechanisms.</w:t>
      </w:r>
      <w:r w:rsidR="006F5F94">
        <w:t xml:space="preserve"> This includes measures of</w:t>
      </w:r>
      <w:r w:rsidR="00CD144C">
        <w:t xml:space="preserve"> self-efficacy, social support, intrinsic motivation for target behaviours, and perceptions of intervention usability.</w:t>
      </w:r>
    </w:p>
    <w:p w14:paraId="2483E0EE" w14:textId="77777777" w:rsidR="00154A21" w:rsidRDefault="00154A21" w:rsidP="006B5E42">
      <w:pPr>
        <w:pStyle w:val="Heading1"/>
        <w:spacing w:line="480" w:lineRule="auto"/>
      </w:pPr>
      <w:r>
        <w:t>Conclusions</w:t>
      </w:r>
    </w:p>
    <w:p w14:paraId="0F92D934" w14:textId="77EDFD89" w:rsidR="0049495F" w:rsidRDefault="006D0285" w:rsidP="006B5E42">
      <w:pPr>
        <w:spacing w:line="480" w:lineRule="auto"/>
      </w:pPr>
      <w:r w:rsidRPr="00973552">
        <w:t xml:space="preserve">This </w:t>
      </w:r>
      <w:r w:rsidR="00344461" w:rsidRPr="00973552">
        <w:t>study</w:t>
      </w:r>
      <w:r w:rsidR="00CF6808" w:rsidRPr="00973552">
        <w:t xml:space="preserve"> has begun to </w:t>
      </w:r>
      <w:r w:rsidR="003F617B" w:rsidRPr="00973552">
        <w:t>address the need</w:t>
      </w:r>
      <w:r w:rsidR="00344461" w:rsidRPr="00973552">
        <w:t xml:space="preserve"> for a </w:t>
      </w:r>
      <w:proofErr w:type="gramStart"/>
      <w:r w:rsidR="00344461" w:rsidRPr="00973552">
        <w:t>rigorously</w:t>
      </w:r>
      <w:r w:rsidR="00562BEB" w:rsidRPr="00973552">
        <w:t>-</w:t>
      </w:r>
      <w:r w:rsidR="00344461" w:rsidRPr="00973552">
        <w:t>developed</w:t>
      </w:r>
      <w:proofErr w:type="gramEnd"/>
      <w:r w:rsidR="00344461" w:rsidRPr="00973552">
        <w:t>,</w:t>
      </w:r>
      <w:r w:rsidR="00394B03" w:rsidRPr="00973552">
        <w:t xml:space="preserve"> low-cost</w:t>
      </w:r>
      <w:r w:rsidR="007A70FD" w:rsidRPr="00973552">
        <w:t>, multi-domain</w:t>
      </w:r>
      <w:r w:rsidR="00344461" w:rsidRPr="00973552">
        <w:t xml:space="preserve"> </w:t>
      </w:r>
      <w:r w:rsidR="003F15B2" w:rsidRPr="00973552">
        <w:t>behaviour</w:t>
      </w:r>
      <w:r w:rsidR="00344461" w:rsidRPr="00973552">
        <w:t xml:space="preserve"> change intervention for maintaining older adults’ cognitive health.</w:t>
      </w:r>
      <w:r w:rsidR="00154A21">
        <w:t xml:space="preserve"> It presents the theory-, evidence- and person-based framework </w:t>
      </w:r>
      <w:r w:rsidR="00003D5A">
        <w:t xml:space="preserve">that arose from the planning of the </w:t>
      </w:r>
      <w:r w:rsidR="00903C63">
        <w:t>intervention</w:t>
      </w:r>
      <w:r w:rsidR="00154A21">
        <w:t>, as well as the primary</w:t>
      </w:r>
      <w:r w:rsidR="00003D5A">
        <w:t xml:space="preserve"> qualitative evidence that helped to optimise acceptability of intervention content and functionality. </w:t>
      </w:r>
      <w:r w:rsidR="00903C63" w:rsidRPr="00973552">
        <w:t xml:space="preserve">As well as facilitating </w:t>
      </w:r>
      <w:r w:rsidR="00903C63">
        <w:t>optimis</w:t>
      </w:r>
      <w:r w:rsidR="00903C63" w:rsidRPr="00973552">
        <w:t xml:space="preserve">ation of intervention content, the qualitative data contribute a greater understanding of older adults’ perceptions of brain health, and the barriers and facilitators to engaging in preventative </w:t>
      </w:r>
      <w:r w:rsidR="003F15B2" w:rsidRPr="00973552">
        <w:t>behaviours</w:t>
      </w:r>
      <w:r w:rsidR="00903C63">
        <w:t xml:space="preserve">. </w:t>
      </w:r>
      <w:r w:rsidR="00003D5A" w:rsidRPr="00CD144C">
        <w:t>In doing so</w:t>
      </w:r>
      <w:r w:rsidR="00903C63" w:rsidRPr="00CD144C">
        <w:t>,</w:t>
      </w:r>
      <w:r w:rsidR="00003D5A" w:rsidRPr="00CD144C">
        <w:t xml:space="preserve"> this study has provided </w:t>
      </w:r>
      <w:r w:rsidR="00E232CD">
        <w:t xml:space="preserve">preliminary </w:t>
      </w:r>
      <w:r w:rsidR="00003D5A" w:rsidRPr="00CD144C">
        <w:t>evidence that a</w:t>
      </w:r>
      <w:r w:rsidR="00154A21" w:rsidRPr="00CD144C">
        <w:t xml:space="preserve"> </w:t>
      </w:r>
      <w:proofErr w:type="gramStart"/>
      <w:r w:rsidR="00154A21" w:rsidRPr="00CD144C">
        <w:t>digitally-delivered</w:t>
      </w:r>
      <w:proofErr w:type="gramEnd"/>
      <w:r w:rsidR="00154A21" w:rsidRPr="00CD144C">
        <w:t xml:space="preserve"> intervention with minimal support appears acceptable and potentially engaging to older adults with higher and lower levels of cognitive performance.</w:t>
      </w:r>
      <w:r w:rsidR="00154A21">
        <w:t xml:space="preserve"> </w:t>
      </w:r>
    </w:p>
    <w:p w14:paraId="778A641E" w14:textId="77777777" w:rsidR="00F815ED" w:rsidRDefault="00F815ED" w:rsidP="006B5E42">
      <w:pPr>
        <w:spacing w:line="480" w:lineRule="auto"/>
      </w:pPr>
    </w:p>
    <w:p w14:paraId="40E22CA1" w14:textId="14419097" w:rsidR="00F815ED" w:rsidRDefault="00F815ED" w:rsidP="006B5E42">
      <w:pPr>
        <w:spacing w:line="480" w:lineRule="auto"/>
      </w:pPr>
    </w:p>
    <w:p w14:paraId="3254B02C" w14:textId="4391172A" w:rsidR="00B13151" w:rsidRDefault="00B13151" w:rsidP="006B5E42">
      <w:pPr>
        <w:spacing w:line="480" w:lineRule="auto"/>
      </w:pPr>
    </w:p>
    <w:p w14:paraId="30326FC4" w14:textId="138FA880" w:rsidR="00B13151" w:rsidRDefault="00B13151" w:rsidP="006B5E42">
      <w:pPr>
        <w:spacing w:line="480" w:lineRule="auto"/>
      </w:pPr>
    </w:p>
    <w:p w14:paraId="093FEC61" w14:textId="6B566330" w:rsidR="00B13151" w:rsidRDefault="00B13151" w:rsidP="006B5E42">
      <w:pPr>
        <w:spacing w:line="480" w:lineRule="auto"/>
      </w:pPr>
    </w:p>
    <w:p w14:paraId="6C281E4C" w14:textId="0C3EB0A8" w:rsidR="00B13151" w:rsidRDefault="00B13151" w:rsidP="006B5E42">
      <w:pPr>
        <w:spacing w:line="480" w:lineRule="auto"/>
      </w:pPr>
    </w:p>
    <w:p w14:paraId="5C0BD97F" w14:textId="0906124F" w:rsidR="0028211E" w:rsidRDefault="0028211E" w:rsidP="006B5E42">
      <w:pPr>
        <w:spacing w:line="480" w:lineRule="auto"/>
      </w:pPr>
    </w:p>
    <w:p w14:paraId="48F912AD" w14:textId="15E4A905" w:rsidR="00576C77" w:rsidRDefault="00576C77" w:rsidP="006B5E42">
      <w:pPr>
        <w:spacing w:line="480" w:lineRule="auto"/>
      </w:pPr>
    </w:p>
    <w:p w14:paraId="0034ED20" w14:textId="6E3093C4" w:rsidR="00F70EF0" w:rsidRDefault="00F70EF0" w:rsidP="006B5E42">
      <w:pPr>
        <w:spacing w:line="480" w:lineRule="auto"/>
      </w:pPr>
    </w:p>
    <w:p w14:paraId="58A1C116" w14:textId="7EEC1DF0" w:rsidR="00F70EF0" w:rsidRDefault="00F70EF0" w:rsidP="006B5E42">
      <w:pPr>
        <w:spacing w:line="480" w:lineRule="auto"/>
      </w:pPr>
    </w:p>
    <w:p w14:paraId="43457F0B" w14:textId="77777777" w:rsidR="00F70EF0" w:rsidRDefault="00F70EF0" w:rsidP="006B5E42">
      <w:pPr>
        <w:spacing w:line="480" w:lineRule="auto"/>
      </w:pPr>
    </w:p>
    <w:p w14:paraId="68F19014" w14:textId="25FE608A" w:rsidR="00D84853" w:rsidRDefault="00D84853" w:rsidP="006B5E42">
      <w:pPr>
        <w:pStyle w:val="Heading1"/>
        <w:spacing w:line="480" w:lineRule="auto"/>
      </w:pPr>
      <w:r>
        <w:t>List of Abbreviations</w:t>
      </w:r>
    </w:p>
    <w:p w14:paraId="75816282" w14:textId="56B4235D" w:rsidR="00CC19B5" w:rsidRDefault="00162670" w:rsidP="006B5E42">
      <w:pPr>
        <w:spacing w:line="480" w:lineRule="auto"/>
      </w:pPr>
      <w:r>
        <w:t>(</w:t>
      </w:r>
      <w:r w:rsidR="006B5E42">
        <w:t>in order of appearance)</w:t>
      </w:r>
    </w:p>
    <w:p w14:paraId="5514D0CF" w14:textId="6FDB041B" w:rsidR="00162670" w:rsidRDefault="00162670" w:rsidP="006B5E42">
      <w:pPr>
        <w:spacing w:line="480" w:lineRule="auto"/>
      </w:pPr>
      <w:r>
        <w:t xml:space="preserve">WHO: World Health </w:t>
      </w:r>
      <w:proofErr w:type="gramStart"/>
      <w:r>
        <w:t>Organisation</w:t>
      </w:r>
      <w:proofErr w:type="gramEnd"/>
    </w:p>
    <w:p w14:paraId="578129FE" w14:textId="6A841B43" w:rsidR="00162670" w:rsidRDefault="00162670" w:rsidP="006B5E42">
      <w:pPr>
        <w:spacing w:line="480" w:lineRule="auto"/>
      </w:pPr>
      <w:r>
        <w:t>MCI: Mild Cognitive Impairment</w:t>
      </w:r>
    </w:p>
    <w:p w14:paraId="36166DE0" w14:textId="75BAA9D2" w:rsidR="00162670" w:rsidRDefault="00162670" w:rsidP="006B5E42">
      <w:pPr>
        <w:spacing w:line="480" w:lineRule="auto"/>
      </w:pPr>
      <w:r>
        <w:t>AACD: Age-Associated Cognitive Decline</w:t>
      </w:r>
    </w:p>
    <w:p w14:paraId="3842A69C" w14:textId="6463141E" w:rsidR="00162670" w:rsidRDefault="00162670" w:rsidP="006B5E42">
      <w:pPr>
        <w:spacing w:line="480" w:lineRule="auto"/>
      </w:pPr>
      <w:r>
        <w:t>PPI (representative): Public and Patient Involvement (representative)</w:t>
      </w:r>
    </w:p>
    <w:p w14:paraId="6523C393" w14:textId="4807C187" w:rsidR="00162670" w:rsidRDefault="00162670" w:rsidP="006B5E42">
      <w:pPr>
        <w:spacing w:line="480" w:lineRule="auto"/>
      </w:pPr>
      <w:r>
        <w:t>BCW: Behaviour Change Wheel</w:t>
      </w:r>
    </w:p>
    <w:p w14:paraId="76127C11" w14:textId="6C9830D5" w:rsidR="00162670" w:rsidRDefault="00162670" w:rsidP="006B5E42">
      <w:pPr>
        <w:spacing w:line="480" w:lineRule="auto"/>
      </w:pPr>
      <w:r>
        <w:t>TDF: Theoretical Domains Framework</w:t>
      </w:r>
    </w:p>
    <w:p w14:paraId="18F53CE4" w14:textId="4DC32B4C" w:rsidR="00162670" w:rsidRDefault="00162670" w:rsidP="006B5E42">
      <w:pPr>
        <w:spacing w:line="480" w:lineRule="auto"/>
      </w:pPr>
      <w:r>
        <w:t>BCTs</w:t>
      </w:r>
      <w:r w:rsidR="00F80C92">
        <w:t>:</w:t>
      </w:r>
      <w:r>
        <w:t xml:space="preserve"> Behaviour Change Techniques</w:t>
      </w:r>
    </w:p>
    <w:p w14:paraId="59C5E5B0" w14:textId="051B2F0B" w:rsidR="00162670" w:rsidRDefault="00162670" w:rsidP="006B5E42">
      <w:pPr>
        <w:spacing w:line="480" w:lineRule="auto"/>
      </w:pPr>
      <w:r>
        <w:t>MRC: Medical Research Council</w:t>
      </w:r>
    </w:p>
    <w:p w14:paraId="3E886C7D" w14:textId="7EE8728A" w:rsidR="00162670" w:rsidRDefault="00162670" w:rsidP="006B5E42">
      <w:pPr>
        <w:spacing w:line="480" w:lineRule="auto"/>
      </w:pPr>
      <w:r>
        <w:t>JDR: Join Dementia Research</w:t>
      </w:r>
    </w:p>
    <w:p w14:paraId="0986816F" w14:textId="367F0528" w:rsidR="00162670" w:rsidRDefault="00162670" w:rsidP="006B5E42">
      <w:pPr>
        <w:spacing w:line="480" w:lineRule="auto"/>
      </w:pPr>
      <w:r>
        <w:t>CARE (approach): Congratulate, Ask, Reassure, Encourage (approach)</w:t>
      </w:r>
    </w:p>
    <w:p w14:paraId="7FAD1E31" w14:textId="77777777" w:rsidR="00CC19B5" w:rsidRDefault="00CC19B5" w:rsidP="006B5E42">
      <w:pPr>
        <w:spacing w:line="480" w:lineRule="auto"/>
      </w:pPr>
    </w:p>
    <w:p w14:paraId="2E2A3814" w14:textId="77777777" w:rsidR="006B5E42" w:rsidRDefault="006B5E42" w:rsidP="006B5E42">
      <w:pPr>
        <w:spacing w:line="480" w:lineRule="auto"/>
      </w:pPr>
    </w:p>
    <w:p w14:paraId="40822338" w14:textId="77777777" w:rsidR="006B5E42" w:rsidRDefault="006B5E42" w:rsidP="006B5E42">
      <w:pPr>
        <w:spacing w:line="480" w:lineRule="auto"/>
      </w:pPr>
    </w:p>
    <w:p w14:paraId="71BE5213" w14:textId="77777777" w:rsidR="006B5E42" w:rsidRDefault="006B5E42" w:rsidP="006B5E42">
      <w:pPr>
        <w:spacing w:line="480" w:lineRule="auto"/>
      </w:pPr>
    </w:p>
    <w:p w14:paraId="49D1B9AA" w14:textId="77777777" w:rsidR="006B5E42" w:rsidRDefault="006B5E42" w:rsidP="006B5E42">
      <w:pPr>
        <w:spacing w:line="480" w:lineRule="auto"/>
      </w:pPr>
    </w:p>
    <w:p w14:paraId="612CE4AC" w14:textId="77777777" w:rsidR="006B5E42" w:rsidRDefault="006B5E42" w:rsidP="006B5E42">
      <w:pPr>
        <w:spacing w:line="480" w:lineRule="auto"/>
      </w:pPr>
    </w:p>
    <w:p w14:paraId="0E4B5687" w14:textId="77777777" w:rsidR="006B5E42" w:rsidRDefault="006B5E42" w:rsidP="006B5E42">
      <w:pPr>
        <w:spacing w:line="480" w:lineRule="auto"/>
      </w:pPr>
    </w:p>
    <w:p w14:paraId="2F6C3F81" w14:textId="2ACAE791" w:rsidR="00CC19B5" w:rsidRDefault="00CC19B5" w:rsidP="006B5E42">
      <w:pPr>
        <w:pStyle w:val="Heading1"/>
        <w:spacing w:line="480" w:lineRule="auto"/>
      </w:pPr>
      <w:r>
        <w:t>Declarations</w:t>
      </w:r>
    </w:p>
    <w:p w14:paraId="45227819" w14:textId="28502C57" w:rsidR="00CC19B5" w:rsidRDefault="00CC19B5" w:rsidP="006B5E42">
      <w:pPr>
        <w:pStyle w:val="Heading2"/>
        <w:spacing w:line="480" w:lineRule="auto"/>
      </w:pPr>
      <w:r>
        <w:t>Ethics approval and consent to participate</w:t>
      </w:r>
    </w:p>
    <w:p w14:paraId="32ACD113" w14:textId="484B1D81" w:rsidR="00E4682D" w:rsidRPr="00E4682D" w:rsidRDefault="00E4682D" w:rsidP="006B5E42">
      <w:pPr>
        <w:spacing w:line="480" w:lineRule="auto"/>
      </w:pPr>
      <w:r>
        <w:t>Full ethical approval was obtained from the University of Southampton</w:t>
      </w:r>
      <w:r w:rsidR="004E49C3">
        <w:t xml:space="preserve"> (sponsor)</w:t>
      </w:r>
      <w:r>
        <w:t xml:space="preserve"> and Natio</w:t>
      </w:r>
      <w:r w:rsidR="004E49C3">
        <w:t xml:space="preserve">nal Research Ethics Service (IRAS number: </w:t>
      </w:r>
      <w:r w:rsidR="004E49C3" w:rsidRPr="004E49C3">
        <w:t>228584</w:t>
      </w:r>
      <w:r w:rsidR="004E49C3">
        <w:t>; REC Ref: 17/SC/0463</w:t>
      </w:r>
      <w:r>
        <w:t>) prior to any recruitment or data collection occurring</w:t>
      </w:r>
      <w:r w:rsidR="004E49C3">
        <w:t>.</w:t>
      </w:r>
      <w:r w:rsidR="00F70738">
        <w:t xml:space="preserve"> Fully informed </w:t>
      </w:r>
      <w:r w:rsidR="00C5262A">
        <w:t>(</w:t>
      </w:r>
      <w:r w:rsidR="00F70738">
        <w:t>online</w:t>
      </w:r>
      <w:r w:rsidR="00C5262A">
        <w:t>)</w:t>
      </w:r>
      <w:r w:rsidR="00F70738">
        <w:t xml:space="preserve"> written consent was obtained from all participants.</w:t>
      </w:r>
    </w:p>
    <w:p w14:paraId="5666296D" w14:textId="75193BEE" w:rsidR="00CC19B5" w:rsidRDefault="00CC19B5" w:rsidP="006B5E42">
      <w:pPr>
        <w:pStyle w:val="Heading2"/>
        <w:spacing w:line="480" w:lineRule="auto"/>
      </w:pPr>
      <w:r>
        <w:t>Consent for publication</w:t>
      </w:r>
    </w:p>
    <w:p w14:paraId="639A4C06" w14:textId="79661A67" w:rsidR="004E49C3" w:rsidRPr="004E49C3" w:rsidRDefault="004E49C3" w:rsidP="006B5E42">
      <w:pPr>
        <w:spacing w:line="480" w:lineRule="auto"/>
      </w:pPr>
      <w:r w:rsidRPr="004E49C3">
        <w:t>Not applicable</w:t>
      </w:r>
    </w:p>
    <w:p w14:paraId="26C1D51B" w14:textId="4A5A6CEB" w:rsidR="00CC19B5" w:rsidRDefault="00CC19B5" w:rsidP="006B5E42">
      <w:pPr>
        <w:pStyle w:val="Heading2"/>
        <w:spacing w:line="480" w:lineRule="auto"/>
      </w:pPr>
      <w:r>
        <w:t>Availability of data and materials</w:t>
      </w:r>
    </w:p>
    <w:p w14:paraId="5D0FCE96" w14:textId="3E4BB008" w:rsidR="004E49C3" w:rsidRPr="004E49C3" w:rsidRDefault="004E49C3" w:rsidP="006B5E42">
      <w:pPr>
        <w:spacing w:line="480" w:lineRule="auto"/>
      </w:pPr>
      <w:r w:rsidRPr="004E49C3">
        <w:t>The datasets used and/or analysed during the current study are available from the corresponding author on reasonable request.</w:t>
      </w:r>
      <w:r>
        <w:t xml:space="preserve"> </w:t>
      </w:r>
      <w:r w:rsidR="0031185E">
        <w:t>Further examples and</w:t>
      </w:r>
      <w:r>
        <w:t xml:space="preserve"> extracts from data/analysis are available in </w:t>
      </w:r>
      <w:r w:rsidR="00C817A2">
        <w:t>additional</w:t>
      </w:r>
      <w:r>
        <w:t xml:space="preserve"> </w:t>
      </w:r>
      <w:r w:rsidR="00C817A2">
        <w:t>files</w:t>
      </w:r>
      <w:r>
        <w:t>.</w:t>
      </w:r>
    </w:p>
    <w:p w14:paraId="641D1278" w14:textId="0A115FB9" w:rsidR="00CC19B5" w:rsidRDefault="00CC19B5" w:rsidP="006B5E42">
      <w:pPr>
        <w:pStyle w:val="Heading2"/>
        <w:spacing w:line="480" w:lineRule="auto"/>
      </w:pPr>
      <w:r>
        <w:t>Competing interests</w:t>
      </w:r>
    </w:p>
    <w:p w14:paraId="53723ED4" w14:textId="77969360" w:rsidR="0031185E" w:rsidRPr="0031185E" w:rsidRDefault="0031185E" w:rsidP="006B5E42">
      <w:pPr>
        <w:spacing w:line="480" w:lineRule="auto"/>
      </w:pPr>
      <w:r w:rsidRPr="0031185E">
        <w:t>The authors declare that they have no competing interests</w:t>
      </w:r>
      <w:r>
        <w:t>.</w:t>
      </w:r>
    </w:p>
    <w:p w14:paraId="5791E258" w14:textId="66F94FBC" w:rsidR="00CC19B5" w:rsidRDefault="00CC19B5" w:rsidP="006B5E42">
      <w:pPr>
        <w:pStyle w:val="Heading2"/>
        <w:spacing w:line="480" w:lineRule="auto"/>
      </w:pPr>
      <w:r>
        <w:t>Funding</w:t>
      </w:r>
    </w:p>
    <w:p w14:paraId="31A6A29F" w14:textId="77777777" w:rsidR="00E4682D" w:rsidRPr="00973552" w:rsidRDefault="00E4682D" w:rsidP="006B5E42">
      <w:pPr>
        <w:spacing w:line="480" w:lineRule="auto"/>
      </w:pPr>
      <w:r w:rsidRPr="00973552">
        <w:rPr>
          <w:sz w:val="23"/>
          <w:szCs w:val="23"/>
          <w:shd w:val="clear" w:color="auto" w:fill="FFFFFF"/>
        </w:rPr>
        <w:t>This work was supported by the National Institute for Health Research (NIHR) under its Programme Grants for Applied Research (Reference Number RP-PG-0615-20014). The views expressed are those of the author(s) and not necessarily those of the NIHR or the Department of Health and Social Care.</w:t>
      </w:r>
    </w:p>
    <w:p w14:paraId="60B97B16" w14:textId="1229B845" w:rsidR="00E4682D" w:rsidRDefault="00E4682D" w:rsidP="006B5E42">
      <w:pPr>
        <w:spacing w:line="480" w:lineRule="auto"/>
      </w:pPr>
      <w:r w:rsidRPr="00973552">
        <w:lastRenderedPageBreak/>
        <w:t>The Active Brains intervention was developed using LifeGuide software, which was partly funded by the NIHR Southampton Biomedical Research Centre (BRC).</w:t>
      </w:r>
    </w:p>
    <w:p w14:paraId="697E7308" w14:textId="77777777" w:rsidR="007D3C91" w:rsidRPr="007D3C91" w:rsidRDefault="00AB009B" w:rsidP="007D3C91">
      <w:pPr>
        <w:spacing w:line="480" w:lineRule="auto"/>
      </w:pPr>
      <w:r w:rsidRPr="007D3C91">
        <w:t>The PROTECT study represents independent research part funded by the National Institute for Health Research (NIHR) Biomedical Research Centre at South London and Maudsley NHS Foundation Trust and King’s College London.</w:t>
      </w:r>
      <w:r w:rsidR="002B40C9" w:rsidRPr="007D3C91">
        <w:t xml:space="preserve"> </w:t>
      </w:r>
      <w:r w:rsidR="007868BF" w:rsidRPr="007D3C91">
        <w:t xml:space="preserve">This research was also supported by the NIHR Collaboration for Leadership in Applied Health Research and Care South West Peninsula. The views expressed are those of the author(s) and not necessarily those of the NHS, the NIHR, or the Department of Health and Social Care. </w:t>
      </w:r>
    </w:p>
    <w:p w14:paraId="12A53545" w14:textId="0FD13F84" w:rsidR="00CC19B5" w:rsidRDefault="00CC19B5" w:rsidP="006B5E42">
      <w:pPr>
        <w:pStyle w:val="Heading2"/>
        <w:spacing w:line="480" w:lineRule="auto"/>
      </w:pPr>
      <w:r>
        <w:t>Authors’ contributions</w:t>
      </w:r>
    </w:p>
    <w:p w14:paraId="00E2DFC0" w14:textId="00DEEA0B" w:rsidR="00E4682D" w:rsidRDefault="00E4682D" w:rsidP="006B5E42">
      <w:pPr>
        <w:spacing w:line="480" w:lineRule="auto"/>
      </w:pPr>
      <w:r w:rsidRPr="00973552">
        <w:t>RE and LY led the inte</w:t>
      </w:r>
      <w:r w:rsidR="003F15B2">
        <w:t>rvention development and optimis</w:t>
      </w:r>
      <w:r w:rsidRPr="00973552">
        <w:t xml:space="preserve">ation, PL and LY led the research programme and RE drafted this paper. </w:t>
      </w:r>
      <w:proofErr w:type="spellStart"/>
      <w:r w:rsidR="00B71AAC">
        <w:t>AMi</w:t>
      </w:r>
      <w:proofErr w:type="spellEnd"/>
      <w:r w:rsidR="00B71AAC">
        <w:t xml:space="preserve">, </w:t>
      </w:r>
      <w:proofErr w:type="spellStart"/>
      <w:r w:rsidR="00B71AAC">
        <w:t>AMu</w:t>
      </w:r>
      <w:proofErr w:type="spellEnd"/>
      <w:r w:rsidR="00DA54BE">
        <w:t xml:space="preserve"> and</w:t>
      </w:r>
      <w:r w:rsidR="00B71AAC">
        <w:t xml:space="preserve"> BS conducted and summarised the scoping review work. RE, </w:t>
      </w:r>
      <w:r w:rsidR="00C5262A">
        <w:t xml:space="preserve">SP, KS, FM, JS-B, </w:t>
      </w:r>
      <w:r w:rsidR="00B71AAC">
        <w:t>JD-D, KB, VH,</w:t>
      </w:r>
      <w:r w:rsidR="00DA54BE">
        <w:t xml:space="preserve"> EG, MW, CH, </w:t>
      </w:r>
      <w:r w:rsidR="00B71AAC">
        <w:t>AF</w:t>
      </w:r>
      <w:r w:rsidR="00DA54BE">
        <w:t>, NM, SG, TK, BG, RP, TS, JN</w:t>
      </w:r>
      <w:r w:rsidR="00C843FA">
        <w:t xml:space="preserve">, </w:t>
      </w:r>
      <w:r w:rsidR="0028211E">
        <w:t xml:space="preserve">HB, </w:t>
      </w:r>
      <w:r w:rsidR="00C843FA">
        <w:t>PL</w:t>
      </w:r>
      <w:r w:rsidR="00DA54BE">
        <w:t xml:space="preserve"> and LY </w:t>
      </w:r>
      <w:r w:rsidR="00B71AAC">
        <w:t xml:space="preserve">all contributed to the design and iterative development of intervention content and study procedures. RE, </w:t>
      </w:r>
      <w:r w:rsidR="00C843FA">
        <w:t>FM, KS, MW</w:t>
      </w:r>
      <w:r w:rsidR="00B71AAC">
        <w:t>,</w:t>
      </w:r>
      <w:r w:rsidR="00C843FA">
        <w:t xml:space="preserve"> J-SB, SP, EG, AF and </w:t>
      </w:r>
      <w:proofErr w:type="spellStart"/>
      <w:r w:rsidR="00C843FA">
        <w:t>AMi</w:t>
      </w:r>
      <w:proofErr w:type="spellEnd"/>
      <w:r w:rsidR="00C843FA">
        <w:t xml:space="preserve"> collected and/or analysed qualitative data.</w:t>
      </w:r>
      <w:r w:rsidR="00B71AAC">
        <w:t xml:space="preserve"> </w:t>
      </w:r>
      <w:r w:rsidRPr="00973552">
        <w:t>All co-authors assisted with and contributed to the evaluation and reporting of the intervention development in this paper.</w:t>
      </w:r>
    </w:p>
    <w:p w14:paraId="314F04D8" w14:textId="2EA11881" w:rsidR="00CC19B5" w:rsidRDefault="00CC19B5" w:rsidP="006B5E42">
      <w:pPr>
        <w:pStyle w:val="Heading2"/>
        <w:spacing w:line="480" w:lineRule="auto"/>
      </w:pPr>
      <w:r>
        <w:t>Acknowledgements</w:t>
      </w:r>
    </w:p>
    <w:p w14:paraId="5360E7FD" w14:textId="4261EB64" w:rsidR="00F80C92" w:rsidRPr="007D3C91" w:rsidRDefault="00AB009B" w:rsidP="007D3C91">
      <w:r w:rsidRPr="007D3C91">
        <w:t>We thank the University of Exeter and Kings College London for their collaboration in accessing their PROTECT platform Cognitive Tests and Brain Training games.</w:t>
      </w:r>
    </w:p>
    <w:p w14:paraId="47B0A588" w14:textId="77777777" w:rsidR="00F80C92" w:rsidRDefault="00F80C92" w:rsidP="00263B73"/>
    <w:p w14:paraId="5ECB3D54" w14:textId="77777777" w:rsidR="00F80C92" w:rsidRDefault="00F80C92" w:rsidP="00263B73"/>
    <w:p w14:paraId="35FCA113" w14:textId="77777777" w:rsidR="00F80C92" w:rsidRDefault="00F80C92" w:rsidP="00263B73"/>
    <w:p w14:paraId="37BC1C69" w14:textId="77777777" w:rsidR="00F80C92" w:rsidRDefault="00F80C92" w:rsidP="00263B73"/>
    <w:p w14:paraId="469ABF10" w14:textId="77777777" w:rsidR="00F80C92" w:rsidRDefault="00F80C92" w:rsidP="00263B73"/>
    <w:p w14:paraId="39A09743" w14:textId="77777777" w:rsidR="00F80C92" w:rsidRDefault="00F80C92" w:rsidP="00263B73"/>
    <w:p w14:paraId="60D7C5FF" w14:textId="77777777" w:rsidR="00F80C92" w:rsidRDefault="00F80C92" w:rsidP="00263B73"/>
    <w:p w14:paraId="50D3AD9D" w14:textId="77777777" w:rsidR="00F80C92" w:rsidRDefault="00F80C92" w:rsidP="00263B73"/>
    <w:p w14:paraId="63B8420A" w14:textId="77777777" w:rsidR="00F80C92" w:rsidRDefault="00F80C92" w:rsidP="00263B73"/>
    <w:p w14:paraId="2ECA69F4" w14:textId="77777777" w:rsidR="00F80C92" w:rsidRDefault="00F80C92" w:rsidP="00263B73"/>
    <w:p w14:paraId="264F73D5" w14:textId="77777777" w:rsidR="00F80C92" w:rsidRDefault="00F80C92" w:rsidP="00263B73"/>
    <w:p w14:paraId="511B8313" w14:textId="77777777" w:rsidR="00F80C92" w:rsidRDefault="00F80C92" w:rsidP="00263B73"/>
    <w:p w14:paraId="278061CC" w14:textId="77777777" w:rsidR="00F80C92" w:rsidRDefault="00F80C92" w:rsidP="00263B73"/>
    <w:p w14:paraId="03348630" w14:textId="77777777" w:rsidR="00F80C92" w:rsidRDefault="00F80C92" w:rsidP="00263B73"/>
    <w:p w14:paraId="12B6006F" w14:textId="087E1B7F" w:rsidR="00E3365D" w:rsidRPr="00973552" w:rsidRDefault="00E84C78" w:rsidP="00263B73">
      <w:pPr>
        <w:pStyle w:val="Heading1"/>
      </w:pPr>
      <w:r w:rsidRPr="00973552">
        <w:fldChar w:fldCharType="begin">
          <w:fldData xml:space="preserve">PEVuZE5vdGU+PENpdGUgSGlkZGVuPSIxIj48QXV0aG9yPkdhdXRoaWVyPC9BdXRob3I+PFllYXI+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</w:fldData>
        </w:fldChar>
      </w:r>
      <w:r w:rsidR="00610529" w:rsidRPr="00973552">
        <w:instrText xml:space="preserve"> ADDIN EN.CITE </w:instrText>
      </w:r>
      <w:r w:rsidR="00610529" w:rsidRPr="00973552">
        <w:fldChar w:fldCharType="begin">
          <w:fldData xml:space="preserve">PEVuZE5vdGU+PENpdGUgSGlkZGVuPSIxIj48QXV0aG9yPkdhdXRoaWVyPC9BdXRob3I+PFllYXI+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</w:fldData>
        </w:fldChar>
      </w:r>
      <w:r w:rsidR="00610529" w:rsidRPr="00973552">
        <w:instrText xml:space="preserve"> ADDIN EN.CITE.DATA </w:instrText>
      </w:r>
      <w:r w:rsidR="00610529" w:rsidRPr="00973552">
        <w:fldChar w:fldCharType="end"/>
      </w:r>
      <w:r w:rsidRPr="00973552">
        <w:fldChar w:fldCharType="end"/>
      </w:r>
      <w:r w:rsidR="00B45AC6" w:rsidRPr="00973552">
        <w:t>References</w:t>
      </w:r>
    </w:p>
    <w:p w14:paraId="6803D98B" w14:textId="77777777" w:rsidR="00B45AC6" w:rsidRPr="00973552" w:rsidRDefault="00B45AC6" w:rsidP="00263B73"/>
    <w:p w14:paraId="578F3017" w14:textId="77777777" w:rsidR="00144A34" w:rsidRPr="00144A34" w:rsidRDefault="00E3365D" w:rsidP="00144A34">
      <w:pPr>
        <w:pStyle w:val="EndNoteBibliography"/>
        <w:spacing w:after="0"/>
      </w:pPr>
      <w:r w:rsidRPr="00973552">
        <w:rPr>
          <w:noProof w:val="0"/>
        </w:rPr>
        <w:fldChar w:fldCharType="begin"/>
      </w:r>
      <w:r w:rsidRPr="00973552">
        <w:rPr>
          <w:noProof w:val="0"/>
        </w:rPr>
        <w:instrText xml:space="preserve"> ADDIN EN.REFLIST </w:instrText>
      </w:r>
      <w:r w:rsidRPr="00973552">
        <w:rPr>
          <w:noProof w:val="0"/>
        </w:rPr>
        <w:fldChar w:fldCharType="separate"/>
      </w:r>
      <w:r w:rsidR="00144A34" w:rsidRPr="00144A34">
        <w:t>1.</w:t>
      </w:r>
      <w:r w:rsidR="00144A34" w:rsidRPr="00144A34">
        <w:tab/>
        <w:t>Livingston G, Huntley J, Sommerlad A, Ames D, Ballard C, Banerjee S, et al. Dementia prevention, intervention, and care: 2020 report of the Lancet Commission. The Lancet. 2020;396(10248):413-46.</w:t>
      </w:r>
    </w:p>
    <w:p w14:paraId="15C68CAA" w14:textId="77777777" w:rsidR="00144A34" w:rsidRPr="00144A34" w:rsidRDefault="00144A34" w:rsidP="00144A34">
      <w:pPr>
        <w:pStyle w:val="EndNoteBibliography"/>
        <w:spacing w:after="0"/>
      </w:pPr>
      <w:r w:rsidRPr="00144A34">
        <w:t>2.</w:t>
      </w:r>
      <w:r w:rsidRPr="00144A34">
        <w:tab/>
        <w:t>Ritchie K, Artero S, Touchon J. Classification criteria for mild cognitive impairment A population-based validation study. Neurology. 2001;56(1):37-42.</w:t>
      </w:r>
    </w:p>
    <w:p w14:paraId="4629C5BA" w14:textId="77777777" w:rsidR="00144A34" w:rsidRPr="00144A34" w:rsidRDefault="00144A34" w:rsidP="00144A34">
      <w:pPr>
        <w:pStyle w:val="EndNoteBibliography"/>
        <w:spacing w:after="0"/>
      </w:pPr>
      <w:r w:rsidRPr="00144A34">
        <w:t>3.</w:t>
      </w:r>
      <w:r w:rsidRPr="00144A34">
        <w:tab/>
        <w:t>Petersen RC. Mild Cognitive Impairment. Continuum (Minneap Minn). 2016;22(2 Dementia):404-18.</w:t>
      </w:r>
    </w:p>
    <w:p w14:paraId="1F71E4C0" w14:textId="77777777" w:rsidR="00144A34" w:rsidRPr="00144A34" w:rsidRDefault="00144A34" w:rsidP="00144A34">
      <w:pPr>
        <w:pStyle w:val="EndNoteBibliography"/>
        <w:spacing w:after="0"/>
      </w:pPr>
      <w:r w:rsidRPr="00144A34">
        <w:rPr>
          <w:rFonts w:hint="eastAsia"/>
        </w:rPr>
        <w:t>4.</w:t>
      </w:r>
      <w:r w:rsidRPr="00144A34">
        <w:rPr>
          <w:rFonts w:hint="eastAsia"/>
        </w:rPr>
        <w:tab/>
        <w:t>Mitchell AJ, Shiri‐Feshki M. Rate of progression of mild cognitive impairment to dementia–meta‐analysis of 41 robust inception cohort studies. Acta Psychiatrica Scandinavica. 2009;119(4):252-65.</w:t>
      </w:r>
    </w:p>
    <w:p w14:paraId="5546DE74" w14:textId="329B4B46" w:rsidR="00144A34" w:rsidRPr="00144A34" w:rsidRDefault="00144A34" w:rsidP="00144A34">
      <w:pPr>
        <w:pStyle w:val="EndNoteBibliography"/>
        <w:spacing w:after="0"/>
      </w:pPr>
      <w:r w:rsidRPr="00144A34">
        <w:t>5.</w:t>
      </w:r>
      <w:r w:rsidRPr="00144A34">
        <w:tab/>
        <w:t xml:space="preserve">Alzheimer's Diesease International. World Alzheimer Report 2018. The state of the art of dementia research: New frontiers. </w:t>
      </w:r>
      <w:hyperlink r:id="rId9" w:history="1">
        <w:r w:rsidRPr="00144A34">
          <w:rPr>
            <w:rStyle w:val="Hyperlink"/>
          </w:rPr>
          <w:t>https://www.alz.co.uk/research/WorldAlzheimerReport2018.pdf</w:t>
        </w:r>
      </w:hyperlink>
      <w:r w:rsidRPr="00144A34">
        <w:t>; 2018.</w:t>
      </w:r>
    </w:p>
    <w:p w14:paraId="0A75EE0E" w14:textId="77777777" w:rsidR="00144A34" w:rsidRPr="00144A34" w:rsidRDefault="00144A34" w:rsidP="00144A34">
      <w:pPr>
        <w:pStyle w:val="EndNoteBibliography"/>
        <w:spacing w:after="0"/>
      </w:pPr>
      <w:r w:rsidRPr="00144A34">
        <w:t>6.</w:t>
      </w:r>
      <w:r w:rsidRPr="00144A34">
        <w:tab/>
        <w:t>Mansbach WE, Mace RA. Predicting Functional Dependence in Mild Cognitive Impairment: Differential Contributions of Memory and Executive Functions. The Gerontologist. 2018;59(5):925-35.</w:t>
      </w:r>
    </w:p>
    <w:p w14:paraId="7D9C4303" w14:textId="77777777" w:rsidR="00144A34" w:rsidRPr="00144A34" w:rsidRDefault="00144A34" w:rsidP="00144A34">
      <w:pPr>
        <w:pStyle w:val="EndNoteBibliography"/>
        <w:spacing w:after="0"/>
      </w:pPr>
      <w:r w:rsidRPr="00144A34">
        <w:t>7.</w:t>
      </w:r>
      <w:r w:rsidRPr="00144A34">
        <w:tab/>
        <w:t>Livingston G, Sommerlad A, Orgeta V, Costafreda SG, Huntley J, Ames D, et al. Dementia prevention, intervention, and care. The Lancet. 2017;390(10113):2673-734.</w:t>
      </w:r>
    </w:p>
    <w:p w14:paraId="606BE8DC" w14:textId="77777777" w:rsidR="00144A34" w:rsidRPr="00144A34" w:rsidRDefault="00144A34" w:rsidP="00144A34">
      <w:pPr>
        <w:pStyle w:val="EndNoteBibliography"/>
        <w:spacing w:after="0"/>
      </w:pPr>
      <w:r w:rsidRPr="00144A34">
        <w:t>8.</w:t>
      </w:r>
      <w:r w:rsidRPr="00144A34">
        <w:tab/>
        <w:t>Lafortune L, Martin S, Kelly S, Kuhn I, Remes O, Cowan A, et al. Behavioural Risk Factors in Mid-Life Associated with Successful Ageing, Disability, Dementia and Frailty in Later Life: A Rapid Systematic Review. PloS one. 2016;11(2):e0144405.</w:t>
      </w:r>
    </w:p>
    <w:p w14:paraId="05E68992" w14:textId="77777777" w:rsidR="00144A34" w:rsidRPr="00144A34" w:rsidRDefault="00144A34" w:rsidP="00144A34">
      <w:pPr>
        <w:pStyle w:val="EndNoteBibliography"/>
        <w:spacing w:after="0"/>
      </w:pPr>
      <w:r w:rsidRPr="00144A34">
        <w:t>9.</w:t>
      </w:r>
      <w:r w:rsidRPr="00144A34">
        <w:tab/>
        <w:t>Santos-Lozano A, Pareja-Galeano H, Sanchis-Gomar F, Quindos-Rubial M, Fiuza-Luces C, Cristi-Montero C, et al. Physical Activity and Alzheimer Disease: A Protective Association. Mayo Clinic proceedings. 2016;91(8):999-1020.</w:t>
      </w:r>
    </w:p>
    <w:p w14:paraId="5B49965A" w14:textId="77777777" w:rsidR="00144A34" w:rsidRPr="00144A34" w:rsidRDefault="00144A34" w:rsidP="00144A34">
      <w:pPr>
        <w:pStyle w:val="EndNoteBibliography"/>
        <w:spacing w:after="0"/>
      </w:pPr>
      <w:r w:rsidRPr="00144A34">
        <w:t>10.</w:t>
      </w:r>
      <w:r w:rsidRPr="00144A34">
        <w:tab/>
        <w:t>Tangney CC, Li H, Wang Y, Barnes L, Schneider JA, Bennett DA, et al. Relation of DASH-and Mediterranean-like dietary patterns to cognitive decline in older persons. Neurology. 2014;83(16):1410-6.</w:t>
      </w:r>
    </w:p>
    <w:p w14:paraId="5977849D" w14:textId="77777777" w:rsidR="00144A34" w:rsidRPr="00144A34" w:rsidRDefault="00144A34" w:rsidP="00144A34">
      <w:pPr>
        <w:pStyle w:val="EndNoteBibliography"/>
        <w:spacing w:after="0"/>
      </w:pPr>
      <w:r w:rsidRPr="00144A34">
        <w:t>11.</w:t>
      </w:r>
      <w:r w:rsidRPr="00144A34">
        <w:tab/>
        <w:t>Corbett A, Owen A, Hampshire A, Grahn J, Stenton R, Dajani S, et al. The effect of an online cognitive training package in healthy older adults: an online randomized controlled trial. Journal of the American Medical Directors Association. 2015;16(11):990-7.</w:t>
      </w:r>
    </w:p>
    <w:p w14:paraId="08043394" w14:textId="77777777" w:rsidR="00144A34" w:rsidRPr="00144A34" w:rsidRDefault="00144A34" w:rsidP="00144A34">
      <w:pPr>
        <w:pStyle w:val="EndNoteBibliography"/>
        <w:spacing w:after="0"/>
      </w:pPr>
      <w:r w:rsidRPr="00144A34">
        <w:t>12.</w:t>
      </w:r>
      <w:r w:rsidRPr="00144A34">
        <w:tab/>
        <w:t>Chen X, Maguire B, Brodaty H, O’Leary F. Dietary Patterns and Cognitive Health in Older Adults: A Systematic Review. Journal of Alzheimer's Disease. 2019;67:583-619.</w:t>
      </w:r>
    </w:p>
    <w:p w14:paraId="1634C309" w14:textId="77777777" w:rsidR="00144A34" w:rsidRPr="00144A34" w:rsidRDefault="00144A34" w:rsidP="00144A34">
      <w:pPr>
        <w:pStyle w:val="EndNoteBibliography"/>
        <w:spacing w:after="0"/>
      </w:pPr>
      <w:r w:rsidRPr="00144A34">
        <w:t>13.</w:t>
      </w:r>
      <w:r w:rsidRPr="00144A34">
        <w:tab/>
        <w:t>Vaughan S, Wallis M, Polit D, Steele M, Shum D, Morris N. The effects of multimodal exercise on cognitive and physical functioning and brain-derived neurotrophic factor in older women: a randomised controlled trial. Age Ageing. 2014;43(5):623-9.</w:t>
      </w:r>
    </w:p>
    <w:p w14:paraId="4E2CEDA3" w14:textId="77777777" w:rsidR="00144A34" w:rsidRPr="00144A34" w:rsidRDefault="00144A34" w:rsidP="00144A34">
      <w:pPr>
        <w:pStyle w:val="EndNoteBibliography"/>
        <w:spacing w:after="0"/>
      </w:pPr>
      <w:r w:rsidRPr="00144A34">
        <w:lastRenderedPageBreak/>
        <w:t>14.</w:t>
      </w:r>
      <w:r w:rsidRPr="00144A34">
        <w:tab/>
        <w:t>Panza GA, Taylor BA, MacDonald HV, Johnson BT, Zaleski AL, Livingston J, et al. Can exercise improve cognitive symptoms of Alzheimer's disease? Journal of the American Geriatrics Society. 2018;66(3):487-95.</w:t>
      </w:r>
    </w:p>
    <w:p w14:paraId="409D3A12" w14:textId="77777777" w:rsidR="00144A34" w:rsidRPr="00144A34" w:rsidRDefault="00144A34" w:rsidP="00144A34">
      <w:pPr>
        <w:pStyle w:val="EndNoteBibliography"/>
        <w:spacing w:after="0"/>
      </w:pPr>
      <w:r w:rsidRPr="00144A34">
        <w:t>15.</w:t>
      </w:r>
      <w:r w:rsidRPr="00144A34">
        <w:tab/>
        <w:t>Valls-Pedret C, Sala-Vila A, Serra-Mir M, Corella D, de la Torre R, Martínez-González MÁ, et al. Mediterranean diet and age-related cognitive decline: a randomized clinical trial. JAMA internal medicine. 2015;175(7):1094-103.</w:t>
      </w:r>
    </w:p>
    <w:p w14:paraId="79B00401" w14:textId="77777777" w:rsidR="00144A34" w:rsidRPr="00144A34" w:rsidRDefault="00144A34" w:rsidP="00144A34">
      <w:pPr>
        <w:pStyle w:val="EndNoteBibliography"/>
        <w:spacing w:after="0"/>
      </w:pPr>
      <w:r w:rsidRPr="00144A34">
        <w:t>16.</w:t>
      </w:r>
      <w:r w:rsidRPr="00144A34">
        <w:tab/>
        <w:t>Reijnders J, van Heugten C, van Boxtel M. Cognitive interventions in healthy older adults and people with mild cognitive impairment: A systematic review. Ageing Research Reviews. 2013;12(1):263-75.</w:t>
      </w:r>
    </w:p>
    <w:p w14:paraId="2D375055" w14:textId="77777777" w:rsidR="00144A34" w:rsidRPr="00144A34" w:rsidRDefault="00144A34" w:rsidP="00144A34">
      <w:pPr>
        <w:pStyle w:val="EndNoteBibliography"/>
        <w:spacing w:after="0"/>
      </w:pPr>
      <w:r w:rsidRPr="00144A34">
        <w:t>17.</w:t>
      </w:r>
      <w:r w:rsidRPr="00144A34">
        <w:tab/>
        <w:t>Savulich G, Piercy T, Fox C, Suckling J, Rowe JB, O’Brien JT, et al. Cognitive training using a novel memory game on an iPad in patients with amnestic mild cognitive impairment (aMCI). International Journal of Neuropsychopharmacology. 2017;20(8):624-33.</w:t>
      </w:r>
    </w:p>
    <w:p w14:paraId="0BAAF422" w14:textId="77777777" w:rsidR="00144A34" w:rsidRPr="00144A34" w:rsidRDefault="00144A34" w:rsidP="00144A34">
      <w:pPr>
        <w:pStyle w:val="EndNoteBibliography"/>
        <w:spacing w:after="0"/>
      </w:pPr>
      <w:r w:rsidRPr="00144A34">
        <w:t>18.</w:t>
      </w:r>
      <w:r w:rsidRPr="00144A34">
        <w:tab/>
        <w:t>Whitty E, Mansour H, Aguirre E, Palomo M, Charlesworth G, Ramjee S, et al. Efficacy of lifestyle and psychosocial interventions in reducing cognitive decline in older people: Systematic review. Ageing Res Rev. 2020;62:101113.</w:t>
      </w:r>
    </w:p>
    <w:p w14:paraId="09546546" w14:textId="77777777" w:rsidR="00144A34" w:rsidRPr="00144A34" w:rsidRDefault="00144A34" w:rsidP="00144A34">
      <w:pPr>
        <w:pStyle w:val="EndNoteBibliography"/>
        <w:spacing w:after="0"/>
      </w:pPr>
      <w:r w:rsidRPr="00144A34">
        <w:t>19.</w:t>
      </w:r>
      <w:r w:rsidRPr="00144A34">
        <w:tab/>
        <w:t>Craig P, Dieppe P, Macintyre S, Michie S, Nazareth I, Petticrew M. Developing and evaluating complex interventions: the new Medical Research Council guidance. 2013.</w:t>
      </w:r>
    </w:p>
    <w:p w14:paraId="4C520DFD" w14:textId="77777777" w:rsidR="00144A34" w:rsidRPr="00144A34" w:rsidRDefault="00144A34" w:rsidP="00144A34">
      <w:pPr>
        <w:pStyle w:val="EndNoteBibliography"/>
        <w:spacing w:after="0"/>
      </w:pPr>
      <w:r w:rsidRPr="00144A34">
        <w:t>20.</w:t>
      </w:r>
      <w:r w:rsidRPr="00144A34">
        <w:tab/>
        <w:t>Rosenberg A, Mangialasche F, Ngandu T, Solomon A, Kivipelto M. Multidomain Interventions to Prevent Cognitive Impairment, Alzheimer’s Disease, and Dementia: From FINGER to World-Wide FINGERS. The Journal of Prevention of Alzheimer's Disease. 2020;7(1):29-36.</w:t>
      </w:r>
    </w:p>
    <w:p w14:paraId="28B6F9D1" w14:textId="77777777" w:rsidR="00144A34" w:rsidRPr="00144A34" w:rsidRDefault="00144A34" w:rsidP="00144A34">
      <w:pPr>
        <w:pStyle w:val="EndNoteBibliography"/>
        <w:spacing w:after="0"/>
      </w:pPr>
      <w:r w:rsidRPr="00144A34">
        <w:t>21.</w:t>
      </w:r>
      <w:r w:rsidRPr="00144A34">
        <w:tab/>
        <w:t>Ngandu T, Lehtisalo J, Solomon A, Levälahti E, Ahtiluoto S, Antikainen R, et al. A 2 year multidomain intervention of diet, exercise, cognitive training, and vascular risk monitoring versus control to prevent cognitive decline in at-risk elderly people (FINGER): a randomised controlled trial. The Lancet. 2015;385(9984):2255-63.</w:t>
      </w:r>
    </w:p>
    <w:p w14:paraId="15A33510" w14:textId="77777777" w:rsidR="00144A34" w:rsidRPr="00144A34" w:rsidRDefault="00144A34" w:rsidP="00144A34">
      <w:pPr>
        <w:pStyle w:val="EndNoteBibliography"/>
        <w:spacing w:after="0"/>
      </w:pPr>
      <w:r w:rsidRPr="00144A34">
        <w:t>22.</w:t>
      </w:r>
      <w:r w:rsidRPr="00144A34">
        <w:tab/>
        <w:t>Andrieu S, Guyonnet S, Coley N, Cantet C, Bonnefoy M, Bordes S, et al. Effect of long-term omega 3 polyunsaturated fatty acid supplementation with or without multidomain intervention on cognitive function in elderly adults with memory complaints (MAPT): a randomised, placebo-controlled trial. The Lancet Neurology. 2017;16(5):377-89.</w:t>
      </w:r>
    </w:p>
    <w:p w14:paraId="620A817E" w14:textId="77777777" w:rsidR="00144A34" w:rsidRPr="00144A34" w:rsidRDefault="00144A34" w:rsidP="00144A34">
      <w:pPr>
        <w:pStyle w:val="EndNoteBibliography"/>
        <w:spacing w:after="0"/>
      </w:pPr>
      <w:r w:rsidRPr="00144A34">
        <w:t>23.</w:t>
      </w:r>
      <w:r w:rsidRPr="00144A34">
        <w:tab/>
        <w:t>Moll van Charante EP, Richard E, Eurelings LS, van Dalen JW, Ligthart SA, van Bussel EF, et al. Effectiveness of a 6-year multidomain vascular care intervention to prevent dementia (preDIVA): a cluster-randomised controlled trial. Lancet. 2016;388(10046):797-805.</w:t>
      </w:r>
    </w:p>
    <w:p w14:paraId="6E2654B0" w14:textId="77777777" w:rsidR="00144A34" w:rsidRPr="00144A34" w:rsidRDefault="00144A34" w:rsidP="00144A34">
      <w:pPr>
        <w:pStyle w:val="EndNoteBibliography"/>
        <w:spacing w:after="0"/>
      </w:pPr>
      <w:r w:rsidRPr="00144A34">
        <w:t>24.</w:t>
      </w:r>
      <w:r w:rsidRPr="00144A34">
        <w:tab/>
        <w:t>Tsiakas K, Abujelala M, Makedon F. Task engagement as personalization feedback for socially-assistive robots and cognitive training. Technologies. 2018;6(2):49.</w:t>
      </w:r>
    </w:p>
    <w:p w14:paraId="40C5588D" w14:textId="77777777" w:rsidR="00144A34" w:rsidRPr="00144A34" w:rsidRDefault="00144A34" w:rsidP="00144A34">
      <w:pPr>
        <w:pStyle w:val="EndNoteBibliography"/>
        <w:spacing w:after="0"/>
      </w:pPr>
      <w:r w:rsidRPr="00144A34">
        <w:t>25.</w:t>
      </w:r>
      <w:r w:rsidRPr="00144A34">
        <w:tab/>
        <w:t>Colzato LS, Hommel B. The future of cognitive training.  Cognitive training: Springer; 2016. p. 201-11.</w:t>
      </w:r>
    </w:p>
    <w:p w14:paraId="33A3B351" w14:textId="77777777" w:rsidR="00144A34" w:rsidRPr="00144A34" w:rsidRDefault="00144A34" w:rsidP="00144A34">
      <w:pPr>
        <w:pStyle w:val="EndNoteBibliography"/>
        <w:spacing w:after="0"/>
      </w:pPr>
      <w:r w:rsidRPr="00144A34">
        <w:t>26.</w:t>
      </w:r>
      <w:r w:rsidRPr="00144A34">
        <w:tab/>
        <w:t>Vogan AA, Alnajjar F, Gochoo M, Khalid S. Robots, AI, and cognitive training in an era of mass age-related cognitive decline: a systematic review. IEEE Access. 2020;8:18284-304.</w:t>
      </w:r>
    </w:p>
    <w:p w14:paraId="5AA95F04" w14:textId="77777777" w:rsidR="00144A34" w:rsidRPr="00144A34" w:rsidRDefault="00144A34" w:rsidP="00144A34">
      <w:pPr>
        <w:pStyle w:val="EndNoteBibliography"/>
        <w:spacing w:after="0"/>
      </w:pPr>
      <w:r w:rsidRPr="00144A34">
        <w:t>27.</w:t>
      </w:r>
      <w:r w:rsidRPr="00144A34">
        <w:tab/>
        <w:t>Murray E, Hekler EB, Andersson G, Collins LM, Doherty A, Hollis C, et al. Evaluating Digital Health Interventions: Key Questions and Approaches. American journal of preventive medicine. 2016;51(5):843-51.</w:t>
      </w:r>
    </w:p>
    <w:p w14:paraId="2CF0A78A" w14:textId="77777777" w:rsidR="00144A34" w:rsidRPr="00144A34" w:rsidRDefault="00144A34" w:rsidP="00144A34">
      <w:pPr>
        <w:pStyle w:val="EndNoteBibliography"/>
        <w:spacing w:after="0"/>
      </w:pPr>
      <w:r w:rsidRPr="00144A34">
        <w:t>28.</w:t>
      </w:r>
      <w:r w:rsidRPr="00144A34">
        <w:tab/>
        <w:t>Wesselman LMP, Hooghiemstra AM, Schoonmade LJ, de Wit MCJ, van der Flier WM, Sikkes SAM. Web-Based Multidomain Lifestyle Programs for Brain Health: Comprehensive Overview and Meta-Analysis. JMIR Ment Health. 2019;6(4):e12104.</w:t>
      </w:r>
    </w:p>
    <w:p w14:paraId="7B6AD83C" w14:textId="77777777" w:rsidR="00144A34" w:rsidRPr="00144A34" w:rsidRDefault="00144A34" w:rsidP="00144A34">
      <w:pPr>
        <w:pStyle w:val="EndNoteBibliography"/>
        <w:spacing w:after="0"/>
      </w:pPr>
      <w:r w:rsidRPr="00144A34">
        <w:t>29.</w:t>
      </w:r>
      <w:r w:rsidRPr="00144A34">
        <w:tab/>
        <w:t>Aalbers T, Qin L, Baars MA, de Lange A, Kessels RP, Olde Rikkert MG. Changing Behavioral Lifestyle Risk Factors Related to Cognitive Decline in Later Life Using a Self-Motivated eHealth Intervention in Dutch Adults. J Med Internet Res. 2016;18(6):e171.</w:t>
      </w:r>
    </w:p>
    <w:p w14:paraId="38792A00" w14:textId="77777777" w:rsidR="00144A34" w:rsidRPr="00144A34" w:rsidRDefault="00144A34" w:rsidP="00144A34">
      <w:pPr>
        <w:pStyle w:val="EndNoteBibliography"/>
        <w:spacing w:after="0"/>
      </w:pPr>
      <w:r w:rsidRPr="00144A34">
        <w:t>30.</w:t>
      </w:r>
      <w:r w:rsidRPr="00144A34">
        <w:tab/>
        <w:t>Tennant B, Stellefson M, Dodd V, Chaney B, Chaney D, Paige S, et al. eHealth Literacy and Web 2.0 Health Information Seeking Behaviors Among Baby Boomers and Older Adults. J Med Internet Res. 2015;17(3):e70.</w:t>
      </w:r>
    </w:p>
    <w:p w14:paraId="7494426B" w14:textId="77777777" w:rsidR="00144A34" w:rsidRPr="00144A34" w:rsidRDefault="00144A34" w:rsidP="00144A34">
      <w:pPr>
        <w:pStyle w:val="EndNoteBibliography"/>
        <w:spacing w:after="0"/>
      </w:pPr>
      <w:r w:rsidRPr="00144A34">
        <w:t>31.</w:t>
      </w:r>
      <w:r w:rsidRPr="00144A34">
        <w:tab/>
        <w:t>Fang ML, Canham SL, Battersby L, Sixsmith J, Wada M, Sixsmith A. Exploring Privilege in the Digital Divide: Implications for Theory, Policy, and Practice. The Gerontologist. 2018;59(1):e1-e15.</w:t>
      </w:r>
    </w:p>
    <w:p w14:paraId="288F855B" w14:textId="77777777" w:rsidR="00144A34" w:rsidRPr="00144A34" w:rsidRDefault="00144A34" w:rsidP="00144A34">
      <w:pPr>
        <w:pStyle w:val="EndNoteBibliography"/>
        <w:spacing w:after="0"/>
      </w:pPr>
      <w:r w:rsidRPr="00144A34">
        <w:lastRenderedPageBreak/>
        <w:t>32.</w:t>
      </w:r>
      <w:r w:rsidRPr="00144A34">
        <w:tab/>
        <w:t>O’Cathain A, Croot L, Sworn K, Duncan E, Rousseau N, Turner K, et al. Taxonomy of approaches to developing interventions to improve health: a systematic methods overview. Pilot and feasibility studies. 2019;5(1):41.</w:t>
      </w:r>
    </w:p>
    <w:p w14:paraId="4BD6DF44" w14:textId="77777777" w:rsidR="00144A34" w:rsidRPr="00144A34" w:rsidRDefault="00144A34" w:rsidP="00144A34">
      <w:pPr>
        <w:pStyle w:val="EndNoteBibliography"/>
        <w:spacing w:after="0"/>
      </w:pPr>
      <w:r w:rsidRPr="00144A34">
        <w:t>33.</w:t>
      </w:r>
      <w:r w:rsidRPr="00144A34">
        <w:tab/>
        <w:t>Kok G, Shaalma H. Using Theory in Psychological Interventions. In: Michie S, Abraham C, editors. Health Psychology in Practice. Oxford: Blackwell; 2004. p. 203-9.</w:t>
      </w:r>
    </w:p>
    <w:p w14:paraId="394D8707" w14:textId="77777777" w:rsidR="00144A34" w:rsidRPr="00144A34" w:rsidRDefault="00144A34" w:rsidP="00144A34">
      <w:pPr>
        <w:pStyle w:val="EndNoteBibliography"/>
        <w:spacing w:after="0"/>
      </w:pPr>
      <w:r w:rsidRPr="00144A34">
        <w:t>34.</w:t>
      </w:r>
      <w:r w:rsidRPr="00144A34">
        <w:tab/>
        <w:t>Yardley L, Morrison L, Bradbury K, Muller I. The person-based approach to intervention development: application to digital health-related behavior change interventions. Journal of medical Internet research. 2015;17(1):e30.</w:t>
      </w:r>
    </w:p>
    <w:p w14:paraId="1339C0C8" w14:textId="77777777" w:rsidR="00144A34" w:rsidRPr="00144A34" w:rsidRDefault="00144A34" w:rsidP="00144A34">
      <w:pPr>
        <w:pStyle w:val="EndNoteBibliography"/>
        <w:spacing w:after="0"/>
      </w:pPr>
      <w:r w:rsidRPr="00144A34">
        <w:t>35.</w:t>
      </w:r>
      <w:r w:rsidRPr="00144A34">
        <w:tab/>
        <w:t>Evans RE, Craig P, Hoddinott P, Littlecott H, Moore L, Murphy S, et al. When and how do ‘effective’ interventions need to be adapted and/or re-evaluated in new contexts? The need for guidance. Journal of Epidemiology and Community Health. 2019;73(6):481-2.</w:t>
      </w:r>
    </w:p>
    <w:p w14:paraId="4A3DA581" w14:textId="77777777" w:rsidR="00144A34" w:rsidRPr="00144A34" w:rsidRDefault="00144A34" w:rsidP="00144A34">
      <w:pPr>
        <w:pStyle w:val="EndNoteBibliography"/>
        <w:spacing w:after="0"/>
      </w:pPr>
      <w:r w:rsidRPr="00144A34">
        <w:t>36.</w:t>
      </w:r>
      <w:r w:rsidRPr="00144A34">
        <w:tab/>
        <w:t>Funnell SC, Rogers PJ. Purposeful program theory: Effective use of theories of change and logic models: John Wiley &amp; Sons; 2011.</w:t>
      </w:r>
    </w:p>
    <w:p w14:paraId="0EA6A1EF" w14:textId="77777777" w:rsidR="00144A34" w:rsidRPr="00144A34" w:rsidRDefault="00144A34" w:rsidP="00144A34">
      <w:pPr>
        <w:pStyle w:val="EndNoteBibliography"/>
        <w:spacing w:after="0"/>
      </w:pPr>
      <w:r w:rsidRPr="00144A34">
        <w:t>37.</w:t>
      </w:r>
      <w:r w:rsidRPr="00144A34">
        <w:tab/>
        <w:t>Michie S, Van Stralen MM, West R. The behaviour change wheel: a new method for characterising and designing behaviour change interventions. Implementation science. 2011;6(1):42.</w:t>
      </w:r>
    </w:p>
    <w:p w14:paraId="001F3DE4" w14:textId="77777777" w:rsidR="00144A34" w:rsidRPr="00144A34" w:rsidRDefault="00144A34" w:rsidP="00144A34">
      <w:pPr>
        <w:pStyle w:val="EndNoteBibliography"/>
        <w:spacing w:after="0"/>
      </w:pPr>
      <w:r w:rsidRPr="00144A34">
        <w:t>38.</w:t>
      </w:r>
      <w:r w:rsidRPr="00144A34">
        <w:tab/>
        <w:t>Cane J, O’Connor D, Michie S. Validation of the theoretical domains framework for use in behaviour change and implementation research. Implementation science. 2012;7(1):37.</w:t>
      </w:r>
    </w:p>
    <w:p w14:paraId="161E5D32" w14:textId="77777777" w:rsidR="00144A34" w:rsidRPr="00144A34" w:rsidRDefault="00144A34" w:rsidP="00144A34">
      <w:pPr>
        <w:pStyle w:val="EndNoteBibliography"/>
        <w:spacing w:after="0"/>
      </w:pPr>
      <w:r w:rsidRPr="00144A34">
        <w:t>39.</w:t>
      </w:r>
      <w:r w:rsidRPr="00144A34">
        <w:tab/>
        <w:t>Davis R, Campbell R, Hildon Z, Hobbs L, Michie S. Theories of behaviour and behaviour change across the social and behavioural sciences: a scoping review. Health Psychology Review. 2015;9(3):323-44.</w:t>
      </w:r>
    </w:p>
    <w:p w14:paraId="1E10026E" w14:textId="77777777" w:rsidR="00144A34" w:rsidRPr="00144A34" w:rsidRDefault="00144A34" w:rsidP="00144A34">
      <w:pPr>
        <w:pStyle w:val="EndNoteBibliography"/>
        <w:spacing w:after="0"/>
      </w:pPr>
      <w:r w:rsidRPr="00144A34">
        <w:t>40.</w:t>
      </w:r>
      <w:r w:rsidRPr="00144A34">
        <w:tab/>
        <w:t>Michie S, Johnston M, Abraham C, Lawton R, Parker D, Walker A, et al. Making psychological theory useful for implementing evidence based practice: a consensus approach. Qual Saf Health Care. 2005;14(1):26-33.</w:t>
      </w:r>
    </w:p>
    <w:p w14:paraId="52D182C5" w14:textId="77777777" w:rsidR="00144A34" w:rsidRPr="00144A34" w:rsidRDefault="00144A34" w:rsidP="00144A34">
      <w:pPr>
        <w:pStyle w:val="EndNoteBibliography"/>
        <w:spacing w:after="0"/>
      </w:pPr>
      <w:r w:rsidRPr="00144A34">
        <w:t>41.</w:t>
      </w:r>
      <w:r w:rsidRPr="00144A34">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7556197A" w14:textId="77777777" w:rsidR="00144A34" w:rsidRPr="00144A34" w:rsidRDefault="00144A34" w:rsidP="00144A34">
      <w:pPr>
        <w:pStyle w:val="EndNoteBibliography"/>
        <w:spacing w:after="0"/>
      </w:pPr>
      <w:r w:rsidRPr="00144A34">
        <w:t>42.</w:t>
      </w:r>
      <w:r w:rsidRPr="00144A34">
        <w:tab/>
        <w:t>Moore GF, Audrey S, Barker M, Bond L, Bonell C, Hardeman W, et al. Process evaluation of complex interventions: Medical Research Council guidance. BMJ : British Medical Journal. 2015;350:h1258.</w:t>
      </w:r>
    </w:p>
    <w:p w14:paraId="372FBE18" w14:textId="77777777" w:rsidR="00144A34" w:rsidRPr="00144A34" w:rsidRDefault="00144A34" w:rsidP="00144A34">
      <w:pPr>
        <w:pStyle w:val="EndNoteBibliography"/>
        <w:spacing w:after="0"/>
      </w:pPr>
      <w:r w:rsidRPr="00144A34">
        <w:t>43.</w:t>
      </w:r>
      <w:r w:rsidRPr="00144A34">
        <w:tab/>
        <w:t>Band R, Bradbury K, Morton K, May C, Michie S, Mair FS, et al. Intervention planning for a digital intervention for self-management of hypertension: a theory-, evidence- and person-based approach. Implementation Science. 2017;12(1):25.</w:t>
      </w:r>
    </w:p>
    <w:p w14:paraId="7C6DCA7D" w14:textId="77777777" w:rsidR="00144A34" w:rsidRPr="00144A34" w:rsidRDefault="00144A34" w:rsidP="00144A34">
      <w:pPr>
        <w:pStyle w:val="EndNoteBibliography"/>
        <w:spacing w:after="0"/>
      </w:pPr>
      <w:r w:rsidRPr="00144A34">
        <w:t>44.</w:t>
      </w:r>
      <w:r w:rsidRPr="00144A34">
        <w:tab/>
        <w:t>Godin G, Shephard R. Godin leisure-time exercise questionnaire. Med Sci Sports Exerc. 1997;29(6):36-8.</w:t>
      </w:r>
    </w:p>
    <w:p w14:paraId="22837932" w14:textId="77777777" w:rsidR="00144A34" w:rsidRPr="00144A34" w:rsidRDefault="00144A34" w:rsidP="00144A34">
      <w:pPr>
        <w:pStyle w:val="EndNoteBibliography"/>
        <w:spacing w:after="0"/>
      </w:pPr>
      <w:r w:rsidRPr="00144A34">
        <w:t>45.</w:t>
      </w:r>
      <w:r w:rsidRPr="00144A34">
        <w:tab/>
        <w:t>Baddeley AD. A 3 min reasoning test based on grammatical transformation. Psychonomic Science. 1968;10(10):341-2.</w:t>
      </w:r>
    </w:p>
    <w:p w14:paraId="6485A500" w14:textId="77777777" w:rsidR="00144A34" w:rsidRPr="00144A34" w:rsidRDefault="00144A34" w:rsidP="00144A34">
      <w:pPr>
        <w:pStyle w:val="EndNoteBibliography"/>
        <w:spacing w:after="0"/>
      </w:pPr>
      <w:r w:rsidRPr="00144A34">
        <w:t>46.</w:t>
      </w:r>
      <w:r w:rsidRPr="00144A34">
        <w:tab/>
        <w:t>Stephan B, Matthews FE, McKeith IG, Bond J, Brayne C. Early cognitive change in the general population: how do different definitions work? Journal of the American Geriatrics Society. 2007;55(10):1534-40.</w:t>
      </w:r>
    </w:p>
    <w:p w14:paraId="0C7F4CBE" w14:textId="3D85DCF7" w:rsidR="00144A34" w:rsidRPr="00144A34" w:rsidRDefault="00144A34" w:rsidP="00144A34">
      <w:pPr>
        <w:pStyle w:val="EndNoteBibliography"/>
        <w:spacing w:after="0"/>
      </w:pPr>
      <w:r w:rsidRPr="00144A34">
        <w:t>47.</w:t>
      </w:r>
      <w:r w:rsidRPr="00144A34">
        <w:tab/>
        <w:t xml:space="preserve">PROTECT Study Research Team. PROTECT Study 2015 [Available from: </w:t>
      </w:r>
      <w:hyperlink r:id="rId10" w:history="1">
        <w:r w:rsidRPr="00144A34">
          <w:rPr>
            <w:rStyle w:val="Hyperlink"/>
          </w:rPr>
          <w:t>https://www.protectstudy.org.uk/</w:t>
        </w:r>
      </w:hyperlink>
      <w:r w:rsidRPr="00144A34">
        <w:t>.</w:t>
      </w:r>
    </w:p>
    <w:p w14:paraId="1E142591" w14:textId="77777777" w:rsidR="00144A34" w:rsidRPr="00144A34" w:rsidRDefault="00144A34" w:rsidP="00144A34">
      <w:pPr>
        <w:pStyle w:val="EndNoteBibliography"/>
        <w:spacing w:after="0"/>
      </w:pPr>
      <w:r w:rsidRPr="00144A34">
        <w:t>48.</w:t>
      </w:r>
      <w:r w:rsidRPr="00144A34">
        <w:tab/>
        <w:t>Bradbury K, Morton K, Band R, van Woezik A, Grist R, McManus RJ, et al. Using the Person-Based Approach to optimise a digital intervention for the management of hypertension. PLOS ONE. 2018;13(5):e0196868.</w:t>
      </w:r>
    </w:p>
    <w:p w14:paraId="2B7ACD67" w14:textId="77777777" w:rsidR="00144A34" w:rsidRPr="00144A34" w:rsidRDefault="00144A34" w:rsidP="00144A34">
      <w:pPr>
        <w:pStyle w:val="EndNoteBibliography"/>
        <w:spacing w:after="0"/>
      </w:pPr>
      <w:r w:rsidRPr="00144A34">
        <w:t>49.</w:t>
      </w:r>
      <w:r w:rsidRPr="00144A34">
        <w:tab/>
        <w:t>Braun V, Clarke V. Using thematic analysis in psychology. Qualitative research in psychology. 2006;3(2):77-101.</w:t>
      </w:r>
    </w:p>
    <w:p w14:paraId="7374CF16" w14:textId="77777777" w:rsidR="00144A34" w:rsidRPr="00144A34" w:rsidRDefault="00144A34" w:rsidP="00144A34">
      <w:pPr>
        <w:pStyle w:val="EndNoteBibliography"/>
        <w:spacing w:after="0"/>
      </w:pPr>
      <w:r w:rsidRPr="00144A34">
        <w:t>50.</w:t>
      </w:r>
      <w:r w:rsidRPr="00144A34">
        <w:tab/>
        <w:t>Coyle H, Traynor V, Solowij N. Computerized and Virtual Reality Cognitive Training for Individuals at High Risk of Cognitive Decline: Systematic Review of the Literature. The American Journal of Geriatric Psychiatry. 2015;23(4):335-59.</w:t>
      </w:r>
    </w:p>
    <w:p w14:paraId="30BB5BDC" w14:textId="77777777" w:rsidR="00144A34" w:rsidRPr="00144A34" w:rsidRDefault="00144A34" w:rsidP="00144A34">
      <w:pPr>
        <w:pStyle w:val="EndNoteBibliography"/>
        <w:spacing w:after="0"/>
      </w:pPr>
      <w:r w:rsidRPr="00144A34">
        <w:lastRenderedPageBreak/>
        <w:t>51.</w:t>
      </w:r>
      <w:r w:rsidRPr="00144A34">
        <w:tab/>
        <w:t>Shah TM, Weinborn M, Verdile G, Sohrabi HR, Martins RN. Enhancing Cognitive Functioning in Healthly Older Adults: a Systematic Review of the Clinical Significance of Commercially Available Computerized Cognitive Training in Preventing Cognitive Decline. Neuropsychology Review. 2017;27(1):62-80.</w:t>
      </w:r>
    </w:p>
    <w:p w14:paraId="1AA4C2E0" w14:textId="77777777" w:rsidR="00144A34" w:rsidRPr="00144A34" w:rsidRDefault="00144A34" w:rsidP="00144A34">
      <w:pPr>
        <w:pStyle w:val="EndNoteBibliography"/>
        <w:spacing w:after="0"/>
      </w:pPr>
      <w:r w:rsidRPr="00144A34">
        <w:t>52.</w:t>
      </w:r>
      <w:r w:rsidRPr="00144A34">
        <w:tab/>
        <w:t>Chong TW, Doyle CJ, Cyarto EV, Cox KL, Ellis KA, Ames D, et al. Physical activity program preferences and perspectives of older adults with and without cognitive impair</w:t>
      </w:r>
      <w:r w:rsidRPr="00144A34">
        <w:rPr>
          <w:rFonts w:hint="eastAsia"/>
        </w:rPr>
        <w:t>ment. Asia‐Pacific Psychiatry. 2014;6(2):179-90.</w:t>
      </w:r>
    </w:p>
    <w:p w14:paraId="59C33889" w14:textId="77777777" w:rsidR="00144A34" w:rsidRPr="00144A34" w:rsidRDefault="00144A34" w:rsidP="00144A34">
      <w:pPr>
        <w:pStyle w:val="EndNoteBibliography"/>
        <w:spacing w:after="0"/>
      </w:pPr>
      <w:r w:rsidRPr="00144A34">
        <w:t>53.</w:t>
      </w:r>
      <w:r w:rsidRPr="00144A34">
        <w:tab/>
        <w:t>Cox KL, Flicker L, Almeida OP, Xiao J, Greenop KR, Hendriks J, et al. The FABS trial: a randomised control trial of the effects of a 6-month physical activity intervention on adherence and long-term physical activity and self-efficacy in older adults with memory complaints. Preventive medicine. 2013;57(6):824-30.</w:t>
      </w:r>
    </w:p>
    <w:p w14:paraId="6AA861BB" w14:textId="77777777" w:rsidR="00144A34" w:rsidRPr="00144A34" w:rsidRDefault="00144A34" w:rsidP="00144A34">
      <w:pPr>
        <w:pStyle w:val="EndNoteBibliography"/>
        <w:spacing w:after="0"/>
      </w:pPr>
      <w:r w:rsidRPr="00144A34">
        <w:t>54.</w:t>
      </w:r>
      <w:r w:rsidRPr="00144A34">
        <w:tab/>
        <w:t>Wolff JK, Warner LM, Ziegelmann JP, Wurm S, Kliegel M. Translating good intentions into physical activity: Older adults with low prospective memory ability profit from planning. Journal of behavioral medicine. 2016;39(3):472-82.</w:t>
      </w:r>
    </w:p>
    <w:p w14:paraId="3620A02F" w14:textId="77777777" w:rsidR="00144A34" w:rsidRPr="00144A34" w:rsidRDefault="00144A34" w:rsidP="00144A34">
      <w:pPr>
        <w:pStyle w:val="EndNoteBibliography"/>
        <w:spacing w:after="0"/>
      </w:pPr>
      <w:r w:rsidRPr="00144A34">
        <w:t>55.</w:t>
      </w:r>
      <w:r w:rsidRPr="00144A34">
        <w:tab/>
        <w:t>Bradbury K, Morton K, Band R, May C, McManus R, Little P, et al. Understanding how primary care practitioners perceive an online intervention for the management of hypertension. BMC medical informatics and decision making. 2017;17(1):5.</w:t>
      </w:r>
    </w:p>
    <w:p w14:paraId="46757E76" w14:textId="77777777" w:rsidR="00144A34" w:rsidRPr="00144A34" w:rsidRDefault="00144A34" w:rsidP="00144A34">
      <w:pPr>
        <w:pStyle w:val="EndNoteBibliography"/>
        <w:spacing w:after="0"/>
      </w:pPr>
      <w:r w:rsidRPr="00144A34">
        <w:t>56.</w:t>
      </w:r>
      <w:r w:rsidRPr="00144A34">
        <w:tab/>
        <w:t>Smith KA, Bradbury K, Essery R, Pollet S, Mowbray F, Slodkowska-Barabasz J, et al. The Active Brains Digital Intervention to Reduce Cognitive Decline in Older Adults: Protocol for a Feasibility Randomized Controlled Trial. JMIR Res Protoc. 2020;9(11):e18929.</w:t>
      </w:r>
    </w:p>
    <w:p w14:paraId="3418A053" w14:textId="77777777" w:rsidR="00144A34" w:rsidRPr="00144A34" w:rsidRDefault="00144A34" w:rsidP="00144A34">
      <w:pPr>
        <w:pStyle w:val="EndNoteBibliography"/>
        <w:spacing w:after="0"/>
      </w:pPr>
      <w:r w:rsidRPr="00144A34">
        <w:t>57.</w:t>
      </w:r>
      <w:r w:rsidRPr="00144A34">
        <w:tab/>
        <w:t>Price AE, Corwin SJ, Friedman DB, Laditka SB, Colabianchi N, Montgomery KM. Older Adults’ Perceptions of Physical Activity and Cognitive Health: Implications for Health Communication. Health Education &amp; Behavior. 2011;38(1):15-24.</w:t>
      </w:r>
    </w:p>
    <w:p w14:paraId="1FF4DDE7" w14:textId="77777777" w:rsidR="00144A34" w:rsidRPr="00144A34" w:rsidRDefault="00144A34" w:rsidP="00144A34">
      <w:pPr>
        <w:pStyle w:val="EndNoteBibliography"/>
        <w:spacing w:after="0"/>
      </w:pPr>
      <w:r w:rsidRPr="00144A34">
        <w:t>58.</w:t>
      </w:r>
      <w:r w:rsidRPr="00144A34">
        <w:tab/>
        <w:t>Devereux-Fitzgerald A, Powell R, Dewhurst A, French DP. The acceptability of physical activity interventions to older adults: A systematic review and meta-synthesis. Social Science &amp; Medicine. 2016;158:14-23.</w:t>
      </w:r>
    </w:p>
    <w:p w14:paraId="5982171B" w14:textId="77777777" w:rsidR="00144A34" w:rsidRPr="00144A34" w:rsidRDefault="00144A34" w:rsidP="00144A34">
      <w:pPr>
        <w:pStyle w:val="EndNoteBibliography"/>
        <w:spacing w:after="0"/>
      </w:pPr>
      <w:r w:rsidRPr="00144A34">
        <w:t>59.</w:t>
      </w:r>
      <w:r w:rsidRPr="00144A34">
        <w:tab/>
        <w:t>Rosenberg A, Coley N, Soulier A, Kulmala J, Soininen H, Andrieu S, et al. Experiences of dementia and attitude towards prevention: a qualitative study among older adults participating in a prevention trial. BMC Geriatrics. 2020;20(1):99.</w:t>
      </w:r>
    </w:p>
    <w:p w14:paraId="68E9EFED" w14:textId="77777777" w:rsidR="00144A34" w:rsidRPr="00144A34" w:rsidRDefault="00144A34" w:rsidP="00144A34">
      <w:pPr>
        <w:pStyle w:val="EndNoteBibliography"/>
        <w:spacing w:after="0"/>
      </w:pPr>
      <w:r w:rsidRPr="00144A34">
        <w:t>60.</w:t>
      </w:r>
      <w:r w:rsidRPr="00144A34">
        <w:tab/>
        <w:t>Lara J, O’Brien N, Godfrey A, Heaven B, Evans EH, Lloyd S, et al. Pilot Randomised Controlled Trial of a Web-Based Intervention to Promote Healthy Eating, Physical Activity and Meaningful Social Connections Compared with Usual Care Control in People of Retirement Age Recruited from Workplaces. PLOS ONE. 2016;11(7):e0159703.</w:t>
      </w:r>
    </w:p>
    <w:p w14:paraId="5808FACB" w14:textId="77777777" w:rsidR="00144A34" w:rsidRPr="00144A34" w:rsidRDefault="00144A34" w:rsidP="00144A34">
      <w:pPr>
        <w:pStyle w:val="EndNoteBibliography"/>
        <w:spacing w:after="0"/>
      </w:pPr>
      <w:r w:rsidRPr="00144A34">
        <w:t>61.</w:t>
      </w:r>
      <w:r w:rsidRPr="00144A34">
        <w:tab/>
        <w:t>Guzman-Parra J, Barnestein-Fonseca P, Guerrero-Pertiñez G, Anderberg P, Jimenez-Fernandez L, Valero-Moreno E, et al. Attitudes and Use of Information and Communication Technologies in Older Adults With Mild Cognitive Impairment or Early Stages of Dementia and Their Caregivers: Cross-Sectional Study. J Med Internet Res. 2020;22(6):e17253.</w:t>
      </w:r>
    </w:p>
    <w:p w14:paraId="419AD0E5" w14:textId="77777777" w:rsidR="00144A34" w:rsidRPr="00144A34" w:rsidRDefault="00144A34" w:rsidP="00144A34">
      <w:pPr>
        <w:pStyle w:val="EndNoteBibliography"/>
        <w:spacing w:after="0"/>
      </w:pPr>
      <w:r w:rsidRPr="00144A34">
        <w:t>62.</w:t>
      </w:r>
      <w:r w:rsidRPr="00144A34">
        <w:tab/>
        <w:t>LaMonica HM, English A, Hickie IB, Ip J, Ireland C, West S, et al. Examining Internet and eHealth practices and preferences: survey study of Australian older adults with subjective memory complaints, mild cognitive impairment, or dementia. Journal of medical Internet research. 2017;19(10):e358.</w:t>
      </w:r>
    </w:p>
    <w:p w14:paraId="4330AEDD" w14:textId="77777777" w:rsidR="00144A34" w:rsidRPr="00144A34" w:rsidRDefault="00144A34" w:rsidP="00144A34">
      <w:pPr>
        <w:pStyle w:val="EndNoteBibliography"/>
        <w:spacing w:after="0"/>
      </w:pPr>
      <w:r w:rsidRPr="00144A34">
        <w:t>63.</w:t>
      </w:r>
      <w:r w:rsidRPr="00144A34">
        <w:tab/>
        <w:t>MICHIE S, ABRAHAM C. Advancing the science of behaviour change: a plea for scientific reporting. Addiction. 2008;103(9):1409-10.</w:t>
      </w:r>
    </w:p>
    <w:p w14:paraId="50745C9C" w14:textId="77777777" w:rsidR="00144A34" w:rsidRPr="00144A34" w:rsidRDefault="00144A34" w:rsidP="00144A34">
      <w:pPr>
        <w:pStyle w:val="EndNoteBibliography"/>
        <w:spacing w:after="0"/>
      </w:pPr>
      <w:r w:rsidRPr="00144A34">
        <w:t>64.</w:t>
      </w:r>
      <w:r w:rsidRPr="00144A34">
        <w:tab/>
        <w:t>Gauthier S, Reisberg B, Zaudig M, Petersen RC, Ritchie K, Broich K, et al. Mild cognitive impairment. The Lancet. 2006;367(9518):1262-70.</w:t>
      </w:r>
    </w:p>
    <w:p w14:paraId="3E4D4441" w14:textId="77777777" w:rsidR="00144A34" w:rsidRPr="00144A34" w:rsidRDefault="00144A34" w:rsidP="00144A34">
      <w:pPr>
        <w:pStyle w:val="EndNoteBibliography"/>
        <w:spacing w:after="0"/>
      </w:pPr>
      <w:r w:rsidRPr="00144A34">
        <w:t>65.</w:t>
      </w:r>
      <w:r w:rsidRPr="00144A34">
        <w:tab/>
        <w:t>Peels DA, van Stralen MM, Bolman C, Golsteijn RHJ, de Vries H, Mudde AN, et al. The differentiated effectiveness of a printed versus a Web-based tailored physical activity intervention among adults aged over 50. Health Education Research. 2014;29(5):870-82.</w:t>
      </w:r>
    </w:p>
    <w:p w14:paraId="2A4C3392" w14:textId="77777777" w:rsidR="00144A34" w:rsidRPr="00144A34" w:rsidRDefault="00144A34" w:rsidP="00144A34">
      <w:pPr>
        <w:pStyle w:val="EndNoteBibliography"/>
        <w:spacing w:after="0"/>
      </w:pPr>
      <w:r w:rsidRPr="00144A34">
        <w:t>66.</w:t>
      </w:r>
      <w:r w:rsidRPr="00144A34">
        <w:tab/>
        <w:t>Lampit A, Hallock H, Valenzuela M. Computerized Cognitive Training in Cognitively Healthy Older Adults: A Systematic Review and Meta-Analysis of Effect Modifiers. PLOS Medicine. 2014;11(11):e1001756.</w:t>
      </w:r>
    </w:p>
    <w:p w14:paraId="17CE74B1" w14:textId="77777777" w:rsidR="00144A34" w:rsidRPr="00144A34" w:rsidRDefault="00144A34" w:rsidP="00144A34">
      <w:pPr>
        <w:pStyle w:val="EndNoteBibliography"/>
        <w:spacing w:after="0"/>
      </w:pPr>
      <w:r w:rsidRPr="00144A34">
        <w:lastRenderedPageBreak/>
        <w:t>67.</w:t>
      </w:r>
      <w:r w:rsidRPr="00144A34">
        <w:tab/>
        <w:t>Notthoff N, Klomp P, Doerwald F, Scheibe S. Positive messages enhance older adults’ motivation and recognition memory for physical activity programmes. European journal of ageing. 2016;13(3):251-7.</w:t>
      </w:r>
    </w:p>
    <w:p w14:paraId="0CCC5915" w14:textId="77777777" w:rsidR="00144A34" w:rsidRPr="00144A34" w:rsidRDefault="00144A34" w:rsidP="00144A34">
      <w:pPr>
        <w:pStyle w:val="EndNoteBibliography"/>
        <w:spacing w:after="0"/>
      </w:pPr>
      <w:r w:rsidRPr="00144A34">
        <w:t>68.</w:t>
      </w:r>
      <w:r w:rsidRPr="00144A34">
        <w:tab/>
        <w:t>Langa KM, Levine DA. The diagnosis and management of mild cognitive impairment: A clinical review. JAMA. 2014;312(23):2551-61.</w:t>
      </w:r>
    </w:p>
    <w:p w14:paraId="1CFB7ECA" w14:textId="77777777" w:rsidR="00144A34" w:rsidRPr="00144A34" w:rsidRDefault="00144A34" w:rsidP="00144A34">
      <w:pPr>
        <w:pStyle w:val="EndNoteBibliography"/>
        <w:spacing w:after="0"/>
      </w:pPr>
      <w:r w:rsidRPr="00144A34">
        <w:t>69.</w:t>
      </w:r>
      <w:r w:rsidRPr="00144A34">
        <w:tab/>
        <w:t>Aalbers T, Baars M, Rikkert MO. Characteristics of effective Internet-mediated interventions to change lifestyle in people aged 50 and older: a systematic review. Ageing research reviews. 2011;10(4):487-97.</w:t>
      </w:r>
    </w:p>
    <w:p w14:paraId="3F004908" w14:textId="77777777" w:rsidR="00144A34" w:rsidRPr="00144A34" w:rsidRDefault="00144A34" w:rsidP="00144A34">
      <w:pPr>
        <w:pStyle w:val="EndNoteBibliography"/>
        <w:spacing w:after="0"/>
      </w:pPr>
      <w:r w:rsidRPr="00144A34">
        <w:t>70.</w:t>
      </w:r>
      <w:r w:rsidRPr="00144A34">
        <w:tab/>
        <w:t>Clemson L, Fiatarone Singh MA, Bundy A, Cumming RG, Manollaras K, O’Loughlin P, et al. Integration of balance and strength training into daily life activity to reduce rate of falls in older people (the LiFE study): randomised parallel trial. BMJ : British Medical Journal. 2012;345:e4547.</w:t>
      </w:r>
    </w:p>
    <w:p w14:paraId="29245E52" w14:textId="77777777" w:rsidR="00144A34" w:rsidRPr="00144A34" w:rsidRDefault="00144A34" w:rsidP="00144A34">
      <w:pPr>
        <w:pStyle w:val="EndNoteBibliography"/>
        <w:spacing w:after="0"/>
      </w:pPr>
      <w:r w:rsidRPr="00144A34">
        <w:t>71.</w:t>
      </w:r>
      <w:r w:rsidRPr="00144A34">
        <w:tab/>
        <w:t>Irvine AB, Gelatt VA, Seeley JR, Macfarlane P, Gau JM. Web-based intervention to promote physical activity by sedentary older adults: randomized controlled trial. Journal of Medical Internet Research. 2013;15(2):e19.</w:t>
      </w:r>
    </w:p>
    <w:p w14:paraId="56EB760B" w14:textId="77777777" w:rsidR="00144A34" w:rsidRPr="00144A34" w:rsidRDefault="00144A34" w:rsidP="00144A34">
      <w:pPr>
        <w:pStyle w:val="EndNoteBibliography"/>
        <w:spacing w:after="0"/>
      </w:pPr>
      <w:r w:rsidRPr="00144A34">
        <w:t>72.</w:t>
      </w:r>
      <w:r w:rsidRPr="00144A34">
        <w:tab/>
        <w:t>Peels DA, van Stralen MM, Bolman C, Golsteijn RH, de Vries H, Mudde AN, et al. Development of web-based computer-tailored advice to promote physical activity among people older than 50 years. J Med Internet Res. 2012;14(2):e39.</w:t>
      </w:r>
    </w:p>
    <w:p w14:paraId="7B0BC385" w14:textId="77777777" w:rsidR="00144A34" w:rsidRPr="00144A34" w:rsidRDefault="00144A34" w:rsidP="00144A34">
      <w:pPr>
        <w:pStyle w:val="EndNoteBibliography"/>
      </w:pPr>
      <w:r w:rsidRPr="00144A34">
        <w:t>73.</w:t>
      </w:r>
      <w:r w:rsidRPr="00144A34">
        <w:tab/>
        <w:t>Müller AM, Khoo S. Non-face-to-face physical activity interventions in older adults: a systematic review. International Journal of Behavioral Nutrition and Physical Activity. 2014;11(1):35.</w:t>
      </w:r>
    </w:p>
    <w:p w14:paraId="4442D65F" w14:textId="35BBA73E" w:rsidR="00173AD5" w:rsidRDefault="00E3365D" w:rsidP="00A80D54">
      <w:pPr>
        <w:pStyle w:val="Heading1"/>
        <w:tabs>
          <w:tab w:val="left" w:pos="2880"/>
        </w:tabs>
        <w:spacing w:line="480" w:lineRule="auto"/>
      </w:pPr>
      <w:r w:rsidRPr="00973552">
        <w:fldChar w:fldCharType="end"/>
      </w:r>
      <w:r w:rsidR="00173AD5" w:rsidRPr="00173AD5">
        <w:t>Tables</w:t>
      </w:r>
      <w:r w:rsidR="00173AD5" w:rsidRPr="00173AD5">
        <w:tab/>
      </w:r>
    </w:p>
    <w:p w14:paraId="5326C13E" w14:textId="46FBC679" w:rsidR="00173AD5" w:rsidRPr="00173AD5" w:rsidRDefault="00173AD5" w:rsidP="00263B73">
      <w:r w:rsidRPr="00173AD5">
        <w:t xml:space="preserve">Table 1. </w:t>
      </w:r>
      <w:r w:rsidR="00EA40A8" w:rsidRPr="00A06508">
        <w:t>The Active Brains Guiding Principles</w:t>
      </w:r>
    </w:p>
    <w:tbl>
      <w:tblPr>
        <w:tblStyle w:val="TableGrid11"/>
        <w:tblpPr w:leftFromText="180" w:rightFromText="180" w:vertAnchor="text" w:horzAnchor="page" w:tblpXSpec="center" w:tblpY="16"/>
        <w:tblW w:w="5000" w:type="pct"/>
        <w:tblLook w:val="04A0" w:firstRow="1" w:lastRow="0" w:firstColumn="1" w:lastColumn="0" w:noHBand="0" w:noVBand="1"/>
      </w:tblPr>
      <w:tblGrid>
        <w:gridCol w:w="4302"/>
        <w:gridCol w:w="1450"/>
        <w:gridCol w:w="3264"/>
      </w:tblGrid>
      <w:tr w:rsidR="00173AD5" w:rsidRPr="00173AD5" w14:paraId="30815B15" w14:textId="77777777" w:rsidTr="00144A34">
        <w:tc>
          <w:tcPr>
            <w:tcW w:w="2386" w:type="pct"/>
          </w:tcPr>
          <w:p w14:paraId="10D05359" w14:textId="76864A6E" w:rsidR="00173AD5" w:rsidRPr="00173AD5" w:rsidRDefault="00173AD5" w:rsidP="00263B73">
            <w:pPr>
              <w:rPr>
                <w:b/>
                <w:sz w:val="20"/>
              </w:rPr>
            </w:pPr>
            <w:r w:rsidRPr="00173AD5">
              <w:rPr>
                <w:b/>
                <w:sz w:val="20"/>
              </w:rPr>
              <w:t>Key findings from Literature</w:t>
            </w:r>
          </w:p>
        </w:tc>
        <w:tc>
          <w:tcPr>
            <w:tcW w:w="804" w:type="pct"/>
          </w:tcPr>
          <w:p w14:paraId="231A3F6C" w14:textId="77777777" w:rsidR="00173AD5" w:rsidRPr="00173AD5" w:rsidRDefault="00173AD5" w:rsidP="00263B73">
            <w:pPr>
              <w:rPr>
                <w:b/>
                <w:sz w:val="20"/>
              </w:rPr>
            </w:pPr>
            <w:r w:rsidRPr="00173AD5">
              <w:rPr>
                <w:b/>
                <w:sz w:val="20"/>
              </w:rPr>
              <w:t>Key Design Objective</w:t>
            </w:r>
          </w:p>
        </w:tc>
        <w:tc>
          <w:tcPr>
            <w:tcW w:w="1810" w:type="pct"/>
          </w:tcPr>
          <w:p w14:paraId="40FFCDA7" w14:textId="77777777" w:rsidR="00173AD5" w:rsidRPr="00173AD5" w:rsidRDefault="00173AD5" w:rsidP="00263B73">
            <w:pPr>
              <w:rPr>
                <w:b/>
                <w:sz w:val="20"/>
              </w:rPr>
            </w:pPr>
            <w:r w:rsidRPr="00173AD5">
              <w:rPr>
                <w:b/>
                <w:sz w:val="20"/>
              </w:rPr>
              <w:t>Intervention Feature(s)</w:t>
            </w:r>
          </w:p>
        </w:tc>
      </w:tr>
      <w:tr w:rsidR="00173AD5" w:rsidRPr="00173AD5" w14:paraId="154698C1" w14:textId="77777777" w:rsidTr="00144A34">
        <w:trPr>
          <w:trHeight w:val="70"/>
        </w:trPr>
        <w:tc>
          <w:tcPr>
            <w:tcW w:w="2386" w:type="pct"/>
          </w:tcPr>
          <w:p w14:paraId="6D8FFF2E" w14:textId="2C5AA8D7" w:rsidR="00173AD5" w:rsidRPr="00173AD5" w:rsidRDefault="00173AD5" w:rsidP="00263B73">
            <w:pPr>
              <w:rPr>
                <w:b/>
                <w:sz w:val="20"/>
              </w:rPr>
            </w:pPr>
            <w:r w:rsidRPr="00173AD5">
              <w:rPr>
                <w:sz w:val="20"/>
              </w:rPr>
              <w:t xml:space="preserve">Older adults with cognitive impairment tend to experience difficulties in the domains of memory, language, thinking and judgement. Difficulties not so extensive that the individual requires assistance with activities of independent daily living </w:t>
            </w:r>
            <w:r w:rsidRPr="00173AD5">
              <w:rPr>
                <w:sz w:val="20"/>
              </w:rPr>
              <w:fldChar w:fldCharType="begin">
                <w:fldData xml:space="preserve">PEVuZE5vdGU+PENpdGU+PEF1dGhvcj5MYW5nYTwvQXV0aG9yPjxZZWFyPjIwMTQ8L1llYXI+PFJl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</w:fldData>
              </w:fldChar>
            </w:r>
            <w:r w:rsidR="00144A34">
              <w:rPr>
                <w:sz w:val="20"/>
              </w:rPr>
              <w:instrText xml:space="preserve"> ADDIN EN.CITE </w:instrText>
            </w:r>
            <w:r w:rsidR="00144A34">
              <w:rPr>
                <w:sz w:val="20"/>
              </w:rPr>
              <w:fldChar w:fldCharType="begin">
                <w:fldData xml:space="preserve">PEVuZE5vdGU+PENpdGU+PEF1dGhvcj5MYW5nYTwvQXV0aG9yPjxZZWFyPjIwMTQ8L1llYXI+PFJl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64, 68)</w:t>
            </w:r>
            <w:r w:rsidRPr="00173AD5">
              <w:rPr>
                <w:sz w:val="20"/>
              </w:rPr>
              <w:fldChar w:fldCharType="end"/>
            </w:r>
          </w:p>
          <w:p w14:paraId="483D7DA6" w14:textId="77777777" w:rsidR="00173AD5" w:rsidRPr="00173AD5" w:rsidRDefault="00173AD5" w:rsidP="00263B73">
            <w:pPr>
              <w:rPr>
                <w:sz w:val="20"/>
              </w:rPr>
            </w:pPr>
          </w:p>
          <w:p w14:paraId="7A0A1F8B" w14:textId="627B0E98" w:rsidR="00173AD5" w:rsidRPr="00173AD5" w:rsidRDefault="00173AD5" w:rsidP="00263B73">
            <w:pPr>
              <w:rPr>
                <w:sz w:val="20"/>
              </w:rPr>
            </w:pPr>
            <w:r w:rsidRPr="00173AD5">
              <w:rPr>
                <w:sz w:val="20"/>
              </w:rPr>
              <w:t xml:space="preserve">Older adults with cognitive impairments that may affect Internet use are still actively engaging with technology </w:t>
            </w:r>
            <w:r w:rsidRPr="00173AD5">
              <w:rPr>
                <w:sz w:val="20"/>
              </w:rPr>
              <w:fldChar w:fldCharType="begin"/>
            </w:r>
            <w:r w:rsidR="00144A34">
              <w:rPr>
                <w:sz w:val="20"/>
              </w:rPr>
              <w:instrText xml:space="preserve"> ADDIN EN.CITE &lt;EndNote&gt;&lt;Cite&gt;&lt;Author&gt;LaMonica&lt;/Author&gt;&lt;Year&gt;2017&lt;/Year&gt;&lt;RecNum&gt;134&lt;/RecNum&gt;&lt;DisplayText&gt;(62)&lt;/DisplayText&gt;&lt;record&gt;&lt;rec-number&gt;134&lt;/rec-number&gt;&lt;foreign-keys&gt;&lt;key app="EN" db-id="d2w0td5ste5fsve5z0txxs93zzx22atvpd9w" timestamp="1554822291"&gt;134&lt;/key&gt;&lt;/foreign-keys&gt;&lt;ref-type name="Journal Article"&gt;17&lt;/ref-type&gt;&lt;contributors&gt;&lt;authors&gt;&lt;author&gt;LaMonica, Haley M&lt;/author&gt;&lt;author&gt;English, Amelia&lt;/author&gt;&lt;author&gt;Hickie, Ian B&lt;/author&gt;&lt;author&gt;Ip, Jerome&lt;/author&gt;&lt;author&gt;Ireland, Catriona&lt;/author&gt;&lt;author&gt;West, Stacey&lt;/author&gt;&lt;author&gt;Shaw, Tim&lt;/author&gt;&lt;author&gt;Mowszowski, Loren&lt;/author&gt;&lt;author&gt;Glozier, Nick&lt;/author&gt;&lt;author&gt;Duffy, Shantel&lt;/author&gt;&lt;/authors&gt;&lt;/contributors&gt;&lt;titles&gt;&lt;title&gt;Examining Internet and eHealth practices and preferences: survey study of Australian older adults with subjective memory complaints, mild cognitive impairment, or dementia&lt;/title&gt;&lt;secondary-title&gt;Journal of medical Internet research&lt;/secondary-title&gt;&lt;/titles&gt;&lt;periodical&gt;&lt;full-title&gt;Journal of medical Internet research&lt;/full-title&gt;&lt;/periodical&gt;&lt;pages&gt;e358&lt;/pages&gt;&lt;volume&gt;19&lt;/volume&gt;&lt;number&gt;10&lt;/number&gt;&lt;dates&gt;&lt;year&gt;2017&lt;/year&gt;&lt;/dates&gt;&lt;urls&gt;&lt;/urls&gt;&lt;/record&gt;&lt;/Cite&gt;&lt;/EndNote&gt;</w:instrText>
            </w:r>
            <w:r w:rsidRPr="00173AD5">
              <w:rPr>
                <w:sz w:val="20"/>
              </w:rPr>
              <w:fldChar w:fldCharType="separate"/>
            </w:r>
            <w:r w:rsidR="00144A34">
              <w:rPr>
                <w:noProof/>
                <w:sz w:val="20"/>
              </w:rPr>
              <w:t>(62)</w:t>
            </w:r>
            <w:r w:rsidRPr="00173AD5">
              <w:rPr>
                <w:sz w:val="20"/>
              </w:rPr>
              <w:fldChar w:fldCharType="end"/>
            </w:r>
          </w:p>
          <w:p w14:paraId="71691A51" w14:textId="77777777" w:rsidR="00173AD5" w:rsidRPr="00173AD5" w:rsidRDefault="00173AD5" w:rsidP="00263B73">
            <w:pPr>
              <w:rPr>
                <w:sz w:val="20"/>
              </w:rPr>
            </w:pPr>
          </w:p>
          <w:p w14:paraId="68239B52" w14:textId="77777777" w:rsidR="00173AD5" w:rsidRPr="00173AD5" w:rsidRDefault="00173AD5" w:rsidP="00263B73">
            <w:pPr>
              <w:rPr>
                <w:sz w:val="20"/>
              </w:rPr>
            </w:pPr>
            <w:r w:rsidRPr="00173AD5">
              <w:rPr>
                <w:sz w:val="20"/>
              </w:rPr>
              <w:t>Good evidence of effectiveness and/or acceptability of various features/characteristics of interventions:</w:t>
            </w:r>
          </w:p>
          <w:p w14:paraId="390A8968" w14:textId="77777777" w:rsidR="00173AD5" w:rsidRPr="00173AD5" w:rsidRDefault="00173AD5" w:rsidP="003A153A">
            <w:pPr>
              <w:jc w:val="center"/>
              <w:rPr>
                <w:sz w:val="20"/>
              </w:rPr>
            </w:pPr>
          </w:p>
          <w:p w14:paraId="644634D8" w14:textId="03D3C74F" w:rsidR="00173AD5" w:rsidRPr="00173AD5" w:rsidRDefault="00173AD5" w:rsidP="00263B73">
            <w:pPr>
              <w:numPr>
                <w:ilvl w:val="0"/>
                <w:numId w:val="8"/>
              </w:numPr>
              <w:contextualSpacing/>
              <w:rPr>
                <w:sz w:val="20"/>
              </w:rPr>
            </w:pPr>
            <w:r w:rsidRPr="00173AD5">
              <w:rPr>
                <w:sz w:val="20"/>
              </w:rPr>
              <w:t xml:space="preserve">Simple goal setting and action planning with clear explanation of benefits/ importance </w:t>
            </w:r>
            <w:r w:rsidRPr="00173AD5">
              <w:rPr>
                <w:sz w:val="20"/>
              </w:rPr>
              <w:fldChar w:fldCharType="begin"/>
            </w:r>
            <w:r w:rsidR="00144A34">
              <w:rPr>
                <w:sz w:val="20"/>
              </w:rPr>
              <w:instrText xml:space="preserve"> ADDIN EN.CITE &lt;EndNote&gt;&lt;Cite&gt;&lt;Author&gt;Aalbers&lt;/Author&gt;&lt;Year&gt;2011&lt;/Year&gt;&lt;RecNum&gt;201&lt;/RecNum&gt;&lt;DisplayText&gt;(69)&lt;/DisplayText&gt;&lt;record&gt;&lt;rec-number&gt;201&lt;/rec-number&gt;&lt;foreign-keys&gt;&lt;key app="EN" db-id="d2w0td5ste5fsve5z0txxs93zzx22atvpd9w" timestamp="1560868431"&gt;201&lt;/key&gt;&lt;/foreign-keys&gt;&lt;ref-type name="Journal Article"&gt;17&lt;/ref-type&gt;&lt;contributors&gt;&lt;authors&gt;&lt;author&gt;Aalbers, Teun&lt;/author&gt;&lt;author&gt;Baars, MAE&lt;/author&gt;&lt;author&gt;Rikkert, MGM Olde&lt;/author&gt;&lt;/authors&gt;&lt;/contributors&gt;&lt;titles&gt;&lt;title&gt;Characteristics of effective Internet-mediated interventions to change lifestyle in people aged 50 and older: a systematic review&lt;/title&gt;&lt;secondary-title&gt;Ageing research reviews&lt;/secondary-title&gt;&lt;/titles&gt;&lt;periodical&gt;&lt;full-title&gt;Ageing Research Reviews&lt;/full-title&gt;&lt;/periodical&gt;&lt;pages&gt;487-497&lt;/pages&gt;&lt;volume&gt;10&lt;/volume&gt;&lt;number&gt;4&lt;/number&gt;&lt;dates&gt;&lt;year&gt;2011&lt;/year&gt;&lt;/dates&gt;&lt;isbn&gt;1568-1637&lt;/isbn&gt;&lt;urls&gt;&lt;/urls&gt;&lt;/record&gt;&lt;/Cite&gt;&lt;/EndNote&gt;</w:instrText>
            </w:r>
            <w:r w:rsidRPr="00173AD5">
              <w:rPr>
                <w:sz w:val="20"/>
              </w:rPr>
              <w:fldChar w:fldCharType="separate"/>
            </w:r>
            <w:r w:rsidR="00144A34">
              <w:rPr>
                <w:noProof/>
                <w:sz w:val="20"/>
              </w:rPr>
              <w:t>(69)</w:t>
            </w:r>
            <w:r w:rsidRPr="00173AD5">
              <w:rPr>
                <w:sz w:val="20"/>
              </w:rPr>
              <w:fldChar w:fldCharType="end"/>
            </w:r>
          </w:p>
          <w:p w14:paraId="7466290B" w14:textId="77777777" w:rsidR="00173AD5" w:rsidRPr="00173AD5" w:rsidRDefault="00173AD5" w:rsidP="00263B73">
            <w:pPr>
              <w:rPr>
                <w:sz w:val="20"/>
              </w:rPr>
            </w:pPr>
          </w:p>
          <w:p w14:paraId="0E417E64" w14:textId="0CA2641E" w:rsidR="00173AD5" w:rsidRPr="00173AD5" w:rsidRDefault="00173AD5" w:rsidP="00263B73">
            <w:pPr>
              <w:numPr>
                <w:ilvl w:val="0"/>
                <w:numId w:val="8"/>
              </w:numPr>
              <w:contextualSpacing/>
              <w:rPr>
                <w:sz w:val="20"/>
              </w:rPr>
            </w:pPr>
            <w:r w:rsidRPr="00173AD5">
              <w:rPr>
                <w:sz w:val="20"/>
              </w:rPr>
              <w:t xml:space="preserve">Reinforcement/encouragement for achievements </w:t>
            </w:r>
            <w:r w:rsidR="00B5760C">
              <w:rPr>
                <w:sz w:val="20"/>
              </w:rPr>
              <w:fldChar w:fldCharType="begin">
                <w:fldData xml:space="preserve">PEVuZE5vdGU+PENpdGU+PEF1dGhvcj5QZWVsczwvQXV0aG9yPjxZZWFyPjIwMTQ8L1llYXI+PFJl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</w:fldData>
              </w:fldChar>
            </w:r>
            <w:r w:rsidR="00144A34">
              <w:rPr>
                <w:sz w:val="20"/>
              </w:rPr>
              <w:instrText xml:space="preserve"> ADDIN EN.CITE </w:instrText>
            </w:r>
            <w:r w:rsidR="00144A34">
              <w:rPr>
                <w:sz w:val="20"/>
              </w:rPr>
              <w:fldChar w:fldCharType="begin">
                <w:fldData xml:space="preserve">PEVuZE5vdGU+PENpdGU+PEF1dGhvcj5QZWVsczwvQXV0aG9yPjxZZWFyPjIwMTQ8L1llYXI+PFJl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</w:fldData>
              </w:fldChar>
            </w:r>
            <w:r w:rsidR="00144A34">
              <w:rPr>
                <w:sz w:val="20"/>
              </w:rPr>
              <w:instrText xml:space="preserve"> ADDIN EN.CITE.DATA </w:instrText>
            </w:r>
            <w:r w:rsidR="00144A34">
              <w:rPr>
                <w:sz w:val="20"/>
              </w:rPr>
            </w:r>
            <w:r w:rsidR="00144A34">
              <w:rPr>
                <w:sz w:val="20"/>
              </w:rPr>
              <w:fldChar w:fldCharType="end"/>
            </w:r>
            <w:r w:rsidR="00B5760C">
              <w:rPr>
                <w:sz w:val="20"/>
              </w:rPr>
            </w:r>
            <w:r w:rsidR="00B5760C">
              <w:rPr>
                <w:sz w:val="20"/>
              </w:rPr>
              <w:fldChar w:fldCharType="separate"/>
            </w:r>
            <w:r w:rsidR="00144A34">
              <w:rPr>
                <w:noProof/>
                <w:sz w:val="20"/>
              </w:rPr>
              <w:t>(65)</w:t>
            </w:r>
            <w:r w:rsidR="00B5760C">
              <w:rPr>
                <w:sz w:val="20"/>
              </w:rPr>
              <w:fldChar w:fldCharType="end"/>
            </w:r>
          </w:p>
          <w:p w14:paraId="019A6B51" w14:textId="77777777" w:rsidR="00173AD5" w:rsidRPr="00173AD5" w:rsidRDefault="00173AD5" w:rsidP="00263B73">
            <w:pPr>
              <w:rPr>
                <w:sz w:val="20"/>
              </w:rPr>
            </w:pPr>
          </w:p>
          <w:p w14:paraId="1C13C39E" w14:textId="7CC27154" w:rsidR="00173AD5" w:rsidRPr="00173AD5" w:rsidRDefault="00173AD5" w:rsidP="00263B73">
            <w:pPr>
              <w:numPr>
                <w:ilvl w:val="0"/>
                <w:numId w:val="8"/>
              </w:numPr>
              <w:contextualSpacing/>
              <w:rPr>
                <w:sz w:val="20"/>
              </w:rPr>
            </w:pPr>
            <w:r w:rsidRPr="00173AD5">
              <w:rPr>
                <w:sz w:val="20"/>
              </w:rPr>
              <w:t xml:space="preserve">Self-monitoring of physical activity behaviours, e.g. using a pedometer </w:t>
            </w:r>
            <w:r w:rsidRPr="00173AD5">
              <w:rPr>
                <w:sz w:val="20"/>
              </w:rPr>
              <w:fldChar w:fldCharType="begin">
                <w:fldData xml:space="preserve">PEVuZE5vdGU+PENpdGU+PEF1dGhvcj5MYXJhPC9BdXRob3I+PFllYXI+MjAxNjwvWWVhcj48UmVj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</w:fldData>
              </w:fldChar>
            </w:r>
            <w:r w:rsidR="00144A34">
              <w:rPr>
                <w:sz w:val="20"/>
              </w:rPr>
              <w:instrText xml:space="preserve"> ADDIN EN.CITE </w:instrText>
            </w:r>
            <w:r w:rsidR="00144A34">
              <w:rPr>
                <w:sz w:val="20"/>
              </w:rPr>
              <w:fldChar w:fldCharType="begin">
                <w:fldData xml:space="preserve">PEVuZE5vdGU+PENpdGU+PEF1dGhvcj5MYXJhPC9BdXRob3I+PFllYXI+MjAxNjwvWWVhcj48UmVj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60, 69)</w:t>
            </w:r>
            <w:r w:rsidRPr="00173AD5">
              <w:rPr>
                <w:sz w:val="20"/>
              </w:rPr>
              <w:fldChar w:fldCharType="end"/>
            </w:r>
          </w:p>
          <w:p w14:paraId="3D4438ED" w14:textId="77777777" w:rsidR="00173AD5" w:rsidRPr="00173AD5" w:rsidRDefault="00173AD5" w:rsidP="00263B73">
            <w:pPr>
              <w:rPr>
                <w:sz w:val="20"/>
              </w:rPr>
            </w:pPr>
          </w:p>
          <w:p w14:paraId="7D48A7BC" w14:textId="037666E6" w:rsidR="00173AD5" w:rsidRPr="00173AD5" w:rsidRDefault="00173AD5" w:rsidP="00263B73">
            <w:pPr>
              <w:numPr>
                <w:ilvl w:val="0"/>
                <w:numId w:val="8"/>
              </w:numPr>
              <w:contextualSpacing/>
              <w:rPr>
                <w:sz w:val="20"/>
              </w:rPr>
            </w:pPr>
            <w:r w:rsidRPr="00173AD5">
              <w:rPr>
                <w:sz w:val="20"/>
              </w:rPr>
              <w:t xml:space="preserve">Social support in the form of activity suggestions to be done with others/ local </w:t>
            </w:r>
            <w:r w:rsidRPr="00173AD5">
              <w:rPr>
                <w:sz w:val="20"/>
              </w:rPr>
              <w:lastRenderedPageBreak/>
              <w:t xml:space="preserve">group recommendations </w:t>
            </w:r>
            <w:r w:rsidRPr="00173AD5">
              <w:rPr>
                <w:sz w:val="20"/>
              </w:rPr>
              <w:fldChar w:fldCharType="begin">
                <w:fldData xml:space="preserve">PEVuZE5vdGU+PENpdGU+PEF1dGhvcj5MYXJhPC9BdXRob3I+PFllYXI+MjAxNjwvWWVhcj48UmVj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</w:fldData>
              </w:fldChar>
            </w:r>
            <w:r w:rsidR="00144A34">
              <w:rPr>
                <w:sz w:val="20"/>
              </w:rPr>
              <w:instrText xml:space="preserve"> ADDIN EN.CITE </w:instrText>
            </w:r>
            <w:r w:rsidR="00144A34">
              <w:rPr>
                <w:sz w:val="20"/>
              </w:rPr>
              <w:fldChar w:fldCharType="begin">
                <w:fldData xml:space="preserve">PEVuZE5vdGU+PENpdGU+PEF1dGhvcj5MYXJhPC9BdXRob3I+PFllYXI+MjAxNjwvWWVhcj48UmVj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60, 65)</w:t>
            </w:r>
            <w:r w:rsidRPr="00173AD5">
              <w:rPr>
                <w:sz w:val="20"/>
              </w:rPr>
              <w:fldChar w:fldCharType="end"/>
            </w:r>
            <w:r w:rsidRPr="00173AD5">
              <w:rPr>
                <w:sz w:val="20"/>
              </w:rPr>
              <w:t xml:space="preserve">; social element of cognitive training may also be beneficial </w:t>
            </w:r>
            <w:r w:rsidRPr="00173AD5">
              <w:rPr>
                <w:sz w:val="20"/>
              </w:rPr>
              <w:fldChar w:fldCharType="begin"/>
            </w:r>
            <w:r w:rsidR="00144A34">
              <w:rPr>
                <w:sz w:val="20"/>
              </w:rPr>
              <w:instrText xml:space="preserve"> ADDIN EN.CITE &lt;EndNote&gt;&lt;Cite&gt;&lt;Author&gt;Lampit&lt;/Author&gt;&lt;Year&gt;2014&lt;/Year&gt;&lt;RecNum&gt;109&lt;/RecNum&gt;&lt;DisplayText&gt;(66)&lt;/DisplayText&gt;&lt;record&gt;&lt;rec-number&gt;109&lt;/rec-number&gt;&lt;foreign-keys&gt;&lt;key app="EN" db-id="d2w0td5ste5fsve5z0txxs93zzx22atvpd9w" timestamp="1536670541"&gt;109&lt;/key&gt;&lt;/foreign-keys&gt;&lt;ref-type name="Journal Article"&gt;17&lt;/ref-type&gt;&lt;contributors&gt;&lt;authors&gt;&lt;author&gt;Lampit, Amit&lt;/author&gt;&lt;author&gt;Hallock, Harry&lt;/author&gt;&lt;author&gt;Valenzuela, Michael&lt;/author&gt;&lt;/authors&gt;&lt;/contributors&gt;&lt;titles&gt;&lt;title&gt;Computerized Cognitive Training in Cognitively Healthy Older Adults: A Systematic Review and Meta-Analysis of Effect Modifiers&lt;/title&gt;&lt;secondary-title&gt;PLOS Medicine&lt;/secondary-title&gt;&lt;/titles&gt;&lt;periodical&gt;&lt;full-title&gt;PLOS Medicine&lt;/full-title&gt;&lt;/periodical&gt;&lt;pages&gt;e1001756&lt;/pages&gt;&lt;volume&gt;11&lt;/volume&gt;&lt;number&gt;11&lt;/number&gt;&lt;dates&gt;&lt;year&gt;2014&lt;/year&gt;&lt;/dates&gt;&lt;publisher&gt;Public Library of Science&lt;/publisher&gt;&lt;urls&gt;&lt;related-urls&gt;&lt;url&gt;https://doi.org/10.1371/journal.pmed.1001756&lt;/url&gt;&lt;url&gt;https://www.ncbi.nlm.nih.gov/pmc/articles/PMC4236015/pdf/pmed.1001756.pdf&lt;/url&gt;&lt;/related-urls&gt;&lt;/urls&gt;&lt;electronic-resource-num&gt;10.1371/journal.pmed.1001756&lt;/electronic-resource-num&gt;&lt;/record&gt;&lt;/Cite&gt;&lt;/EndNote&gt;</w:instrText>
            </w:r>
            <w:r w:rsidRPr="00173AD5">
              <w:rPr>
                <w:sz w:val="20"/>
              </w:rPr>
              <w:fldChar w:fldCharType="separate"/>
            </w:r>
            <w:r w:rsidR="00144A34">
              <w:rPr>
                <w:noProof/>
                <w:sz w:val="20"/>
              </w:rPr>
              <w:t>(66)</w:t>
            </w:r>
            <w:r w:rsidRPr="00173AD5">
              <w:rPr>
                <w:sz w:val="20"/>
              </w:rPr>
              <w:fldChar w:fldCharType="end"/>
            </w:r>
          </w:p>
          <w:p w14:paraId="6757D254" w14:textId="77777777" w:rsidR="00173AD5" w:rsidRPr="00173AD5" w:rsidRDefault="00173AD5" w:rsidP="00263B73">
            <w:pPr>
              <w:rPr>
                <w:sz w:val="20"/>
              </w:rPr>
            </w:pPr>
          </w:p>
          <w:p w14:paraId="20F6E0FB" w14:textId="167ECF73" w:rsidR="00173AD5" w:rsidRDefault="00173AD5" w:rsidP="00263B73">
            <w:pPr>
              <w:numPr>
                <w:ilvl w:val="0"/>
                <w:numId w:val="8"/>
              </w:numPr>
              <w:contextualSpacing/>
              <w:rPr>
                <w:sz w:val="20"/>
              </w:rPr>
            </w:pPr>
            <w:r w:rsidRPr="00173AD5">
              <w:rPr>
                <w:sz w:val="20"/>
              </w:rPr>
              <w:t xml:space="preserve">Promotion of autonomy </w:t>
            </w:r>
            <w:r w:rsidRPr="00173AD5">
              <w:rPr>
                <w:sz w:val="20"/>
              </w:rPr>
              <w:fldChar w:fldCharType="begin">
                <w:fldData xml:space="preserve">PEVuZE5vdGU+PENpdGU+PEF1dGhvcj5QZWVsczwvQXV0aG9yPjxZZWFyPjIwMTQ8L1llYXI+PFJl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</w:fldData>
              </w:fldChar>
            </w:r>
            <w:r w:rsidR="00144A34">
              <w:rPr>
                <w:sz w:val="20"/>
              </w:rPr>
              <w:instrText xml:space="preserve"> ADDIN EN.CITE </w:instrText>
            </w:r>
            <w:r w:rsidR="00144A34">
              <w:rPr>
                <w:sz w:val="20"/>
              </w:rPr>
              <w:fldChar w:fldCharType="begin">
                <w:fldData xml:space="preserve">PEVuZE5vdGU+PENpdGU+PEF1dGhvcj5QZWVsczwvQXV0aG9yPjxZZWFyPjIwMTQ8L1llYXI+PFJl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65)</w:t>
            </w:r>
            <w:r w:rsidRPr="00173AD5">
              <w:rPr>
                <w:sz w:val="20"/>
              </w:rPr>
              <w:fldChar w:fldCharType="end"/>
            </w:r>
          </w:p>
          <w:p w14:paraId="3A21C6FD" w14:textId="77777777" w:rsidR="00067520" w:rsidRDefault="00067520" w:rsidP="00263B73">
            <w:pPr>
              <w:pStyle w:val="ListParagraph"/>
              <w:rPr>
                <w:sz w:val="20"/>
              </w:rPr>
            </w:pPr>
          </w:p>
          <w:p w14:paraId="3CDBAE87" w14:textId="0FF8B001" w:rsidR="00067520" w:rsidRPr="00F75942" w:rsidRDefault="00067520" w:rsidP="00263B73">
            <w:pPr>
              <w:rPr>
                <w:sz w:val="20"/>
              </w:rPr>
            </w:pPr>
            <w:r>
              <w:rPr>
                <w:sz w:val="20"/>
              </w:rPr>
              <w:t xml:space="preserve">Strength and balance exercises can be built into daily routines and activities </w:t>
            </w:r>
            <w:r>
              <w:rPr>
                <w:sz w:val="20"/>
              </w:rPr>
              <w:fldChar w:fldCharType="begin"/>
            </w:r>
            <w:r w:rsidR="00144A34">
              <w:rPr>
                <w:sz w:val="20"/>
              </w:rPr>
              <w:instrText xml:space="preserve"> ADDIN EN.CITE &lt;EndNote&gt;&lt;Cite&gt;&lt;Author&gt;Clemson&lt;/Author&gt;&lt;Year&gt;2012&lt;/Year&gt;&lt;RecNum&gt;104&lt;/RecNum&gt;&lt;DisplayText&gt;(70)&lt;/DisplayText&gt;&lt;record&gt;&lt;rec-number&gt;104&lt;/rec-number&gt;&lt;foreign-keys&gt;&lt;key app="EN" db-id="ppszz2fanspezce0t9n55z0y29svtdpezrsf" timestamp="1570117081"&gt;104&lt;/key&gt;&lt;/foreign-keys&gt;&lt;ref-type name="Journal Article"&gt;17&lt;/ref-type&gt;&lt;contributors&gt;&lt;authors&gt;&lt;author&gt;Clemson, Lindy&lt;/author&gt;&lt;author&gt;Fiatarone Singh, Maria A&lt;/author&gt;&lt;author&gt;Bundy, Anita&lt;/author&gt;&lt;author&gt;Cumming, Robert G&lt;/author&gt;&lt;author&gt;Manollaras, Kate&lt;/author&gt;&lt;author&gt;O’Loughlin, Patricia&lt;/author&gt;&lt;author&gt;Black, Deborah&lt;/author&gt;&lt;/authors&gt;&lt;/contributors&gt;&lt;titles&gt;&lt;title&gt;Integration of balance and strength training into daily life activity to reduce rate of falls in older people (the LiFE study): randomised parallel trial&lt;/title&gt;&lt;secondary-title&gt;BMJ : British Medical Journal&lt;/secondary-title&gt;&lt;/titles&gt;&lt;periodical&gt;&lt;full-title&gt;BMJ : British Medical Journal&lt;/full-title&gt;&lt;/periodical&gt;&lt;pages&gt;e4547&lt;/pages&gt;&lt;volume&gt;345&lt;/volume&gt;&lt;dates&gt;&lt;year&gt;2012&lt;/year&gt;&lt;/dates&gt;&lt;urls&gt;&lt;related-urls&gt;&lt;url&gt;https://www.bmj.com/content/bmj/345/bmj.e4547.full.pdf&lt;/url&gt;&lt;/related-urls&gt;&lt;/urls&gt;&lt;electronic-resource-num&gt;10.1136/bmj.e4547&lt;/electronic-resource-num&gt;&lt;/record&gt;&lt;/Cite&gt;&lt;/EndNote&gt;</w:instrText>
            </w:r>
            <w:r>
              <w:rPr>
                <w:sz w:val="20"/>
              </w:rPr>
              <w:fldChar w:fldCharType="separate"/>
            </w:r>
            <w:r w:rsidR="00144A34">
              <w:rPr>
                <w:noProof/>
                <w:sz w:val="20"/>
              </w:rPr>
              <w:t>(70)</w:t>
            </w:r>
            <w:r>
              <w:rPr>
                <w:sz w:val="20"/>
              </w:rPr>
              <w:fldChar w:fldCharType="end"/>
            </w:r>
          </w:p>
          <w:p w14:paraId="2F2CC43F" w14:textId="77777777" w:rsidR="00067520" w:rsidRPr="00173AD5" w:rsidRDefault="00067520" w:rsidP="00263B73">
            <w:pPr>
              <w:contextualSpacing/>
              <w:rPr>
                <w:sz w:val="20"/>
              </w:rPr>
            </w:pPr>
          </w:p>
        </w:tc>
        <w:tc>
          <w:tcPr>
            <w:tcW w:w="804" w:type="pct"/>
            <w:shd w:val="clear" w:color="auto" w:fill="auto"/>
          </w:tcPr>
          <w:p w14:paraId="637175A8" w14:textId="77777777" w:rsidR="00173AD5" w:rsidRPr="00173AD5" w:rsidRDefault="00173AD5" w:rsidP="00263B73">
            <w:pPr>
              <w:rPr>
                <w:sz w:val="20"/>
              </w:rPr>
            </w:pPr>
            <w:r w:rsidRPr="00173AD5">
              <w:rPr>
                <w:sz w:val="20"/>
              </w:rPr>
              <w:lastRenderedPageBreak/>
              <w:t>Minimising cognitive load and dependence on technology</w:t>
            </w:r>
          </w:p>
        </w:tc>
        <w:tc>
          <w:tcPr>
            <w:tcW w:w="1810" w:type="pct"/>
            <w:shd w:val="clear" w:color="auto" w:fill="auto"/>
          </w:tcPr>
          <w:p w14:paraId="12BBA6E5" w14:textId="77777777" w:rsidR="00173AD5" w:rsidRPr="00173AD5" w:rsidRDefault="00173AD5" w:rsidP="00263B73">
            <w:pPr>
              <w:numPr>
                <w:ilvl w:val="0"/>
                <w:numId w:val="4"/>
              </w:numPr>
              <w:contextualSpacing/>
              <w:rPr>
                <w:sz w:val="20"/>
              </w:rPr>
            </w:pPr>
            <w:r w:rsidRPr="00173AD5">
              <w:rPr>
                <w:sz w:val="20"/>
              </w:rPr>
              <w:t xml:space="preserve">Clear and simple layout, </w:t>
            </w:r>
            <w:proofErr w:type="gramStart"/>
            <w:r w:rsidRPr="00173AD5">
              <w:rPr>
                <w:sz w:val="20"/>
              </w:rPr>
              <w:t>language</w:t>
            </w:r>
            <w:proofErr w:type="gramEnd"/>
            <w:r w:rsidRPr="00173AD5">
              <w:rPr>
                <w:sz w:val="20"/>
              </w:rPr>
              <w:t xml:space="preserve"> and navigation procedures</w:t>
            </w:r>
          </w:p>
          <w:p w14:paraId="43FE5225" w14:textId="77777777" w:rsidR="00173AD5" w:rsidRPr="00173AD5" w:rsidRDefault="00173AD5" w:rsidP="00263B73">
            <w:pPr>
              <w:ind w:left="360"/>
              <w:contextualSpacing/>
              <w:rPr>
                <w:sz w:val="20"/>
              </w:rPr>
            </w:pPr>
          </w:p>
          <w:p w14:paraId="0EA21CB4" w14:textId="77777777" w:rsidR="00173AD5" w:rsidRPr="00173AD5" w:rsidRDefault="00173AD5" w:rsidP="00263B73">
            <w:pPr>
              <w:numPr>
                <w:ilvl w:val="0"/>
                <w:numId w:val="4"/>
              </w:numPr>
              <w:contextualSpacing/>
              <w:rPr>
                <w:sz w:val="20"/>
              </w:rPr>
            </w:pPr>
            <w:r w:rsidRPr="00173AD5">
              <w:rPr>
                <w:sz w:val="20"/>
              </w:rPr>
              <w:t xml:space="preserve">Support provided for cognitive self-regulation (e.g. planning, reminders, prompts for periodic short-term and long-term self-monitoring) </w:t>
            </w:r>
          </w:p>
          <w:p w14:paraId="7C33CEE6" w14:textId="77777777" w:rsidR="00173AD5" w:rsidRPr="00173AD5" w:rsidRDefault="00173AD5" w:rsidP="00263B73">
            <w:pPr>
              <w:contextualSpacing/>
              <w:rPr>
                <w:sz w:val="20"/>
              </w:rPr>
            </w:pPr>
          </w:p>
          <w:p w14:paraId="6A953F85" w14:textId="77777777" w:rsidR="00173AD5" w:rsidRPr="00173AD5" w:rsidRDefault="00173AD5" w:rsidP="00263B73">
            <w:pPr>
              <w:numPr>
                <w:ilvl w:val="0"/>
                <w:numId w:val="4"/>
              </w:numPr>
              <w:contextualSpacing/>
              <w:rPr>
                <w:sz w:val="20"/>
              </w:rPr>
            </w:pPr>
            <w:r w:rsidRPr="00173AD5">
              <w:rPr>
                <w:sz w:val="20"/>
              </w:rPr>
              <w:t>Utilising non-cognitive/non-digital means of sustaining behaviour (habit formation, environmental restructuring)</w:t>
            </w:r>
          </w:p>
          <w:p w14:paraId="7AB2B5CB" w14:textId="77777777" w:rsidR="00173AD5" w:rsidRPr="00173AD5" w:rsidRDefault="00173AD5" w:rsidP="00263B73">
            <w:pPr>
              <w:contextualSpacing/>
              <w:rPr>
                <w:sz w:val="20"/>
              </w:rPr>
            </w:pPr>
          </w:p>
          <w:p w14:paraId="34F51CD7" w14:textId="77777777" w:rsidR="00173AD5" w:rsidRPr="00173AD5" w:rsidRDefault="00173AD5" w:rsidP="00263B73">
            <w:pPr>
              <w:numPr>
                <w:ilvl w:val="0"/>
                <w:numId w:val="5"/>
              </w:numPr>
              <w:contextualSpacing/>
              <w:rPr>
                <w:sz w:val="20"/>
              </w:rPr>
            </w:pPr>
            <w:r w:rsidRPr="00173AD5">
              <w:rPr>
                <w:sz w:val="20"/>
              </w:rPr>
              <w:t>Options to print/ save key reference documents/ instructions wherever possible.</w:t>
            </w:r>
          </w:p>
          <w:p w14:paraId="3A6033C1" w14:textId="77777777" w:rsidR="00173AD5" w:rsidRPr="00173AD5" w:rsidRDefault="00173AD5" w:rsidP="00263B73">
            <w:pPr>
              <w:ind w:left="360"/>
              <w:contextualSpacing/>
              <w:rPr>
                <w:sz w:val="20"/>
              </w:rPr>
            </w:pPr>
          </w:p>
          <w:p w14:paraId="17AE502D" w14:textId="77777777" w:rsidR="00173AD5" w:rsidRPr="00173AD5" w:rsidRDefault="00173AD5" w:rsidP="00263B73">
            <w:pPr>
              <w:numPr>
                <w:ilvl w:val="0"/>
                <w:numId w:val="5"/>
              </w:numPr>
              <w:contextualSpacing/>
              <w:rPr>
                <w:sz w:val="20"/>
              </w:rPr>
            </w:pPr>
            <w:r w:rsidRPr="00173AD5">
              <w:rPr>
                <w:sz w:val="20"/>
              </w:rPr>
              <w:t>Link to existing non-digital sources of advice/ support where appropriate, including peer/ family support if possible</w:t>
            </w:r>
          </w:p>
        </w:tc>
      </w:tr>
      <w:tr w:rsidR="00173AD5" w:rsidRPr="00173AD5" w14:paraId="73A1D2DC" w14:textId="77777777" w:rsidTr="00144A34">
        <w:tc>
          <w:tcPr>
            <w:tcW w:w="2386" w:type="pct"/>
          </w:tcPr>
          <w:p w14:paraId="505EE5C0" w14:textId="1E71C73B" w:rsidR="00173AD5" w:rsidRPr="00173AD5" w:rsidRDefault="00173AD5" w:rsidP="00263B73">
            <w:pPr>
              <w:rPr>
                <w:sz w:val="20"/>
              </w:rPr>
            </w:pPr>
            <w:r w:rsidRPr="00173AD5">
              <w:rPr>
                <w:sz w:val="20"/>
              </w:rPr>
              <w:t xml:space="preserve">Individuals more motivated to participate in, and have better recognition memory for, physical activity programmes paired with positively framed messages than in those with negatively framed ones </w:t>
            </w:r>
            <w:r w:rsidRPr="00173AD5">
              <w:rPr>
                <w:sz w:val="20"/>
              </w:rPr>
              <w:fldChar w:fldCharType="begin"/>
            </w:r>
            <w:r w:rsidR="00144A34">
              <w:rPr>
                <w:sz w:val="20"/>
              </w:rPr>
              <w:instrText xml:space="preserve"> ADDIN EN.CITE &lt;EndNote&gt;&lt;Cite&gt;&lt;Author&gt;Notthoff&lt;/Author&gt;&lt;Year&gt;2016&lt;/Year&gt;&lt;RecNum&gt;139&lt;/RecNum&gt;&lt;DisplayText&gt;(67)&lt;/DisplayText&gt;&lt;record&gt;&lt;rec-number&gt;139&lt;/rec-number&gt;&lt;foreign-keys&gt;&lt;key app="EN" db-id="d2w0td5ste5fsve5z0txxs93zzx22atvpd9w" timestamp="1554822991"&gt;139&lt;/key&gt;&lt;/foreign-keys&gt;&lt;ref-type name="Journal Article"&gt;17&lt;/ref-type&gt;&lt;contributors&gt;&lt;authors&gt;&lt;author&gt;Notthoff, Nanna&lt;/author&gt;&lt;author&gt;Klomp, Peter&lt;/author&gt;&lt;author&gt;Doerwald, Friederike&lt;/author&gt;&lt;author&gt;Scheibe, Susanne&lt;/author&gt;&lt;/authors&gt;&lt;/contributors&gt;&lt;titles&gt;&lt;title&gt;Positive messages enhance older adults’ motivation and recognition memory for physical activity programmes&lt;/title&gt;&lt;secondary-title&gt;European journal of ageing&lt;/secondary-title&gt;&lt;/titles&gt;&lt;periodical&gt;&lt;full-title&gt;European journal of ageing&lt;/full-title&gt;&lt;/periodical&gt;&lt;pages&gt;251-257&lt;/pages&gt;&lt;volume&gt;13&lt;/volume&gt;&lt;number&gt;3&lt;/number&gt;&lt;dates&gt;&lt;year&gt;2016&lt;/year&gt;&lt;/dates&gt;&lt;isbn&gt;1613-9372&lt;/isbn&gt;&lt;urls&gt;&lt;related-urls&gt;&lt;url&gt;https://www.ncbi.nlm.nih.gov/pmc/articles/PMC5550637/pdf/10433_2016_Article_368.pdf&lt;/url&gt;&lt;/related-urls&gt;&lt;/urls&gt;&lt;/record&gt;&lt;/Cite&gt;&lt;/EndNote&gt;</w:instrText>
            </w:r>
            <w:r w:rsidRPr="00173AD5">
              <w:rPr>
                <w:sz w:val="20"/>
              </w:rPr>
              <w:fldChar w:fldCharType="separate"/>
            </w:r>
            <w:r w:rsidR="00144A34">
              <w:rPr>
                <w:noProof/>
                <w:sz w:val="20"/>
              </w:rPr>
              <w:t>(67)</w:t>
            </w:r>
            <w:r w:rsidRPr="00173AD5">
              <w:rPr>
                <w:sz w:val="20"/>
              </w:rPr>
              <w:fldChar w:fldCharType="end"/>
            </w:r>
          </w:p>
          <w:p w14:paraId="63A0D515" w14:textId="77777777" w:rsidR="00173AD5" w:rsidRPr="00173AD5" w:rsidRDefault="00173AD5" w:rsidP="00263B73">
            <w:pPr>
              <w:rPr>
                <w:sz w:val="20"/>
              </w:rPr>
            </w:pPr>
          </w:p>
          <w:p w14:paraId="2C1B7AC5" w14:textId="003DD2E4" w:rsidR="00173AD5" w:rsidRPr="00173AD5" w:rsidRDefault="00173AD5" w:rsidP="00263B73">
            <w:pPr>
              <w:rPr>
                <w:sz w:val="20"/>
              </w:rPr>
            </w:pPr>
            <w:r w:rsidRPr="00173AD5">
              <w:rPr>
                <w:sz w:val="20"/>
              </w:rPr>
              <w:t xml:space="preserve">Loss of independence perceived as key threat of cognitive decline </w:t>
            </w:r>
            <w:r w:rsidRPr="00173AD5">
              <w:rPr>
                <w:sz w:val="20"/>
              </w:rPr>
              <w:fldChar w:fldCharType="begin"/>
            </w:r>
            <w:r w:rsidR="00144A34">
              <w:rPr>
                <w:sz w:val="20"/>
              </w:rPr>
              <w:instrText xml:space="preserve"> ADDIN EN.CITE &lt;EndNote&gt;&lt;Cite&gt;&lt;Author&gt;Price&lt;/Author&gt;&lt;Year&gt;2011&lt;/Year&gt;&lt;RecNum&gt;143&lt;/RecNum&gt;&lt;DisplayText&gt;(57)&lt;/DisplayText&gt;&lt;record&gt;&lt;rec-number&gt;143&lt;/rec-number&gt;&lt;foreign-keys&gt;&lt;key app="EN" db-id="d2w0td5ste5fsve5z0txxs93zzx22atvpd9w" timestamp="1554827077"&gt;143&lt;/key&gt;&lt;/foreign-keys&gt;&lt;ref-type name="Journal Article"&gt;17&lt;/ref-type&gt;&lt;contributors&gt;&lt;authors&gt;&lt;author&gt;Price, Anna E.&lt;/author&gt;&lt;author&gt;Corwin, Sara J.&lt;/author&gt;&lt;author&gt;Friedman, Daniela B.&lt;/author&gt;&lt;author&gt;Laditka, Sarah B.&lt;/author&gt;&lt;author&gt;Colabianchi, Natalie&lt;/author&gt;&lt;author&gt;Montgomery, Kara M.&lt;/author&gt;&lt;/authors&gt;&lt;/contributors&gt;&lt;titles&gt;&lt;title&gt;Older Adults’ Perceptions of Physical Activity and Cognitive Health: Implications for Health Communication&lt;/title&gt;&lt;secondary-title&gt;Health Education &amp;amp; Behavior&lt;/secondary-title&gt;&lt;/titles&gt;&lt;periodical&gt;&lt;full-title&gt;Health Education &amp;amp; Behavior&lt;/full-title&gt;&lt;/periodical&gt;&lt;pages&gt;15-24&lt;/pages&gt;&lt;volume&gt;38&lt;/volume&gt;&lt;number&gt;1&lt;/number&gt;&lt;keywords&gt;&lt;keyword&gt;aging,physical activity,cognitive health&lt;/keyword&gt;&lt;/keywords&gt;&lt;dates&gt;&lt;year&gt;2011&lt;/year&gt;&lt;/dates&gt;&lt;accession-num&gt;21191085&lt;/accession-num&gt;&lt;urls&gt;&lt;related-urls&gt;&lt;url&gt;https://journals.sagepub.com/doi/abs/10.1177/1090198110369764&lt;/url&gt;&lt;/related-urls&gt;&lt;/urls&gt;&lt;electronic-resource-num&gt;10.1177/1090198110369764&lt;/electronic-resource-num&gt;&lt;/record&gt;&lt;/Cite&gt;&lt;/EndNote&gt;</w:instrText>
            </w:r>
            <w:r w:rsidRPr="00173AD5">
              <w:rPr>
                <w:sz w:val="20"/>
              </w:rPr>
              <w:fldChar w:fldCharType="separate"/>
            </w:r>
            <w:r w:rsidR="00144A34">
              <w:rPr>
                <w:noProof/>
                <w:sz w:val="20"/>
              </w:rPr>
              <w:t>(57)</w:t>
            </w:r>
            <w:r w:rsidRPr="00173AD5">
              <w:rPr>
                <w:sz w:val="20"/>
              </w:rPr>
              <w:fldChar w:fldCharType="end"/>
            </w:r>
          </w:p>
          <w:p w14:paraId="35419FE0" w14:textId="77777777" w:rsidR="00173AD5" w:rsidRPr="00173AD5" w:rsidRDefault="00173AD5" w:rsidP="00263B73">
            <w:pPr>
              <w:rPr>
                <w:sz w:val="20"/>
              </w:rPr>
            </w:pPr>
          </w:p>
          <w:p w14:paraId="319F12B7" w14:textId="5DAD7997" w:rsidR="00173AD5" w:rsidRPr="00173AD5" w:rsidRDefault="00173AD5" w:rsidP="00263B73">
            <w:pPr>
              <w:rPr>
                <w:sz w:val="20"/>
              </w:rPr>
            </w:pPr>
            <w:r w:rsidRPr="00173AD5">
              <w:rPr>
                <w:sz w:val="20"/>
              </w:rPr>
              <w:t xml:space="preserve">Older adults with cognitive impairments very interested in programs offering computer exercises to improve cognition as well as web-based interventions for a range of health concerns and lifestyle factors, including physical activity, diet and nutrition, social engagement </w:t>
            </w:r>
            <w:r w:rsidRPr="00173AD5">
              <w:rPr>
                <w:sz w:val="20"/>
              </w:rPr>
              <w:fldChar w:fldCharType="begin"/>
            </w:r>
            <w:r w:rsidR="00144A34">
              <w:rPr>
                <w:sz w:val="20"/>
              </w:rPr>
              <w:instrText xml:space="preserve"> ADDIN EN.CITE &lt;EndNote&gt;&lt;Cite&gt;&lt;Author&gt;LaMonica&lt;/Author&gt;&lt;Year&gt;2017&lt;/Year&gt;&lt;RecNum&gt;134&lt;/RecNum&gt;&lt;DisplayText&gt;(62)&lt;/DisplayText&gt;&lt;record&gt;&lt;rec-number&gt;134&lt;/rec-number&gt;&lt;foreign-keys&gt;&lt;key app="EN" db-id="d2w0td5ste5fsve5z0txxs93zzx22atvpd9w" timestamp="1554822291"&gt;134&lt;/key&gt;&lt;/foreign-keys&gt;&lt;ref-type name="Journal Article"&gt;17&lt;/ref-type&gt;&lt;contributors&gt;&lt;authors&gt;&lt;author&gt;LaMonica, Haley M&lt;/author&gt;&lt;author&gt;English, Amelia&lt;/author&gt;&lt;author&gt;Hickie, Ian B&lt;/author&gt;&lt;author&gt;Ip, Jerome&lt;/author&gt;&lt;author&gt;Ireland, Catriona&lt;/author&gt;&lt;author&gt;West, Stacey&lt;/author&gt;&lt;author&gt;Shaw, Tim&lt;/author&gt;&lt;author&gt;Mowszowski, Loren&lt;/author&gt;&lt;author&gt;Glozier, Nick&lt;/author&gt;&lt;author&gt;Duffy, Shantel&lt;/author&gt;&lt;/authors&gt;&lt;/contributors&gt;&lt;titles&gt;&lt;title&gt;Examining Internet and eHealth practices and preferences: survey study of Australian older adults with subjective memory complaints, mild cognitive impairment, or dementia&lt;/title&gt;&lt;secondary-title&gt;Journal of medical Internet research&lt;/secondary-title&gt;&lt;/titles&gt;&lt;periodical&gt;&lt;full-title&gt;Journal of medical Internet research&lt;/full-title&gt;&lt;/periodical&gt;&lt;pages&gt;e358&lt;/pages&gt;&lt;volume&gt;19&lt;/volume&gt;&lt;number&gt;10&lt;/number&gt;&lt;dates&gt;&lt;year&gt;2017&lt;/year&gt;&lt;/dates&gt;&lt;urls&gt;&lt;/urls&gt;&lt;/record&gt;&lt;/Cite&gt;&lt;/EndNote&gt;</w:instrText>
            </w:r>
            <w:r w:rsidRPr="00173AD5">
              <w:rPr>
                <w:sz w:val="20"/>
              </w:rPr>
              <w:fldChar w:fldCharType="separate"/>
            </w:r>
            <w:r w:rsidR="00144A34">
              <w:rPr>
                <w:noProof/>
                <w:sz w:val="20"/>
              </w:rPr>
              <w:t>(62)</w:t>
            </w:r>
            <w:r w:rsidRPr="00173AD5">
              <w:rPr>
                <w:sz w:val="20"/>
              </w:rPr>
              <w:fldChar w:fldCharType="end"/>
            </w:r>
          </w:p>
          <w:p w14:paraId="3E9DD51E" w14:textId="77777777" w:rsidR="00173AD5" w:rsidRPr="00173AD5" w:rsidRDefault="00173AD5" w:rsidP="00263B73">
            <w:pPr>
              <w:rPr>
                <w:sz w:val="20"/>
              </w:rPr>
            </w:pPr>
          </w:p>
          <w:p w14:paraId="4805A32F" w14:textId="7B854D29" w:rsidR="00173AD5" w:rsidRPr="00173AD5" w:rsidRDefault="00173AD5" w:rsidP="00263B73">
            <w:pPr>
              <w:rPr>
                <w:sz w:val="20"/>
              </w:rPr>
            </w:pPr>
            <w:r w:rsidRPr="00173AD5">
              <w:rPr>
                <w:sz w:val="20"/>
              </w:rPr>
              <w:t xml:space="preserve">Enjoyment of activities is important </w:t>
            </w:r>
            <w:r w:rsidRPr="00173AD5">
              <w:rPr>
                <w:sz w:val="20"/>
              </w:rPr>
              <w:fldChar w:fldCharType="begin">
                <w:fldData xml:space="preserve">PEVuZE5vdGU+PENpdGU+PEF1dGhvcj5Db3g8L0F1dGhvcj48WWVhcj4yMDEzPC9ZZWFyPjxSZWNO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</w:fldData>
              </w:fldChar>
            </w:r>
            <w:r w:rsidR="00144A34">
              <w:rPr>
                <w:sz w:val="20"/>
              </w:rPr>
              <w:instrText xml:space="preserve"> ADDIN EN.CITE </w:instrText>
            </w:r>
            <w:r w:rsidR="00144A34">
              <w:rPr>
                <w:sz w:val="20"/>
              </w:rPr>
              <w:fldChar w:fldCharType="begin">
                <w:fldData xml:space="preserve">PEVuZE5vdGU+PENpdGU+PEF1dGhvcj5Db3g8L0F1dGhvcj48WWVhcj4yMDEzPC9ZZWFyPjxSZWNO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52, 53, 58)</w:t>
            </w:r>
            <w:r w:rsidRPr="00173AD5">
              <w:rPr>
                <w:sz w:val="20"/>
              </w:rPr>
              <w:fldChar w:fldCharType="end"/>
            </w:r>
          </w:p>
          <w:p w14:paraId="1B522043" w14:textId="77777777" w:rsidR="00173AD5" w:rsidRPr="00173AD5" w:rsidRDefault="00173AD5" w:rsidP="00263B73">
            <w:pPr>
              <w:rPr>
                <w:sz w:val="20"/>
              </w:rPr>
            </w:pPr>
          </w:p>
          <w:p w14:paraId="38AC6A2E" w14:textId="1805DE14" w:rsidR="00173AD5" w:rsidRPr="00173AD5" w:rsidRDefault="00173AD5" w:rsidP="00263B73">
            <w:pPr>
              <w:rPr>
                <w:sz w:val="20"/>
              </w:rPr>
            </w:pPr>
            <w:r w:rsidRPr="00173AD5">
              <w:rPr>
                <w:sz w:val="20"/>
              </w:rPr>
              <w:t xml:space="preserve">Different/new activities such as strength, flexibility and balance exercise may be beneficial for long-term engagement </w:t>
            </w:r>
            <w:r w:rsidRPr="00173AD5">
              <w:rPr>
                <w:sz w:val="20"/>
              </w:rPr>
              <w:fldChar w:fldCharType="begin"/>
            </w:r>
            <w:r w:rsidR="00144A34">
              <w:rPr>
                <w:sz w:val="20"/>
              </w:rPr>
              <w:instrText xml:space="preserve"> ADDIN EN.CITE &lt;EndNote&gt;&lt;Cite&gt;&lt;Author&gt;Irvine&lt;/Author&gt;&lt;Year&gt;2013&lt;/Year&gt;&lt;RecNum&gt;204&lt;/RecNum&gt;&lt;DisplayText&gt;(71)&lt;/DisplayText&gt;&lt;record&gt;&lt;rec-number&gt;204&lt;/rec-number&gt;&lt;foreign-keys&gt;&lt;key app="EN" db-id="d2w0td5ste5fsve5z0txxs93zzx22atvpd9w" timestamp="1560868911"&gt;204&lt;/key&gt;&lt;/foreign-keys&gt;&lt;ref-type name="Journal Article"&gt;17&lt;/ref-type&gt;&lt;contributors&gt;&lt;authors&gt;&lt;author&gt;Irvine, A Blair&lt;/author&gt;&lt;author&gt;Gelatt, Vicky A&lt;/author&gt;&lt;author&gt;Seeley, John R&lt;/author&gt;&lt;author&gt;Macfarlane, Pamela&lt;/author&gt;&lt;author&gt;Gau, Jeff M&lt;/author&gt;&lt;/authors&gt;&lt;/contributors&gt;&lt;titles&gt;&lt;title&gt;Web-based intervention to promote physical activity by sedentary older adults: randomized controlled trial&lt;/title&gt;&lt;secondary-title&gt;Journal of Medical Internet Research&lt;/secondary-title&gt;&lt;/titles&gt;&lt;periodical&gt;&lt;full-title&gt;Journal of medical Internet research&lt;/full-title&gt;&lt;/periodical&gt;&lt;pages&gt;e19&lt;/pages&gt;&lt;volume&gt;15&lt;/volume&gt;&lt;number&gt;2&lt;/number&gt;&lt;dates&gt;&lt;year&gt;2013&lt;/year&gt;&lt;/dates&gt;&lt;urls&gt;&lt;/urls&gt;&lt;/record&gt;&lt;/Cite&gt;&lt;/EndNote&gt;</w:instrText>
            </w:r>
            <w:r w:rsidRPr="00173AD5">
              <w:rPr>
                <w:sz w:val="20"/>
              </w:rPr>
              <w:fldChar w:fldCharType="separate"/>
            </w:r>
            <w:r w:rsidR="00144A34">
              <w:rPr>
                <w:noProof/>
                <w:sz w:val="20"/>
              </w:rPr>
              <w:t>(71)</w:t>
            </w:r>
            <w:r w:rsidRPr="00173AD5">
              <w:rPr>
                <w:sz w:val="20"/>
              </w:rPr>
              <w:fldChar w:fldCharType="end"/>
            </w:r>
          </w:p>
          <w:p w14:paraId="49723742" w14:textId="77777777" w:rsidR="00173AD5" w:rsidRPr="00173AD5" w:rsidRDefault="00173AD5" w:rsidP="00263B73">
            <w:pPr>
              <w:rPr>
                <w:sz w:val="20"/>
              </w:rPr>
            </w:pPr>
          </w:p>
          <w:p w14:paraId="3DBEC2EE" w14:textId="57460B38" w:rsidR="00173AD5" w:rsidRPr="00173AD5" w:rsidRDefault="00173AD5" w:rsidP="00144A34">
            <w:pPr>
              <w:rPr>
                <w:sz w:val="20"/>
              </w:rPr>
            </w:pPr>
            <w:r w:rsidRPr="00173AD5">
              <w:rPr>
                <w:sz w:val="20"/>
              </w:rPr>
              <w:t xml:space="preserve">Need for evidence-based, credible communication of link between increasing physical activity and cognitive health  </w:t>
            </w:r>
            <w:r w:rsidRPr="00173AD5">
              <w:rPr>
                <w:sz w:val="20"/>
              </w:rPr>
              <w:fldChar w:fldCharType="begin"/>
            </w:r>
            <w:r w:rsidR="00144A34">
              <w:rPr>
                <w:sz w:val="20"/>
              </w:rPr>
              <w:instrText xml:space="preserve"> ADDIN EN.CITE &lt;EndNote&gt;&lt;Cite&gt;&lt;Author&gt;Price&lt;/Author&gt;&lt;Year&gt;2011&lt;/Year&gt;&lt;RecNum&gt;143&lt;/RecNum&gt;&lt;DisplayText&gt;(57)&lt;/DisplayText&gt;&lt;record&gt;&lt;rec-number&gt;143&lt;/rec-number&gt;&lt;foreign-keys&gt;&lt;key app="EN" db-id="d2w0td5ste5fsve5z0txxs93zzx22atvpd9w" timestamp="1554827077"&gt;143&lt;/key&gt;&lt;/foreign-keys&gt;&lt;ref-type name="Journal Article"&gt;17&lt;/ref-type&gt;&lt;contributors&gt;&lt;authors&gt;&lt;author&gt;Price, Anna E.&lt;/author&gt;&lt;author&gt;Corwin, Sara J.&lt;/author&gt;&lt;author&gt;Friedman, Daniela B.&lt;/author&gt;&lt;author&gt;Laditka, Sarah B.&lt;/author&gt;&lt;author&gt;Colabianchi, Natalie&lt;/author&gt;&lt;author&gt;Montgomery, Kara M.&lt;/author&gt;&lt;/authors&gt;&lt;/contributors&gt;&lt;titles&gt;&lt;title&gt;Older Adults’ Perceptions of Physical Activity and Cognitive Health: Implications for Health Communication&lt;/title&gt;&lt;secondary-title&gt;Health Education &amp;amp; Behavior&lt;/secondary-title&gt;&lt;/titles&gt;&lt;periodical&gt;&lt;full-title&gt;Health Education &amp;amp; Behavior&lt;/full-title&gt;&lt;/periodical&gt;&lt;pages&gt;15-24&lt;/pages&gt;&lt;volume&gt;38&lt;/volume&gt;&lt;number&gt;1&lt;/number&gt;&lt;keywords&gt;&lt;keyword&gt;aging,physical activity,cognitive health&lt;/keyword&gt;&lt;/keywords&gt;&lt;dates&gt;&lt;year&gt;2011&lt;/year&gt;&lt;/dates&gt;&lt;accession-num&gt;21191085&lt;/accession-num&gt;&lt;urls&gt;&lt;related-urls&gt;&lt;url&gt;https://journals.sagepub.com/doi/abs/10.1177/1090198110369764&lt;/url&gt;&lt;/related-urls&gt;&lt;/urls&gt;&lt;electronic-resource-num&gt;10.1177/1090198110369764&lt;/electronic-resource-num&gt;&lt;/record&gt;&lt;/Cite&gt;&lt;/EndNote&gt;</w:instrText>
            </w:r>
            <w:r w:rsidRPr="00173AD5">
              <w:rPr>
                <w:sz w:val="20"/>
              </w:rPr>
              <w:fldChar w:fldCharType="separate"/>
            </w:r>
            <w:r w:rsidR="00144A34">
              <w:rPr>
                <w:noProof/>
                <w:sz w:val="20"/>
              </w:rPr>
              <w:t>(57)</w:t>
            </w:r>
            <w:r w:rsidRPr="00173AD5">
              <w:rPr>
                <w:sz w:val="20"/>
              </w:rPr>
              <w:fldChar w:fldCharType="end"/>
            </w:r>
            <w:r w:rsidRPr="00173AD5">
              <w:rPr>
                <w:sz w:val="20"/>
              </w:rPr>
              <w:t xml:space="preserve"> </w:t>
            </w:r>
          </w:p>
        </w:tc>
        <w:tc>
          <w:tcPr>
            <w:tcW w:w="804" w:type="pct"/>
          </w:tcPr>
          <w:p w14:paraId="5A490A23" w14:textId="77777777" w:rsidR="00173AD5" w:rsidRPr="00173AD5" w:rsidRDefault="00173AD5" w:rsidP="00263B73">
            <w:pPr>
              <w:rPr>
                <w:sz w:val="20"/>
              </w:rPr>
            </w:pPr>
            <w:r w:rsidRPr="00173AD5">
              <w:rPr>
                <w:sz w:val="20"/>
              </w:rPr>
              <w:t>Positive framing and promoting immediate-term quality of life benefits</w:t>
            </w:r>
          </w:p>
        </w:tc>
        <w:tc>
          <w:tcPr>
            <w:tcW w:w="1810" w:type="pct"/>
          </w:tcPr>
          <w:p w14:paraId="3F16CD36" w14:textId="77777777" w:rsidR="00173AD5" w:rsidRPr="00173AD5" w:rsidRDefault="00173AD5" w:rsidP="00263B73">
            <w:pPr>
              <w:numPr>
                <w:ilvl w:val="0"/>
                <w:numId w:val="6"/>
              </w:numPr>
              <w:contextualSpacing/>
              <w:rPr>
                <w:sz w:val="20"/>
              </w:rPr>
            </w:pPr>
            <w:r w:rsidRPr="00173AD5">
              <w:rPr>
                <w:sz w:val="20"/>
              </w:rPr>
              <w:t>Framing activities in terms of benefits for: maintaining independence, enjoyment, strength, balance, pain (especially musculoskeletal), mood, general quality of life.</w:t>
            </w:r>
          </w:p>
          <w:p w14:paraId="68CB6B0E" w14:textId="77777777" w:rsidR="00173AD5" w:rsidRPr="00173AD5" w:rsidRDefault="00173AD5" w:rsidP="00263B73">
            <w:pPr>
              <w:ind w:left="360"/>
              <w:contextualSpacing/>
              <w:rPr>
                <w:sz w:val="20"/>
              </w:rPr>
            </w:pPr>
          </w:p>
          <w:p w14:paraId="5ED6DB24" w14:textId="77777777" w:rsidR="00173AD5" w:rsidRPr="00173AD5" w:rsidRDefault="00173AD5" w:rsidP="00263B73">
            <w:pPr>
              <w:numPr>
                <w:ilvl w:val="0"/>
                <w:numId w:val="6"/>
              </w:numPr>
              <w:contextualSpacing/>
              <w:rPr>
                <w:sz w:val="20"/>
              </w:rPr>
            </w:pPr>
            <w:r w:rsidRPr="00173AD5">
              <w:rPr>
                <w:sz w:val="20"/>
              </w:rPr>
              <w:t>Referring to benefits for Brain Health rather than reduction in dementia risk</w:t>
            </w:r>
          </w:p>
        </w:tc>
      </w:tr>
      <w:tr w:rsidR="00173AD5" w:rsidRPr="00173AD5" w14:paraId="11671FCD" w14:textId="77777777" w:rsidTr="00144A34">
        <w:tc>
          <w:tcPr>
            <w:tcW w:w="2386" w:type="pct"/>
          </w:tcPr>
          <w:p w14:paraId="22233982" w14:textId="5FD75489" w:rsidR="00173AD5" w:rsidRPr="00173AD5" w:rsidRDefault="00173AD5" w:rsidP="00263B73">
            <w:pPr>
              <w:rPr>
                <w:sz w:val="20"/>
              </w:rPr>
            </w:pPr>
            <w:r w:rsidRPr="00173AD5">
              <w:rPr>
                <w:sz w:val="20"/>
              </w:rPr>
              <w:t xml:space="preserve">Tailoring for different levels of mobility, having optional exercises important/ preferred </w:t>
            </w:r>
            <w:r w:rsidRPr="00173AD5">
              <w:rPr>
                <w:sz w:val="20"/>
              </w:rPr>
              <w:fldChar w:fldCharType="begin">
                <w:fldData xml:space="preserve">PEVuZE5vdGU+PENpdGU+PEF1dGhvcj5QZWVsczwvQXV0aG9yPjxZZWFyPjIwMTI8L1llYXI+PFJl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</w:fldData>
              </w:fldChar>
            </w:r>
            <w:r w:rsidR="00144A34">
              <w:rPr>
                <w:sz w:val="20"/>
              </w:rPr>
              <w:instrText xml:space="preserve"> ADDIN EN.CITE </w:instrText>
            </w:r>
            <w:r w:rsidR="00144A34">
              <w:rPr>
                <w:sz w:val="20"/>
              </w:rPr>
              <w:fldChar w:fldCharType="begin">
                <w:fldData xml:space="preserve">PEVuZE5vdGU+PENpdGU+PEF1dGhvcj5QZWVsczwvQXV0aG9yPjxZZWFyPjIwMTI8L1llYXI+PFJl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</w:fldData>
              </w:fldChar>
            </w:r>
            <w:r w:rsidR="00144A34">
              <w:rPr>
                <w:sz w:val="20"/>
              </w:rPr>
              <w:instrText xml:space="preserve"> ADDIN EN.CITE.DATA </w:instrText>
            </w:r>
            <w:r w:rsidR="00144A34">
              <w:rPr>
                <w:sz w:val="20"/>
              </w:rPr>
            </w:r>
            <w:r w:rsidR="00144A34">
              <w:rPr>
                <w:sz w:val="20"/>
              </w:rPr>
              <w:fldChar w:fldCharType="end"/>
            </w:r>
            <w:r w:rsidRPr="00173AD5">
              <w:rPr>
                <w:sz w:val="20"/>
              </w:rPr>
            </w:r>
            <w:r w:rsidRPr="00173AD5">
              <w:rPr>
                <w:sz w:val="20"/>
              </w:rPr>
              <w:fldChar w:fldCharType="separate"/>
            </w:r>
            <w:r w:rsidR="00144A34">
              <w:rPr>
                <w:noProof/>
                <w:sz w:val="20"/>
              </w:rPr>
              <w:t>(65, 69, 72, 73)</w:t>
            </w:r>
            <w:r w:rsidRPr="00173AD5">
              <w:rPr>
                <w:sz w:val="20"/>
              </w:rPr>
              <w:fldChar w:fldCharType="end"/>
            </w:r>
          </w:p>
          <w:p w14:paraId="3C62062B" w14:textId="77777777" w:rsidR="00173AD5" w:rsidRPr="00173AD5" w:rsidRDefault="00173AD5" w:rsidP="00263B73">
            <w:pPr>
              <w:rPr>
                <w:sz w:val="20"/>
              </w:rPr>
            </w:pPr>
          </w:p>
          <w:p w14:paraId="17938693" w14:textId="14F35051" w:rsidR="00173AD5" w:rsidRPr="00173AD5" w:rsidRDefault="00173AD5" w:rsidP="00263B73">
            <w:pPr>
              <w:rPr>
                <w:sz w:val="20"/>
              </w:rPr>
            </w:pPr>
            <w:r w:rsidRPr="00173AD5">
              <w:rPr>
                <w:sz w:val="20"/>
              </w:rPr>
              <w:t xml:space="preserve">Need for activities to be simple and safe highly prioritised </w:t>
            </w:r>
            <w:r w:rsidRPr="00173AD5">
              <w:rPr>
                <w:sz w:val="20"/>
              </w:rPr>
              <w:fldChar w:fldCharType="begin"/>
            </w:r>
            <w:r w:rsidR="00144A34">
              <w:rPr>
                <w:sz w:val="20"/>
              </w:rPr>
              <w:instrText xml:space="preserve"> ADDIN EN.CITE &lt;EndNote&gt;&lt;Cite&gt;&lt;Author&gt;Chong&lt;/Author&gt;&lt;Year&gt;2014&lt;/Year&gt;&lt;RecNum&gt;206&lt;/RecNum&gt;&lt;DisplayText&gt;(52)&lt;/DisplayText&gt;&lt;record&gt;&lt;rec-number&gt;206&lt;/rec-number&gt;&lt;foreign-keys&gt;&lt;key app="EN" db-id="d2w0td5ste5fsve5z0txxs93zzx22atvpd9w" timestamp="1560869270"&gt;206&lt;/key&gt;&lt;/foreign-keys&gt;&lt;ref-type name="Journal Article"&gt;17&lt;/ref-type&gt;&lt;contributors&gt;&lt;authors&gt;&lt;author&gt;Chong, Terence WH&lt;/author&gt;&lt;author&gt;Doyle, Colleen J&lt;/author&gt;&lt;author&gt;Cyarto, Elizabeth V&lt;/author&gt;&lt;author&gt;Cox, Kay L&lt;/author&gt;&lt;author&gt;Ellis, Kathryn A&lt;/author&gt;&lt;author&gt;Ames, David&lt;/author&gt;&lt;author&gt;Lautenschlager, Nicola T&lt;/author&gt;&lt;author&gt;AIBL Research Group&lt;/author&gt;&lt;/authors&gt;&lt;/contributors&gt;&lt;titles&gt;&lt;title&gt;Physical activity program preferences and perspectives of older adults with and without cognitive impairment&lt;/title&gt;&lt;secondary-title&gt;Asia‐Pacific Psychiatry&lt;/secondary-title&gt;&lt;/titles&gt;&lt;periodical&gt;&lt;full-title&gt;Asia‐Pacific Psychiatry&lt;/full-title&gt;&lt;/periodical&gt;&lt;pages&gt;179-190&lt;/pages&gt;&lt;volume&gt;6&lt;/volume&gt;&lt;number&gt;2&lt;/number&gt;&lt;dates&gt;&lt;year&gt;2014&lt;/year&gt;&lt;/dates&gt;&lt;isbn&gt;1758-5864&lt;/isbn&gt;&lt;urls&gt;&lt;/urls&gt;&lt;/record&gt;&lt;/Cite&gt;&lt;/EndNote&gt;</w:instrText>
            </w:r>
            <w:r w:rsidRPr="00173AD5">
              <w:rPr>
                <w:sz w:val="20"/>
              </w:rPr>
              <w:fldChar w:fldCharType="separate"/>
            </w:r>
            <w:r w:rsidR="00144A34">
              <w:rPr>
                <w:noProof/>
                <w:sz w:val="20"/>
              </w:rPr>
              <w:t>(52)</w:t>
            </w:r>
            <w:r w:rsidRPr="00173AD5">
              <w:rPr>
                <w:sz w:val="20"/>
              </w:rPr>
              <w:fldChar w:fldCharType="end"/>
            </w:r>
          </w:p>
          <w:p w14:paraId="119E7EE9" w14:textId="77777777" w:rsidR="00173AD5" w:rsidRPr="00173AD5" w:rsidRDefault="00173AD5" w:rsidP="00263B73">
            <w:pPr>
              <w:rPr>
                <w:sz w:val="20"/>
              </w:rPr>
            </w:pPr>
          </w:p>
        </w:tc>
        <w:tc>
          <w:tcPr>
            <w:tcW w:w="804" w:type="pct"/>
          </w:tcPr>
          <w:p w14:paraId="08776B64" w14:textId="77777777" w:rsidR="00173AD5" w:rsidRPr="00173AD5" w:rsidRDefault="00173AD5" w:rsidP="00263B73">
            <w:pPr>
              <w:rPr>
                <w:sz w:val="20"/>
              </w:rPr>
            </w:pPr>
            <w:r w:rsidRPr="00173AD5">
              <w:rPr>
                <w:sz w:val="20"/>
              </w:rPr>
              <w:t>Catering for highly heterogeneous population (capabilities and preferences)</w:t>
            </w:r>
          </w:p>
        </w:tc>
        <w:tc>
          <w:tcPr>
            <w:tcW w:w="1810" w:type="pct"/>
          </w:tcPr>
          <w:p w14:paraId="685F9E63" w14:textId="77777777" w:rsidR="00173AD5" w:rsidRPr="00173AD5" w:rsidRDefault="00173AD5" w:rsidP="00263B73">
            <w:pPr>
              <w:numPr>
                <w:ilvl w:val="0"/>
                <w:numId w:val="6"/>
              </w:numPr>
              <w:contextualSpacing/>
              <w:rPr>
                <w:sz w:val="20"/>
              </w:rPr>
            </w:pPr>
            <w:r w:rsidRPr="00173AD5">
              <w:rPr>
                <w:sz w:val="20"/>
              </w:rPr>
              <w:t>Tailoring of content to offer options for levels/ types of activities, with steer towards those with best evidence and most likely to be beneficial for user (based on baseline-assessed need and capability, e.g. activity levels, perceptions of current strength and balance skills)</w:t>
            </w:r>
          </w:p>
          <w:p w14:paraId="374C2B9C" w14:textId="77777777" w:rsidR="00173AD5" w:rsidRPr="00173AD5" w:rsidRDefault="00173AD5" w:rsidP="00263B73">
            <w:pPr>
              <w:ind w:left="360"/>
              <w:contextualSpacing/>
              <w:rPr>
                <w:sz w:val="20"/>
              </w:rPr>
            </w:pPr>
          </w:p>
          <w:p w14:paraId="0031CBE1" w14:textId="77777777" w:rsidR="00173AD5" w:rsidRPr="00173AD5" w:rsidRDefault="00173AD5" w:rsidP="00263B73">
            <w:pPr>
              <w:numPr>
                <w:ilvl w:val="0"/>
                <w:numId w:val="6"/>
              </w:numPr>
              <w:contextualSpacing/>
              <w:rPr>
                <w:sz w:val="20"/>
              </w:rPr>
            </w:pPr>
            <w:r w:rsidRPr="00173AD5">
              <w:rPr>
                <w:sz w:val="20"/>
              </w:rPr>
              <w:t>Provision of carefully graded activities with very gradual increases from low activity baseline and help with concerns and barriers for those lacking confidence or capability</w:t>
            </w:r>
          </w:p>
        </w:tc>
      </w:tr>
    </w:tbl>
    <w:p w14:paraId="3C3BC3A1" w14:textId="77777777" w:rsidR="00173AD5" w:rsidRPr="00173AD5" w:rsidRDefault="00173AD5" w:rsidP="00263B73"/>
    <w:p w14:paraId="5BCCDC9F" w14:textId="5D1ADF8F" w:rsidR="00173AD5" w:rsidRPr="00173AD5" w:rsidRDefault="00173AD5" w:rsidP="00263B73">
      <w:r w:rsidRPr="00173AD5">
        <w:t xml:space="preserve">Table 2. </w:t>
      </w:r>
      <w:r w:rsidR="00EA40A8" w:rsidRPr="00A06508">
        <w:t>Summary of feedback and amendments resulting from think aloud interviews</w:t>
      </w:r>
    </w:p>
    <w:tbl>
      <w:tblPr>
        <w:tblStyle w:val="TableGrid2"/>
        <w:tblW w:w="5000" w:type="pct"/>
        <w:jc w:val="center"/>
        <w:tblLook w:val="04A0" w:firstRow="1" w:lastRow="0" w:firstColumn="1" w:lastColumn="0" w:noHBand="0" w:noVBand="1"/>
      </w:tblPr>
      <w:tblGrid>
        <w:gridCol w:w="1266"/>
        <w:gridCol w:w="2295"/>
        <w:gridCol w:w="2542"/>
        <w:gridCol w:w="2913"/>
      </w:tblGrid>
      <w:tr w:rsidR="00173AD5" w:rsidRPr="00173AD5" w14:paraId="02AB8BC3" w14:textId="77777777" w:rsidTr="003A153A">
        <w:trPr>
          <w:jc w:val="center"/>
        </w:trPr>
        <w:tc>
          <w:tcPr>
            <w:tcW w:w="614" w:type="pct"/>
          </w:tcPr>
          <w:p w14:paraId="5D38A9B5" w14:textId="77777777" w:rsidR="00173AD5" w:rsidRPr="00173AD5" w:rsidRDefault="00173AD5" w:rsidP="00263B73">
            <w:pPr>
              <w:jc w:val="center"/>
              <w:rPr>
                <w:b/>
                <w:sz w:val="20"/>
                <w:szCs w:val="20"/>
              </w:rPr>
            </w:pPr>
            <w:r w:rsidRPr="00173AD5">
              <w:rPr>
                <w:b/>
                <w:sz w:val="20"/>
                <w:szCs w:val="20"/>
              </w:rPr>
              <w:lastRenderedPageBreak/>
              <w:t>Active Brains section</w:t>
            </w:r>
          </w:p>
        </w:tc>
        <w:tc>
          <w:tcPr>
            <w:tcW w:w="1302" w:type="pct"/>
          </w:tcPr>
          <w:p w14:paraId="61D37ECF" w14:textId="77777777" w:rsidR="00173AD5" w:rsidRPr="00173AD5" w:rsidRDefault="00173AD5" w:rsidP="00263B73">
            <w:pPr>
              <w:jc w:val="center"/>
              <w:rPr>
                <w:b/>
                <w:sz w:val="20"/>
                <w:szCs w:val="20"/>
              </w:rPr>
            </w:pPr>
            <w:r w:rsidRPr="00173AD5">
              <w:rPr>
                <w:b/>
                <w:sz w:val="20"/>
                <w:szCs w:val="20"/>
              </w:rPr>
              <w:t>Summary of issue identified</w:t>
            </w:r>
          </w:p>
        </w:tc>
        <w:tc>
          <w:tcPr>
            <w:tcW w:w="1439" w:type="pct"/>
          </w:tcPr>
          <w:p w14:paraId="09B4C749" w14:textId="77777777" w:rsidR="00173AD5" w:rsidRPr="00173AD5" w:rsidRDefault="00173AD5" w:rsidP="00263B73">
            <w:pPr>
              <w:jc w:val="center"/>
              <w:rPr>
                <w:b/>
                <w:sz w:val="20"/>
                <w:szCs w:val="20"/>
              </w:rPr>
            </w:pPr>
            <w:r w:rsidRPr="00173AD5">
              <w:rPr>
                <w:b/>
                <w:sz w:val="20"/>
                <w:szCs w:val="20"/>
              </w:rPr>
              <w:t>Example</w:t>
            </w:r>
          </w:p>
        </w:tc>
        <w:tc>
          <w:tcPr>
            <w:tcW w:w="1645" w:type="pct"/>
          </w:tcPr>
          <w:p w14:paraId="774DE733" w14:textId="77777777" w:rsidR="00173AD5" w:rsidRPr="00173AD5" w:rsidRDefault="00173AD5" w:rsidP="00263B73">
            <w:pPr>
              <w:jc w:val="center"/>
              <w:rPr>
                <w:b/>
                <w:sz w:val="20"/>
                <w:szCs w:val="20"/>
              </w:rPr>
            </w:pPr>
            <w:r w:rsidRPr="00173AD5">
              <w:rPr>
                <w:b/>
                <w:sz w:val="20"/>
                <w:szCs w:val="20"/>
              </w:rPr>
              <w:t>Change implemented</w:t>
            </w:r>
          </w:p>
        </w:tc>
      </w:tr>
      <w:tr w:rsidR="00173AD5" w:rsidRPr="00173AD5" w14:paraId="4095B8F7" w14:textId="77777777" w:rsidTr="003A153A">
        <w:trPr>
          <w:jc w:val="center"/>
        </w:trPr>
        <w:tc>
          <w:tcPr>
            <w:tcW w:w="614" w:type="pct"/>
            <w:vMerge w:val="restart"/>
          </w:tcPr>
          <w:p w14:paraId="0A1D719D" w14:textId="77777777" w:rsidR="00173AD5" w:rsidRPr="00173AD5" w:rsidRDefault="00173AD5" w:rsidP="00263B73">
            <w:pPr>
              <w:rPr>
                <w:b/>
                <w:sz w:val="20"/>
                <w:szCs w:val="20"/>
              </w:rPr>
            </w:pPr>
            <w:r w:rsidRPr="00173AD5">
              <w:rPr>
                <w:b/>
                <w:sz w:val="20"/>
                <w:szCs w:val="20"/>
              </w:rPr>
              <w:t>Introductory content</w:t>
            </w:r>
          </w:p>
        </w:tc>
        <w:tc>
          <w:tcPr>
            <w:tcW w:w="1302" w:type="pct"/>
          </w:tcPr>
          <w:p w14:paraId="269C493D" w14:textId="77777777" w:rsidR="00173AD5" w:rsidRPr="00173AD5" w:rsidRDefault="00173AD5" w:rsidP="00263B73">
            <w:pPr>
              <w:rPr>
                <w:sz w:val="20"/>
                <w:szCs w:val="20"/>
              </w:rPr>
            </w:pPr>
            <w:r w:rsidRPr="00173AD5">
              <w:rPr>
                <w:sz w:val="20"/>
                <w:szCs w:val="20"/>
              </w:rPr>
              <w:t>Worry about continuing before being reassured that it would be safe to try new activities with various health conditions/ other concerns</w:t>
            </w:r>
          </w:p>
        </w:tc>
        <w:tc>
          <w:tcPr>
            <w:tcW w:w="1439" w:type="pct"/>
          </w:tcPr>
          <w:p w14:paraId="54B27248" w14:textId="77777777" w:rsidR="00173AD5" w:rsidRPr="00173AD5" w:rsidRDefault="00173AD5" w:rsidP="00263B73">
            <w:pPr>
              <w:rPr>
                <w:sz w:val="20"/>
                <w:szCs w:val="20"/>
              </w:rPr>
            </w:pPr>
            <w:r w:rsidRPr="00173AD5">
              <w:rPr>
                <w:sz w:val="20"/>
                <w:szCs w:val="20"/>
              </w:rPr>
              <w:t xml:space="preserve">“I would have it earlier, yeah, because the question </w:t>
            </w:r>
            <w:proofErr w:type="gramStart"/>
            <w:r w:rsidRPr="00173AD5">
              <w:rPr>
                <w:sz w:val="20"/>
                <w:szCs w:val="20"/>
              </w:rPr>
              <w:t>in itself is</w:t>
            </w:r>
            <w:proofErr w:type="gramEnd"/>
            <w:r w:rsidRPr="00173AD5">
              <w:rPr>
                <w:sz w:val="20"/>
                <w:szCs w:val="20"/>
              </w:rPr>
              <w:t xml:space="preserve"> too sort of set, you know, it, it’s about increasing activity gradually rather than overdoing it.  And I think something about that needs to go before. (P0136)</w:t>
            </w:r>
          </w:p>
        </w:tc>
        <w:tc>
          <w:tcPr>
            <w:tcW w:w="1645" w:type="pct"/>
          </w:tcPr>
          <w:p w14:paraId="5CD70989" w14:textId="77777777" w:rsidR="00173AD5" w:rsidRPr="00173AD5" w:rsidRDefault="00173AD5" w:rsidP="00263B73">
            <w:pPr>
              <w:rPr>
                <w:sz w:val="20"/>
                <w:szCs w:val="20"/>
              </w:rPr>
            </w:pPr>
            <w:r w:rsidRPr="00173AD5">
              <w:rPr>
                <w:sz w:val="20"/>
                <w:szCs w:val="20"/>
              </w:rPr>
              <w:t xml:space="preserve">Although each subsection contained a section addressing concerns, it was deemed important to bring shared concerns forward to the introductory </w:t>
            </w:r>
            <w:proofErr w:type="gramStart"/>
            <w:r w:rsidRPr="00173AD5">
              <w:rPr>
                <w:sz w:val="20"/>
                <w:szCs w:val="20"/>
              </w:rPr>
              <w:t>material</w:t>
            </w:r>
            <w:proofErr w:type="gramEnd"/>
            <w:r w:rsidRPr="00173AD5">
              <w:rPr>
                <w:sz w:val="20"/>
                <w:szCs w:val="20"/>
              </w:rPr>
              <w:t xml:space="preserve"> so people felt happy to proceed with the intervention content</w:t>
            </w:r>
          </w:p>
        </w:tc>
      </w:tr>
      <w:tr w:rsidR="00173AD5" w:rsidRPr="00173AD5" w14:paraId="322AAB60" w14:textId="77777777" w:rsidTr="003A153A">
        <w:trPr>
          <w:jc w:val="center"/>
        </w:trPr>
        <w:tc>
          <w:tcPr>
            <w:tcW w:w="614" w:type="pct"/>
            <w:vMerge/>
          </w:tcPr>
          <w:p w14:paraId="4AE5C0A9" w14:textId="77777777" w:rsidR="00173AD5" w:rsidRPr="00173AD5" w:rsidRDefault="00173AD5" w:rsidP="00263B73">
            <w:pPr>
              <w:rPr>
                <w:b/>
                <w:sz w:val="20"/>
                <w:szCs w:val="20"/>
              </w:rPr>
            </w:pPr>
          </w:p>
        </w:tc>
        <w:tc>
          <w:tcPr>
            <w:tcW w:w="1302" w:type="pct"/>
          </w:tcPr>
          <w:p w14:paraId="6B1CE092" w14:textId="77777777" w:rsidR="00173AD5" w:rsidRPr="00173AD5" w:rsidRDefault="00173AD5" w:rsidP="00263B73">
            <w:pPr>
              <w:rPr>
                <w:sz w:val="20"/>
                <w:szCs w:val="20"/>
              </w:rPr>
            </w:pPr>
            <w:r w:rsidRPr="00173AD5">
              <w:rPr>
                <w:sz w:val="20"/>
                <w:szCs w:val="20"/>
              </w:rPr>
              <w:t>Some pages (and this applied throughout) perceived to be a bit cluttered/ busy with too much text which some found off-putting</w:t>
            </w:r>
          </w:p>
        </w:tc>
        <w:tc>
          <w:tcPr>
            <w:tcW w:w="1439" w:type="pct"/>
          </w:tcPr>
          <w:p w14:paraId="4DE01E53" w14:textId="77777777" w:rsidR="00173AD5" w:rsidRPr="00173AD5" w:rsidRDefault="00173AD5" w:rsidP="00263B73">
            <w:pPr>
              <w:rPr>
                <w:sz w:val="20"/>
                <w:szCs w:val="20"/>
              </w:rPr>
            </w:pPr>
            <w:r w:rsidRPr="00173AD5">
              <w:rPr>
                <w:sz w:val="20"/>
                <w:szCs w:val="20"/>
              </w:rPr>
              <w:t>“</w:t>
            </w:r>
            <w:r w:rsidRPr="00173AD5">
              <w:rPr>
                <w:rFonts w:cs="Arial"/>
                <w:sz w:val="20"/>
                <w:szCs w:val="20"/>
              </w:rPr>
              <w:t>I immediately look at this page and find it untidy and as a, not a struggle, but as a barrier there to reading it clearly and understanding it.  I’m struggling to find what to click to go to next.” (P0245)</w:t>
            </w:r>
          </w:p>
        </w:tc>
        <w:tc>
          <w:tcPr>
            <w:tcW w:w="1645" w:type="pct"/>
          </w:tcPr>
          <w:p w14:paraId="29F8358A" w14:textId="77777777" w:rsidR="00173AD5" w:rsidRPr="00173AD5" w:rsidRDefault="00173AD5" w:rsidP="00263B73">
            <w:pPr>
              <w:rPr>
                <w:sz w:val="20"/>
                <w:szCs w:val="20"/>
              </w:rPr>
            </w:pPr>
            <w:r w:rsidRPr="00173AD5">
              <w:rPr>
                <w:sz w:val="20"/>
                <w:szCs w:val="20"/>
              </w:rPr>
              <w:t>Focusing on identified problematic pages, we edited text to a minimum. Wherever possible text was bullet-</w:t>
            </w:r>
            <w:proofErr w:type="gramStart"/>
            <w:r w:rsidRPr="00173AD5">
              <w:rPr>
                <w:sz w:val="20"/>
                <w:szCs w:val="20"/>
              </w:rPr>
              <w:t>pointed</w:t>
            </w:r>
            <w:proofErr w:type="gramEnd"/>
            <w:r w:rsidRPr="00173AD5">
              <w:rPr>
                <w:sz w:val="20"/>
                <w:szCs w:val="20"/>
              </w:rPr>
              <w:t xml:space="preserve"> and only key messages retained. If important to keep all text on a page, this was split over multiple pages where appropriate.</w:t>
            </w:r>
          </w:p>
        </w:tc>
      </w:tr>
      <w:tr w:rsidR="00173AD5" w:rsidRPr="00173AD5" w14:paraId="5706836D" w14:textId="77777777" w:rsidTr="003A153A">
        <w:trPr>
          <w:jc w:val="center"/>
        </w:trPr>
        <w:tc>
          <w:tcPr>
            <w:tcW w:w="614" w:type="pct"/>
            <w:vMerge w:val="restart"/>
          </w:tcPr>
          <w:p w14:paraId="29FD5D37" w14:textId="77777777" w:rsidR="00173AD5" w:rsidRPr="00173AD5" w:rsidRDefault="00173AD5" w:rsidP="00263B73">
            <w:pPr>
              <w:rPr>
                <w:b/>
                <w:sz w:val="20"/>
                <w:szCs w:val="20"/>
              </w:rPr>
            </w:pPr>
            <w:r w:rsidRPr="00173AD5">
              <w:rPr>
                <w:b/>
                <w:sz w:val="20"/>
                <w:szCs w:val="20"/>
              </w:rPr>
              <w:t>Getting Active</w:t>
            </w:r>
          </w:p>
        </w:tc>
        <w:tc>
          <w:tcPr>
            <w:tcW w:w="1302" w:type="pct"/>
          </w:tcPr>
          <w:p w14:paraId="77EDCA90" w14:textId="77777777" w:rsidR="00173AD5" w:rsidRPr="00173AD5" w:rsidRDefault="00173AD5" w:rsidP="00263B73">
            <w:pPr>
              <w:rPr>
                <w:sz w:val="20"/>
                <w:szCs w:val="20"/>
              </w:rPr>
            </w:pPr>
            <w:r w:rsidRPr="00173AD5">
              <w:rPr>
                <w:sz w:val="20"/>
                <w:szCs w:val="20"/>
              </w:rPr>
              <w:t>Uncertainty about goal setting: some seemed unsure about exactly what they had set themselves goals to do even when goal setting process complete</w:t>
            </w:r>
          </w:p>
        </w:tc>
        <w:tc>
          <w:tcPr>
            <w:tcW w:w="1439" w:type="pct"/>
          </w:tcPr>
          <w:p w14:paraId="7880F05E" w14:textId="77777777" w:rsidR="00173AD5" w:rsidRPr="00173AD5" w:rsidRDefault="00173AD5" w:rsidP="00263B73">
            <w:pPr>
              <w:rPr>
                <w:sz w:val="20"/>
                <w:szCs w:val="20"/>
              </w:rPr>
            </w:pPr>
            <w:r w:rsidRPr="00173AD5">
              <w:rPr>
                <w:sz w:val="20"/>
                <w:szCs w:val="20"/>
              </w:rPr>
              <w:t>“… it's good to have goals, but I think the goals need to be specific. If you're asking people to achieve a goal that's very vague, I don't think they're enthusiastic and I think they give up and they probably give up the whole thing.” (P0111)</w:t>
            </w:r>
          </w:p>
        </w:tc>
        <w:tc>
          <w:tcPr>
            <w:tcW w:w="1645" w:type="pct"/>
          </w:tcPr>
          <w:p w14:paraId="0592424F" w14:textId="77777777" w:rsidR="00173AD5" w:rsidRPr="00173AD5" w:rsidRDefault="00173AD5" w:rsidP="00263B73">
            <w:pPr>
              <w:rPr>
                <w:sz w:val="20"/>
                <w:szCs w:val="20"/>
              </w:rPr>
            </w:pPr>
            <w:r w:rsidRPr="00173AD5">
              <w:rPr>
                <w:sz w:val="20"/>
                <w:szCs w:val="20"/>
              </w:rPr>
              <w:t>After revisiting the activity suggestions made in this section, it was considered that this uncertainty was likely to be arising from the fact that the activity suggestions and plans that people could select were a little too broad – these were amended to more specific options for people to choose from</w:t>
            </w:r>
          </w:p>
        </w:tc>
      </w:tr>
      <w:tr w:rsidR="00173AD5" w:rsidRPr="00173AD5" w14:paraId="270CC19A" w14:textId="77777777" w:rsidTr="003A153A">
        <w:trPr>
          <w:jc w:val="center"/>
        </w:trPr>
        <w:tc>
          <w:tcPr>
            <w:tcW w:w="614" w:type="pct"/>
            <w:vMerge/>
          </w:tcPr>
          <w:p w14:paraId="2FECC550" w14:textId="77777777" w:rsidR="00173AD5" w:rsidRPr="00173AD5" w:rsidRDefault="00173AD5" w:rsidP="00263B73">
            <w:pPr>
              <w:rPr>
                <w:b/>
                <w:sz w:val="20"/>
                <w:szCs w:val="20"/>
              </w:rPr>
            </w:pPr>
          </w:p>
        </w:tc>
        <w:tc>
          <w:tcPr>
            <w:tcW w:w="1302" w:type="pct"/>
          </w:tcPr>
          <w:p w14:paraId="295A6A4D" w14:textId="77777777" w:rsidR="00173AD5" w:rsidRPr="00173AD5" w:rsidRDefault="00173AD5" w:rsidP="00263B73">
            <w:pPr>
              <w:rPr>
                <w:sz w:val="20"/>
                <w:szCs w:val="20"/>
              </w:rPr>
            </w:pPr>
            <w:r w:rsidRPr="00173AD5">
              <w:rPr>
                <w:sz w:val="20"/>
                <w:szCs w:val="20"/>
              </w:rPr>
              <w:t>Many mistaking coloured, bolded text (to emphasise key messages in text) for hyperlinks and expected links to additional content</w:t>
            </w:r>
          </w:p>
        </w:tc>
        <w:tc>
          <w:tcPr>
            <w:tcW w:w="1439" w:type="pct"/>
          </w:tcPr>
          <w:p w14:paraId="0CACD674" w14:textId="77777777" w:rsidR="00173AD5" w:rsidRPr="00173AD5" w:rsidRDefault="00173AD5" w:rsidP="00263B73">
            <w:pPr>
              <w:rPr>
                <w:sz w:val="20"/>
                <w:szCs w:val="20"/>
              </w:rPr>
            </w:pPr>
            <w:r w:rsidRPr="00173AD5">
              <w:rPr>
                <w:sz w:val="20"/>
                <w:szCs w:val="20"/>
              </w:rPr>
              <w:t xml:space="preserve">“…anything else that's in blue, you think you can click on </w:t>
            </w:r>
            <w:proofErr w:type="gramStart"/>
            <w:r w:rsidRPr="00173AD5">
              <w:rPr>
                <w:sz w:val="20"/>
                <w:szCs w:val="20"/>
              </w:rPr>
              <w:t>it”(</w:t>
            </w:r>
            <w:proofErr w:type="gramEnd"/>
            <w:r w:rsidRPr="00173AD5">
              <w:rPr>
                <w:sz w:val="20"/>
                <w:szCs w:val="20"/>
              </w:rPr>
              <w:t>P0102)</w:t>
            </w:r>
          </w:p>
        </w:tc>
        <w:tc>
          <w:tcPr>
            <w:tcW w:w="1645" w:type="pct"/>
          </w:tcPr>
          <w:p w14:paraId="5DABE8BF" w14:textId="77777777" w:rsidR="00173AD5" w:rsidRPr="00173AD5" w:rsidRDefault="00173AD5" w:rsidP="00263B73">
            <w:pPr>
              <w:rPr>
                <w:sz w:val="20"/>
                <w:szCs w:val="20"/>
              </w:rPr>
            </w:pPr>
            <w:r w:rsidRPr="00173AD5">
              <w:rPr>
                <w:sz w:val="20"/>
                <w:szCs w:val="20"/>
              </w:rPr>
              <w:t xml:space="preserve">We removed the colouring of these parts of </w:t>
            </w:r>
            <w:proofErr w:type="gramStart"/>
            <w:r w:rsidRPr="00173AD5">
              <w:rPr>
                <w:sz w:val="20"/>
                <w:szCs w:val="20"/>
              </w:rPr>
              <w:t>text, but</w:t>
            </w:r>
            <w:proofErr w:type="gramEnd"/>
            <w:r w:rsidRPr="00173AD5">
              <w:rPr>
                <w:sz w:val="20"/>
                <w:szCs w:val="20"/>
              </w:rPr>
              <w:t xml:space="preserve"> retained the bolding for emphasis. The minimisation of text to key messages only also addressed this issue. </w:t>
            </w:r>
          </w:p>
        </w:tc>
      </w:tr>
      <w:tr w:rsidR="00173AD5" w:rsidRPr="00173AD5" w14:paraId="5B7CBE3B" w14:textId="77777777" w:rsidTr="003A153A">
        <w:trPr>
          <w:jc w:val="center"/>
        </w:trPr>
        <w:tc>
          <w:tcPr>
            <w:tcW w:w="614" w:type="pct"/>
            <w:vMerge w:val="restart"/>
          </w:tcPr>
          <w:p w14:paraId="2F6BFF19" w14:textId="77777777" w:rsidR="00173AD5" w:rsidRPr="00173AD5" w:rsidRDefault="00173AD5" w:rsidP="00263B73">
            <w:pPr>
              <w:rPr>
                <w:b/>
                <w:sz w:val="20"/>
                <w:szCs w:val="20"/>
              </w:rPr>
            </w:pPr>
            <w:r w:rsidRPr="00173AD5">
              <w:rPr>
                <w:b/>
                <w:sz w:val="20"/>
                <w:szCs w:val="20"/>
              </w:rPr>
              <w:t>Strength and Balance</w:t>
            </w:r>
          </w:p>
        </w:tc>
        <w:tc>
          <w:tcPr>
            <w:tcW w:w="1302" w:type="pct"/>
          </w:tcPr>
          <w:p w14:paraId="5D2626DD" w14:textId="77777777" w:rsidR="00173AD5" w:rsidRPr="00173AD5" w:rsidRDefault="00173AD5" w:rsidP="00263B73">
            <w:pPr>
              <w:rPr>
                <w:sz w:val="20"/>
                <w:szCs w:val="20"/>
              </w:rPr>
            </w:pPr>
            <w:r w:rsidRPr="00173AD5">
              <w:rPr>
                <w:sz w:val="20"/>
                <w:szCs w:val="20"/>
              </w:rPr>
              <w:t>Concern that information provided about the principles of how strength and balance exercises worked (including information about specific movements such as shifting weight to one side) was potentially risky if attempted by those who were less mobile.</w:t>
            </w:r>
          </w:p>
        </w:tc>
        <w:tc>
          <w:tcPr>
            <w:tcW w:w="1439" w:type="pct"/>
          </w:tcPr>
          <w:p w14:paraId="1BADE2C0" w14:textId="77777777" w:rsidR="00173AD5" w:rsidRPr="00173AD5" w:rsidRDefault="00173AD5" w:rsidP="00263B73">
            <w:pPr>
              <w:rPr>
                <w:sz w:val="20"/>
                <w:szCs w:val="20"/>
              </w:rPr>
            </w:pPr>
            <w:r w:rsidRPr="00173AD5">
              <w:rPr>
                <w:sz w:val="20"/>
              </w:rPr>
              <w:t>“…if you have somebody with poor balance, it’s just trying to ensure, how do you ensure that someone who shouldn’t really be standing on one leg doesn’t stand on one leg, despite what you’ve said about being safe.” (P0106)</w:t>
            </w:r>
          </w:p>
        </w:tc>
        <w:tc>
          <w:tcPr>
            <w:tcW w:w="1645" w:type="pct"/>
          </w:tcPr>
          <w:p w14:paraId="78E099E4" w14:textId="77777777" w:rsidR="00173AD5" w:rsidRPr="00173AD5" w:rsidRDefault="00173AD5" w:rsidP="00263B73">
            <w:pPr>
              <w:rPr>
                <w:sz w:val="20"/>
                <w:szCs w:val="20"/>
              </w:rPr>
            </w:pPr>
            <w:r w:rsidRPr="00173AD5">
              <w:rPr>
                <w:sz w:val="20"/>
                <w:szCs w:val="20"/>
              </w:rPr>
              <w:t>The text in this section was reframed to describe the underlying principles of the exercises without reference to specific examples that may be dangerous if attempted by someone with poorer mobility/balance. Instead it now talks about how the suggested activities allow practice of movements to expand individuals ‘comfort zone’ in terms of movements they can make.</w:t>
            </w:r>
          </w:p>
        </w:tc>
      </w:tr>
      <w:tr w:rsidR="00173AD5" w:rsidRPr="00173AD5" w14:paraId="59A4883A" w14:textId="77777777" w:rsidTr="003A153A">
        <w:trPr>
          <w:jc w:val="center"/>
        </w:trPr>
        <w:tc>
          <w:tcPr>
            <w:tcW w:w="614" w:type="pct"/>
            <w:vMerge/>
          </w:tcPr>
          <w:p w14:paraId="5B9AC7C1" w14:textId="77777777" w:rsidR="00173AD5" w:rsidRPr="00173AD5" w:rsidRDefault="00173AD5" w:rsidP="00263B73">
            <w:pPr>
              <w:rPr>
                <w:b/>
                <w:sz w:val="20"/>
                <w:szCs w:val="20"/>
              </w:rPr>
            </w:pPr>
          </w:p>
        </w:tc>
        <w:tc>
          <w:tcPr>
            <w:tcW w:w="1302" w:type="pct"/>
          </w:tcPr>
          <w:p w14:paraId="5BEE2DA6" w14:textId="77777777" w:rsidR="00173AD5" w:rsidRPr="00173AD5" w:rsidRDefault="00173AD5" w:rsidP="00263B73">
            <w:pPr>
              <w:rPr>
                <w:sz w:val="20"/>
                <w:szCs w:val="20"/>
              </w:rPr>
            </w:pPr>
            <w:r w:rsidRPr="00173AD5">
              <w:rPr>
                <w:sz w:val="20"/>
                <w:szCs w:val="20"/>
              </w:rPr>
              <w:t xml:space="preserve">Disagreement with advice that if users are unsure about whether suggested activities are suitable for them, then </w:t>
            </w:r>
            <w:r w:rsidRPr="00173AD5">
              <w:rPr>
                <w:sz w:val="20"/>
                <w:szCs w:val="20"/>
              </w:rPr>
              <w:lastRenderedPageBreak/>
              <w:t>to consult with their GP – users not comfortable with the idea of taking up GP time with these types of queries.</w:t>
            </w:r>
          </w:p>
        </w:tc>
        <w:tc>
          <w:tcPr>
            <w:tcW w:w="1439" w:type="pct"/>
          </w:tcPr>
          <w:p w14:paraId="5B5A20C8" w14:textId="77777777" w:rsidR="00173AD5" w:rsidRPr="00173AD5" w:rsidRDefault="00173AD5" w:rsidP="00263B73">
            <w:pPr>
              <w:rPr>
                <w:sz w:val="20"/>
              </w:rPr>
            </w:pPr>
            <w:r w:rsidRPr="00173AD5">
              <w:rPr>
                <w:sz w:val="20"/>
              </w:rPr>
              <w:lastRenderedPageBreak/>
              <w:t xml:space="preserve">“It’s… I always find this information about checking with your doctor before you start interesting, because I very… well, I say that. I very </w:t>
            </w:r>
            <w:r w:rsidRPr="00173AD5">
              <w:rPr>
                <w:sz w:val="20"/>
              </w:rPr>
              <w:lastRenderedPageBreak/>
              <w:t>seldom make plans to go and visit the doctor. And I certainly wouldn’t regarding this, I think.” (P0105)</w:t>
            </w:r>
          </w:p>
          <w:p w14:paraId="2BA86C94" w14:textId="77777777" w:rsidR="00173AD5" w:rsidRPr="00173AD5" w:rsidRDefault="00173AD5" w:rsidP="00263B73">
            <w:pPr>
              <w:rPr>
                <w:sz w:val="20"/>
                <w:szCs w:val="20"/>
              </w:rPr>
            </w:pPr>
          </w:p>
        </w:tc>
        <w:tc>
          <w:tcPr>
            <w:tcW w:w="1645" w:type="pct"/>
          </w:tcPr>
          <w:p w14:paraId="775A2E06" w14:textId="77777777" w:rsidR="00173AD5" w:rsidRPr="00173AD5" w:rsidRDefault="00173AD5" w:rsidP="00263B73">
            <w:pPr>
              <w:rPr>
                <w:sz w:val="20"/>
                <w:szCs w:val="20"/>
              </w:rPr>
            </w:pPr>
            <w:r w:rsidRPr="00173AD5">
              <w:rPr>
                <w:sz w:val="20"/>
                <w:szCs w:val="20"/>
              </w:rPr>
              <w:lastRenderedPageBreak/>
              <w:t xml:space="preserve">Revised to reassure users that the activities recommended were nothing outside of routine movements made in day-to-day life and that they were likely the </w:t>
            </w:r>
            <w:r w:rsidRPr="00173AD5">
              <w:rPr>
                <w:sz w:val="20"/>
                <w:szCs w:val="20"/>
              </w:rPr>
              <w:lastRenderedPageBreak/>
              <w:t>best judge of whether they could safely/comfortably do these Also encouraged to discuss with those who knew them well, and only seek advice from GP for serious concerns.</w:t>
            </w:r>
          </w:p>
        </w:tc>
      </w:tr>
      <w:tr w:rsidR="00173AD5" w:rsidRPr="00173AD5" w14:paraId="6404F481" w14:textId="77777777" w:rsidTr="003A153A">
        <w:trPr>
          <w:jc w:val="center"/>
        </w:trPr>
        <w:tc>
          <w:tcPr>
            <w:tcW w:w="614" w:type="pct"/>
            <w:vMerge w:val="restart"/>
          </w:tcPr>
          <w:p w14:paraId="180AF037" w14:textId="77777777" w:rsidR="00173AD5" w:rsidRPr="00173AD5" w:rsidRDefault="00173AD5" w:rsidP="00263B73">
            <w:pPr>
              <w:rPr>
                <w:b/>
                <w:sz w:val="20"/>
                <w:szCs w:val="20"/>
              </w:rPr>
            </w:pPr>
            <w:r w:rsidRPr="00173AD5">
              <w:rPr>
                <w:b/>
                <w:sz w:val="20"/>
                <w:szCs w:val="20"/>
              </w:rPr>
              <w:lastRenderedPageBreak/>
              <w:t>Breaks from Sitting</w:t>
            </w:r>
          </w:p>
        </w:tc>
        <w:tc>
          <w:tcPr>
            <w:tcW w:w="1302" w:type="pct"/>
          </w:tcPr>
          <w:p w14:paraId="76AE2AF8" w14:textId="77777777" w:rsidR="00173AD5" w:rsidRPr="00173AD5" w:rsidRDefault="00173AD5" w:rsidP="00263B73">
            <w:pPr>
              <w:rPr>
                <w:sz w:val="20"/>
                <w:szCs w:val="20"/>
              </w:rPr>
            </w:pPr>
            <w:r w:rsidRPr="00173AD5">
              <w:rPr>
                <w:sz w:val="20"/>
                <w:szCs w:val="20"/>
              </w:rPr>
              <w:t>Some activity plans about how to implement recommendations deemed unrealistic or ‘silly’ – e.g. purposely leaving objects upstairs that you know you will need downstairs to increase steps around the house</w:t>
            </w:r>
          </w:p>
        </w:tc>
        <w:tc>
          <w:tcPr>
            <w:tcW w:w="1439" w:type="pct"/>
          </w:tcPr>
          <w:p w14:paraId="12B366C1" w14:textId="77777777" w:rsidR="00173AD5" w:rsidRPr="00173AD5" w:rsidRDefault="00173AD5" w:rsidP="00263B73">
            <w:pPr>
              <w:rPr>
                <w:sz w:val="20"/>
                <w:szCs w:val="20"/>
              </w:rPr>
            </w:pPr>
            <w:r w:rsidRPr="00173AD5">
              <w:rPr>
                <w:sz w:val="20"/>
                <w:szCs w:val="20"/>
              </w:rPr>
              <w:t xml:space="preserve">“Leave your bedtime book on the kitchen table. I don't get that one. How does that work? You're just </w:t>
            </w:r>
            <w:proofErr w:type="spellStart"/>
            <w:r w:rsidRPr="00173AD5">
              <w:rPr>
                <w:sz w:val="20"/>
                <w:szCs w:val="20"/>
              </w:rPr>
              <w:t>gonna</w:t>
            </w:r>
            <w:proofErr w:type="spellEnd"/>
            <w:r w:rsidRPr="00173AD5">
              <w:rPr>
                <w:sz w:val="20"/>
                <w:szCs w:val="20"/>
              </w:rPr>
              <w:t xml:space="preserve"> pick it up when you're downstairs and carry it to the bedroom and then bring it back down…” (P0101)</w:t>
            </w:r>
          </w:p>
        </w:tc>
        <w:tc>
          <w:tcPr>
            <w:tcW w:w="1645" w:type="pct"/>
          </w:tcPr>
          <w:p w14:paraId="0779BAEE" w14:textId="77777777" w:rsidR="00173AD5" w:rsidRPr="00173AD5" w:rsidRDefault="00173AD5" w:rsidP="00263B73">
            <w:pPr>
              <w:rPr>
                <w:sz w:val="20"/>
                <w:szCs w:val="20"/>
              </w:rPr>
            </w:pPr>
            <w:r w:rsidRPr="00173AD5">
              <w:rPr>
                <w:sz w:val="20"/>
                <w:szCs w:val="20"/>
              </w:rPr>
              <w:t xml:space="preserve">Such examples were removed or replaced. New suggestions focused on ways people could: add </w:t>
            </w:r>
            <w:r w:rsidRPr="00173AD5">
              <w:rPr>
                <w:sz w:val="20"/>
                <w:szCs w:val="20"/>
                <w:u w:val="single"/>
              </w:rPr>
              <w:t>some</w:t>
            </w:r>
            <w:r w:rsidRPr="00173AD5">
              <w:rPr>
                <w:sz w:val="20"/>
                <w:szCs w:val="20"/>
              </w:rPr>
              <w:t xml:space="preserve"> movement in to times they might be completely sedentary (e.g. leg raises whilst watching TV); add </w:t>
            </w:r>
            <w:r w:rsidRPr="00173AD5">
              <w:rPr>
                <w:sz w:val="20"/>
                <w:szCs w:val="20"/>
                <w:u w:val="single"/>
              </w:rPr>
              <w:t>more</w:t>
            </w:r>
            <w:r w:rsidRPr="00173AD5">
              <w:rPr>
                <w:sz w:val="20"/>
                <w:szCs w:val="20"/>
              </w:rPr>
              <w:t xml:space="preserve"> movement into standing or mostly sedentary times (e.g. marching on the spot whilst brushing teeth)</w:t>
            </w:r>
          </w:p>
        </w:tc>
      </w:tr>
      <w:tr w:rsidR="00173AD5" w:rsidRPr="00173AD5" w14:paraId="1D2C89DE" w14:textId="77777777" w:rsidTr="003A153A">
        <w:trPr>
          <w:jc w:val="center"/>
        </w:trPr>
        <w:tc>
          <w:tcPr>
            <w:tcW w:w="614" w:type="pct"/>
            <w:vMerge/>
          </w:tcPr>
          <w:p w14:paraId="2D24F3F9" w14:textId="77777777" w:rsidR="00173AD5" w:rsidRPr="00173AD5" w:rsidRDefault="00173AD5" w:rsidP="00263B73">
            <w:pPr>
              <w:rPr>
                <w:b/>
                <w:sz w:val="20"/>
                <w:szCs w:val="20"/>
              </w:rPr>
            </w:pPr>
          </w:p>
        </w:tc>
        <w:tc>
          <w:tcPr>
            <w:tcW w:w="1302" w:type="pct"/>
          </w:tcPr>
          <w:p w14:paraId="7DB05BA3" w14:textId="77777777" w:rsidR="00173AD5" w:rsidRPr="00173AD5" w:rsidRDefault="00173AD5" w:rsidP="00263B73">
            <w:pPr>
              <w:rPr>
                <w:sz w:val="20"/>
                <w:szCs w:val="20"/>
              </w:rPr>
            </w:pPr>
            <w:r w:rsidRPr="00173AD5">
              <w:rPr>
                <w:sz w:val="20"/>
                <w:szCs w:val="20"/>
              </w:rPr>
              <w:t xml:space="preserve">Some activities to identify common times/places for sitting, were not considered either: a) a suitable target for change (i.e. at </w:t>
            </w:r>
            <w:proofErr w:type="gramStart"/>
            <w:r w:rsidRPr="00173AD5">
              <w:rPr>
                <w:sz w:val="20"/>
                <w:szCs w:val="20"/>
              </w:rPr>
              <w:t>doctors</w:t>
            </w:r>
            <w:proofErr w:type="gramEnd"/>
            <w:r w:rsidRPr="00173AD5">
              <w:rPr>
                <w:sz w:val="20"/>
                <w:szCs w:val="20"/>
              </w:rPr>
              <w:t xml:space="preserve"> surgery), or b) an activity that they would actually do sitting down (e.g. brushing teeth)</w:t>
            </w:r>
          </w:p>
        </w:tc>
        <w:tc>
          <w:tcPr>
            <w:tcW w:w="1439" w:type="pct"/>
          </w:tcPr>
          <w:p w14:paraId="71B887A7" w14:textId="77777777" w:rsidR="00173AD5" w:rsidRPr="00173AD5" w:rsidRDefault="00173AD5" w:rsidP="00263B73">
            <w:pPr>
              <w:rPr>
                <w:sz w:val="20"/>
                <w:szCs w:val="20"/>
              </w:rPr>
            </w:pPr>
            <w:r w:rsidRPr="00173AD5">
              <w:rPr>
                <w:sz w:val="20"/>
                <w:szCs w:val="20"/>
              </w:rPr>
              <w:t>“Yeah, I think if you stood up when you were waiting to see a doctor or nurse… I think you'd… people don't stand up, do they?”</w:t>
            </w:r>
          </w:p>
          <w:p w14:paraId="4F391338" w14:textId="77777777" w:rsidR="00173AD5" w:rsidRPr="00173AD5" w:rsidRDefault="00173AD5" w:rsidP="00263B73">
            <w:pPr>
              <w:rPr>
                <w:sz w:val="20"/>
                <w:szCs w:val="20"/>
              </w:rPr>
            </w:pPr>
            <w:r w:rsidRPr="00173AD5">
              <w:rPr>
                <w:sz w:val="20"/>
                <w:szCs w:val="20"/>
              </w:rPr>
              <w:t>(J0112)</w:t>
            </w:r>
          </w:p>
        </w:tc>
        <w:tc>
          <w:tcPr>
            <w:tcW w:w="1645" w:type="pct"/>
          </w:tcPr>
          <w:p w14:paraId="5BA3276E" w14:textId="77777777" w:rsidR="00173AD5" w:rsidRPr="00173AD5" w:rsidRDefault="00173AD5" w:rsidP="00263B73">
            <w:pPr>
              <w:rPr>
                <w:sz w:val="20"/>
                <w:szCs w:val="20"/>
              </w:rPr>
            </w:pPr>
            <w:r w:rsidRPr="00173AD5">
              <w:rPr>
                <w:sz w:val="20"/>
                <w:szCs w:val="20"/>
              </w:rPr>
              <w:t>These suggestions were removed</w:t>
            </w:r>
          </w:p>
        </w:tc>
      </w:tr>
      <w:tr w:rsidR="00173AD5" w:rsidRPr="00173AD5" w14:paraId="5ED15E78" w14:textId="77777777" w:rsidTr="003A153A">
        <w:trPr>
          <w:jc w:val="center"/>
        </w:trPr>
        <w:tc>
          <w:tcPr>
            <w:tcW w:w="614" w:type="pct"/>
            <w:vMerge w:val="restart"/>
          </w:tcPr>
          <w:p w14:paraId="50B1DA7F" w14:textId="77777777" w:rsidR="00173AD5" w:rsidRPr="00173AD5" w:rsidRDefault="00173AD5" w:rsidP="00263B73">
            <w:pPr>
              <w:rPr>
                <w:b/>
                <w:sz w:val="20"/>
                <w:szCs w:val="20"/>
              </w:rPr>
            </w:pPr>
            <w:r w:rsidRPr="00173AD5">
              <w:rPr>
                <w:b/>
                <w:sz w:val="20"/>
                <w:szCs w:val="20"/>
              </w:rPr>
              <w:t>Brain Training</w:t>
            </w:r>
          </w:p>
        </w:tc>
        <w:tc>
          <w:tcPr>
            <w:tcW w:w="1302" w:type="pct"/>
          </w:tcPr>
          <w:p w14:paraId="5218139A" w14:textId="77777777" w:rsidR="00173AD5" w:rsidRPr="00173AD5" w:rsidRDefault="00173AD5" w:rsidP="00263B73">
            <w:pPr>
              <w:rPr>
                <w:sz w:val="20"/>
                <w:szCs w:val="20"/>
              </w:rPr>
            </w:pPr>
            <w:r w:rsidRPr="00173AD5">
              <w:rPr>
                <w:sz w:val="20"/>
                <w:szCs w:val="20"/>
              </w:rPr>
              <w:t xml:space="preserve">The wording of some True/False quiz questions was considered confusing, e.g. one stated that the purpose of brain training games was to keep improving your score. If/when people answered ‘True’, they were surprised when their answer wasn’t considered correct </w:t>
            </w:r>
          </w:p>
        </w:tc>
        <w:tc>
          <w:tcPr>
            <w:tcW w:w="1439" w:type="pct"/>
          </w:tcPr>
          <w:p w14:paraId="00B4D025" w14:textId="77777777" w:rsidR="00173AD5" w:rsidRPr="00173AD5" w:rsidRDefault="00173AD5" w:rsidP="00263B73">
            <w:pPr>
              <w:rPr>
                <w:sz w:val="20"/>
                <w:szCs w:val="20"/>
              </w:rPr>
            </w:pPr>
            <w:r w:rsidRPr="00173AD5">
              <w:rPr>
                <w:sz w:val="20"/>
                <w:szCs w:val="20"/>
              </w:rPr>
              <w:t xml:space="preserve">“Yeah, well that’s, that automatically to me should be true but it’s, you </w:t>
            </w:r>
            <w:proofErr w:type="gramStart"/>
            <w:r w:rsidRPr="00173AD5">
              <w:rPr>
                <w:sz w:val="20"/>
                <w:szCs w:val="20"/>
              </w:rPr>
              <w:t>explaining</w:t>
            </w:r>
            <w:proofErr w:type="gramEnd"/>
            <w:r w:rsidRPr="00173AD5">
              <w:rPr>
                <w:sz w:val="20"/>
                <w:szCs w:val="20"/>
              </w:rPr>
              <w:t xml:space="preserve"> it, but it’s not clear.  The point of brain training is for you to get better, any training is to get better, but it said it’s false.” (P0104)</w:t>
            </w:r>
          </w:p>
        </w:tc>
        <w:tc>
          <w:tcPr>
            <w:tcW w:w="1645" w:type="pct"/>
          </w:tcPr>
          <w:p w14:paraId="33A1BCB6" w14:textId="77777777" w:rsidR="00173AD5" w:rsidRPr="00173AD5" w:rsidRDefault="00173AD5" w:rsidP="00263B73">
            <w:pPr>
              <w:rPr>
                <w:sz w:val="20"/>
                <w:szCs w:val="20"/>
              </w:rPr>
            </w:pPr>
            <w:r w:rsidRPr="00173AD5">
              <w:rPr>
                <w:sz w:val="20"/>
                <w:szCs w:val="20"/>
              </w:rPr>
              <w:t xml:space="preserve">To ensure participants remained engaged with these quiz questions and did not take away the wrong message, wording/ feedback was revisited and amended where necessary. In this example, the feedback was clarified to state that whilst a good aim to try and improve scores, the important factor is continuing to practice these games </w:t>
            </w:r>
            <w:proofErr w:type="gramStart"/>
            <w:r w:rsidRPr="00173AD5">
              <w:rPr>
                <w:sz w:val="20"/>
                <w:szCs w:val="20"/>
              </w:rPr>
              <w:t>whether or not</w:t>
            </w:r>
            <w:proofErr w:type="gramEnd"/>
            <w:r w:rsidRPr="00173AD5">
              <w:rPr>
                <w:sz w:val="20"/>
                <w:szCs w:val="20"/>
              </w:rPr>
              <w:t xml:space="preserve"> your score improves</w:t>
            </w:r>
          </w:p>
        </w:tc>
      </w:tr>
      <w:tr w:rsidR="00173AD5" w:rsidRPr="00173AD5" w14:paraId="55EEC2B3" w14:textId="77777777" w:rsidTr="003A153A">
        <w:trPr>
          <w:jc w:val="center"/>
        </w:trPr>
        <w:tc>
          <w:tcPr>
            <w:tcW w:w="614" w:type="pct"/>
            <w:vMerge/>
          </w:tcPr>
          <w:p w14:paraId="21220A75" w14:textId="77777777" w:rsidR="00173AD5" w:rsidRPr="00173AD5" w:rsidRDefault="00173AD5" w:rsidP="00263B73">
            <w:pPr>
              <w:rPr>
                <w:sz w:val="20"/>
                <w:szCs w:val="20"/>
              </w:rPr>
            </w:pPr>
          </w:p>
        </w:tc>
        <w:tc>
          <w:tcPr>
            <w:tcW w:w="1302" w:type="pct"/>
          </w:tcPr>
          <w:p w14:paraId="31F7F908" w14:textId="77777777" w:rsidR="00173AD5" w:rsidRPr="00173AD5" w:rsidRDefault="00173AD5" w:rsidP="00263B73">
            <w:pPr>
              <w:rPr>
                <w:sz w:val="20"/>
                <w:szCs w:val="20"/>
              </w:rPr>
            </w:pPr>
            <w:r w:rsidRPr="00173AD5">
              <w:rPr>
                <w:sz w:val="20"/>
                <w:szCs w:val="20"/>
              </w:rPr>
              <w:t xml:space="preserve">Given different structure of the Brain Training section compared to other sections, a page preceding the Brain Training menu explained how to use menu page, but this created confusion </w:t>
            </w:r>
          </w:p>
        </w:tc>
        <w:tc>
          <w:tcPr>
            <w:tcW w:w="1439" w:type="pct"/>
          </w:tcPr>
          <w:p w14:paraId="1119692C" w14:textId="77777777" w:rsidR="00173AD5" w:rsidRPr="00173AD5" w:rsidRDefault="00173AD5" w:rsidP="00263B73">
            <w:pPr>
              <w:rPr>
                <w:sz w:val="20"/>
                <w:szCs w:val="20"/>
              </w:rPr>
            </w:pPr>
            <w:r w:rsidRPr="00173AD5">
              <w:rPr>
                <w:sz w:val="20"/>
                <w:szCs w:val="20"/>
              </w:rPr>
              <w:t>“It's a bit confusing, this one. I don't know quite why. This bit I think might be more beneficial on the next page?” (J0112)</w:t>
            </w:r>
          </w:p>
        </w:tc>
        <w:tc>
          <w:tcPr>
            <w:tcW w:w="1645" w:type="pct"/>
          </w:tcPr>
          <w:p w14:paraId="16E4787B" w14:textId="77777777" w:rsidR="00173AD5" w:rsidRPr="00173AD5" w:rsidRDefault="00173AD5" w:rsidP="00263B73">
            <w:pPr>
              <w:rPr>
                <w:sz w:val="20"/>
                <w:szCs w:val="20"/>
              </w:rPr>
            </w:pPr>
            <w:r w:rsidRPr="00173AD5">
              <w:rPr>
                <w:sz w:val="20"/>
                <w:szCs w:val="20"/>
              </w:rPr>
              <w:t>This page was removed and the navigation around the Brain Training menu pages was revised to ensure that it was clear how users could access each element of the Brain Training module – most importantly the link to the Brain Training games.</w:t>
            </w:r>
          </w:p>
        </w:tc>
      </w:tr>
    </w:tbl>
    <w:p w14:paraId="35DF7807" w14:textId="77777777" w:rsidR="005B170E" w:rsidRDefault="005B170E" w:rsidP="00263B73">
      <w:pPr>
        <w:ind w:left="1440" w:firstLine="720"/>
      </w:pPr>
    </w:p>
    <w:p w14:paraId="7E271FA4" w14:textId="76E40612" w:rsidR="005B170E" w:rsidRDefault="00F815ED" w:rsidP="00263B73">
      <w:pPr>
        <w:pStyle w:val="Heading1"/>
      </w:pPr>
      <w:r>
        <w:t xml:space="preserve">List of </w:t>
      </w:r>
      <w:r w:rsidR="00C817A2">
        <w:t>Additional Files</w:t>
      </w:r>
    </w:p>
    <w:p w14:paraId="44468977" w14:textId="77777777" w:rsidR="000A04E5" w:rsidRDefault="000A04E5" w:rsidP="00263B73">
      <w:pPr>
        <w:rPr>
          <w:b/>
        </w:rPr>
      </w:pPr>
    </w:p>
    <w:p w14:paraId="77FF3093" w14:textId="180D0895" w:rsidR="0035521C" w:rsidRDefault="00A80D54" w:rsidP="000D529E">
      <w:pPr>
        <w:spacing w:line="480" w:lineRule="auto"/>
      </w:pPr>
      <w:r>
        <w:lastRenderedPageBreak/>
        <w:t>Additional Table 1 (.</w:t>
      </w:r>
      <w:r w:rsidR="004867AF">
        <w:t>pdf</w:t>
      </w:r>
      <w:r>
        <w:t xml:space="preserve">) - </w:t>
      </w:r>
      <w:r w:rsidR="0035521C">
        <w:t>Intervention actions employed in each phase of the Active Brains development process</w:t>
      </w:r>
    </w:p>
    <w:p w14:paraId="41588BC1" w14:textId="063D2253" w:rsidR="00A80D54" w:rsidRDefault="00A80D54" w:rsidP="000D529E">
      <w:pPr>
        <w:tabs>
          <w:tab w:val="left" w:pos="1461"/>
        </w:tabs>
        <w:spacing w:line="480" w:lineRule="auto"/>
      </w:pPr>
      <w:r>
        <w:t>Additional Table 2 (.</w:t>
      </w:r>
      <w:r w:rsidR="004867AF">
        <w:t>pdf</w:t>
      </w:r>
      <w:r>
        <w:t xml:space="preserve">) - </w:t>
      </w:r>
      <w:r w:rsidR="0035521C" w:rsidRPr="000A04E5">
        <w:t>Search strategies</w:t>
      </w:r>
      <w:r w:rsidR="0035521C">
        <w:t xml:space="preserve"> employed in reviewing conducted during development phase</w:t>
      </w:r>
    </w:p>
    <w:p w14:paraId="0873A120" w14:textId="4256B50D" w:rsidR="00A80D54" w:rsidRDefault="00A80D54" w:rsidP="000D529E">
      <w:pPr>
        <w:tabs>
          <w:tab w:val="left" w:pos="1461"/>
        </w:tabs>
        <w:spacing w:line="480" w:lineRule="auto"/>
      </w:pPr>
      <w:r>
        <w:t>Additional Table 3 (.</w:t>
      </w:r>
      <w:r w:rsidR="004867AF">
        <w:t>pdf</w:t>
      </w:r>
      <w:r>
        <w:t xml:space="preserve">) - </w:t>
      </w:r>
      <w:r w:rsidR="0035521C" w:rsidRPr="00E03A27">
        <w:t>Excerpts from Table of Changes</w:t>
      </w:r>
    </w:p>
    <w:p w14:paraId="45B78478" w14:textId="6422ABAB" w:rsidR="00A80D54" w:rsidRDefault="004867AF" w:rsidP="000D529E">
      <w:pPr>
        <w:tabs>
          <w:tab w:val="left" w:pos="1461"/>
        </w:tabs>
        <w:spacing w:line="480" w:lineRule="auto"/>
      </w:pPr>
      <w:r>
        <w:t>Additional Table 4 (.pdf</w:t>
      </w:r>
      <w:r w:rsidR="00A80D54">
        <w:t xml:space="preserve">) - </w:t>
      </w:r>
      <w:r w:rsidR="0035521C" w:rsidRPr="00893253">
        <w:t xml:space="preserve">Behavioural analysis of </w:t>
      </w:r>
      <w:r w:rsidR="0035521C">
        <w:t>Active Brains</w:t>
      </w:r>
      <w:r w:rsidR="0035521C" w:rsidRPr="00893253">
        <w:t xml:space="preserve"> using the Behaviour Change Wheel (BCW) and Theoretical Domains Framework (TDF)</w:t>
      </w:r>
    </w:p>
    <w:p w14:paraId="47259824" w14:textId="63BA04D1" w:rsidR="00502736" w:rsidRPr="00D62D21" w:rsidRDefault="00A80D54" w:rsidP="00D62D21">
      <w:pPr>
        <w:tabs>
          <w:tab w:val="left" w:pos="1461"/>
        </w:tabs>
        <w:spacing w:line="480" w:lineRule="auto"/>
      </w:pPr>
      <w:r>
        <w:t>Additional Figure 1 (.</w:t>
      </w:r>
      <w:r w:rsidR="0019080C">
        <w:t>jpg</w:t>
      </w:r>
      <w:r>
        <w:t xml:space="preserve">) - </w:t>
      </w:r>
      <w:r w:rsidR="0035521C" w:rsidRPr="00E03A27">
        <w:t>Full Active Brains intervention logic model</w:t>
      </w:r>
    </w:p>
    <w:sectPr w:rsidR="00502736" w:rsidRPr="00D62D21" w:rsidSect="0094367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33C0B6" w14:textId="77777777" w:rsidR="00DB2376" w:rsidRDefault="00DB2376" w:rsidP="00181EE6">
      <w:pPr>
        <w:spacing w:after="0" w:line="240" w:lineRule="auto"/>
      </w:pPr>
      <w:r>
        <w:separator/>
      </w:r>
    </w:p>
  </w:endnote>
  <w:endnote w:type="continuationSeparator" w:id="0">
    <w:p w14:paraId="29D1F669" w14:textId="77777777" w:rsidR="00DB2376" w:rsidRDefault="00DB2376" w:rsidP="00181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8226734"/>
      <w:docPartObj>
        <w:docPartGallery w:val="Page Numbers (Bottom of Page)"/>
        <w:docPartUnique/>
      </w:docPartObj>
    </w:sdtPr>
    <w:sdtEndPr>
      <w:rPr>
        <w:noProof/>
      </w:rPr>
    </w:sdtEndPr>
    <w:sdtContent>
      <w:p w14:paraId="3380ADA9" w14:textId="1B63E0BC" w:rsidR="00DB2376" w:rsidRDefault="00DB2376">
        <w:pPr>
          <w:pStyle w:val="Footer"/>
          <w:jc w:val="right"/>
        </w:pPr>
        <w:r>
          <w:fldChar w:fldCharType="begin"/>
        </w:r>
        <w:r>
          <w:instrText xml:space="preserve"> PAGE   \* MERGEFORMAT </w:instrText>
        </w:r>
        <w:r>
          <w:fldChar w:fldCharType="separate"/>
        </w:r>
        <w:r>
          <w:rPr>
            <w:noProof/>
          </w:rPr>
          <w:t>36</w:t>
        </w:r>
        <w:r>
          <w:rPr>
            <w:noProof/>
          </w:rPr>
          <w:fldChar w:fldCharType="end"/>
        </w:r>
      </w:p>
    </w:sdtContent>
  </w:sdt>
  <w:p w14:paraId="347D4170" w14:textId="77777777" w:rsidR="00DB2376" w:rsidRDefault="00DB2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B1C9F6" w14:textId="77777777" w:rsidR="00DB2376" w:rsidRDefault="00DB2376" w:rsidP="00181EE6">
      <w:pPr>
        <w:spacing w:after="0" w:line="240" w:lineRule="auto"/>
      </w:pPr>
      <w:r>
        <w:separator/>
      </w:r>
    </w:p>
  </w:footnote>
  <w:footnote w:type="continuationSeparator" w:id="0">
    <w:p w14:paraId="64849166" w14:textId="77777777" w:rsidR="00DB2376" w:rsidRDefault="00DB2376" w:rsidP="00181E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6760F"/>
    <w:multiLevelType w:val="multilevel"/>
    <w:tmpl w:val="EAF209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935779E"/>
    <w:multiLevelType w:val="multilevel"/>
    <w:tmpl w:val="60C610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77757A4"/>
    <w:multiLevelType w:val="hybridMultilevel"/>
    <w:tmpl w:val="EDE2B454"/>
    <w:lvl w:ilvl="0" w:tplc="93FA41C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942142"/>
    <w:multiLevelType w:val="hybridMultilevel"/>
    <w:tmpl w:val="1812B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B62719"/>
    <w:multiLevelType w:val="hybridMultilevel"/>
    <w:tmpl w:val="EAE6F8CC"/>
    <w:lvl w:ilvl="0" w:tplc="49EC34E6">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2932D6"/>
    <w:multiLevelType w:val="multilevel"/>
    <w:tmpl w:val="05CE09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C4606D"/>
    <w:multiLevelType w:val="hybridMultilevel"/>
    <w:tmpl w:val="C936BCB6"/>
    <w:lvl w:ilvl="0" w:tplc="9DC4E02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2A186D"/>
    <w:multiLevelType w:val="multilevel"/>
    <w:tmpl w:val="953EFA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9EB64A9"/>
    <w:multiLevelType w:val="multilevel"/>
    <w:tmpl w:val="C2D272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04A73"/>
    <w:multiLevelType w:val="multilevel"/>
    <w:tmpl w:val="DA48A6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FC96AF7"/>
    <w:multiLevelType w:val="multilevel"/>
    <w:tmpl w:val="96F6F3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992900"/>
    <w:multiLevelType w:val="hybridMultilevel"/>
    <w:tmpl w:val="22F454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53F6E54"/>
    <w:multiLevelType w:val="hybridMultilevel"/>
    <w:tmpl w:val="B2003398"/>
    <w:lvl w:ilvl="0" w:tplc="B83437A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473544"/>
    <w:multiLevelType w:val="hybridMultilevel"/>
    <w:tmpl w:val="B1605BDE"/>
    <w:lvl w:ilvl="0" w:tplc="AD320C14">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865BAE"/>
    <w:multiLevelType w:val="hybridMultilevel"/>
    <w:tmpl w:val="C428EC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A31720"/>
    <w:multiLevelType w:val="hybridMultilevel"/>
    <w:tmpl w:val="E6FABB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5C06FF"/>
    <w:multiLevelType w:val="multilevel"/>
    <w:tmpl w:val="0BF06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A02426"/>
    <w:multiLevelType w:val="hybridMultilevel"/>
    <w:tmpl w:val="7FD45CA2"/>
    <w:lvl w:ilvl="0" w:tplc="D56E8B68">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593483"/>
    <w:multiLevelType w:val="hybridMultilevel"/>
    <w:tmpl w:val="87900B9E"/>
    <w:lvl w:ilvl="0" w:tplc="280A67CC">
      <w:start w:val="8"/>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68476DD"/>
    <w:multiLevelType w:val="hybridMultilevel"/>
    <w:tmpl w:val="9CFA9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204054"/>
    <w:multiLevelType w:val="hybridMultilevel"/>
    <w:tmpl w:val="F92C8E56"/>
    <w:lvl w:ilvl="0" w:tplc="E1FE6298">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AB2D35"/>
    <w:multiLevelType w:val="hybridMultilevel"/>
    <w:tmpl w:val="21F89E86"/>
    <w:lvl w:ilvl="0" w:tplc="8A08E184">
      <w:start w:val="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C92642"/>
    <w:multiLevelType w:val="hybridMultilevel"/>
    <w:tmpl w:val="D9F879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2834B1"/>
    <w:multiLevelType w:val="multilevel"/>
    <w:tmpl w:val="48E28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631588"/>
    <w:multiLevelType w:val="hybridMultilevel"/>
    <w:tmpl w:val="EF82F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8C3849"/>
    <w:multiLevelType w:val="multilevel"/>
    <w:tmpl w:val="20C23D42"/>
    <w:lvl w:ilvl="0">
      <w:start w:val="2"/>
      <w:numFmt w:val="decimal"/>
      <w:lvlText w:val="%1"/>
      <w:lvlJc w:val="left"/>
      <w:pPr>
        <w:ind w:left="360" w:hanging="360"/>
      </w:pPr>
      <w:rPr>
        <w:rFonts w:hint="default"/>
      </w:rPr>
    </w:lvl>
    <w:lvl w:ilvl="1">
      <w:start w:val="1"/>
      <w:numFmt w:val="decimal"/>
      <w:lvlText w:val="%1.%2"/>
      <w:lvlJc w:val="left"/>
      <w:pPr>
        <w:ind w:left="407" w:hanging="360"/>
      </w:pPr>
      <w:rPr>
        <w:rFonts w:hint="default"/>
      </w:rPr>
    </w:lvl>
    <w:lvl w:ilvl="2">
      <w:start w:val="1"/>
      <w:numFmt w:val="decimal"/>
      <w:lvlText w:val="%1.%2.%3"/>
      <w:lvlJc w:val="left"/>
      <w:pPr>
        <w:ind w:left="814" w:hanging="720"/>
      </w:pPr>
      <w:rPr>
        <w:rFonts w:hint="default"/>
      </w:rPr>
    </w:lvl>
    <w:lvl w:ilvl="3">
      <w:start w:val="1"/>
      <w:numFmt w:val="decimal"/>
      <w:lvlText w:val="%1.%2.%3.%4"/>
      <w:lvlJc w:val="left"/>
      <w:pPr>
        <w:ind w:left="861" w:hanging="720"/>
      </w:pPr>
      <w:rPr>
        <w:rFonts w:hint="default"/>
      </w:rPr>
    </w:lvl>
    <w:lvl w:ilvl="4">
      <w:start w:val="1"/>
      <w:numFmt w:val="decimal"/>
      <w:lvlText w:val="%1.%2.%3.%4.%5"/>
      <w:lvlJc w:val="left"/>
      <w:pPr>
        <w:ind w:left="1268" w:hanging="1080"/>
      </w:pPr>
      <w:rPr>
        <w:rFonts w:hint="default"/>
      </w:rPr>
    </w:lvl>
    <w:lvl w:ilvl="5">
      <w:start w:val="1"/>
      <w:numFmt w:val="decimal"/>
      <w:lvlText w:val="%1.%2.%3.%4.%5.%6"/>
      <w:lvlJc w:val="left"/>
      <w:pPr>
        <w:ind w:left="1315" w:hanging="1080"/>
      </w:pPr>
      <w:rPr>
        <w:rFonts w:hint="default"/>
      </w:rPr>
    </w:lvl>
    <w:lvl w:ilvl="6">
      <w:start w:val="1"/>
      <w:numFmt w:val="decimal"/>
      <w:lvlText w:val="%1.%2.%3.%4.%5.%6.%7"/>
      <w:lvlJc w:val="left"/>
      <w:pPr>
        <w:ind w:left="1722" w:hanging="1440"/>
      </w:pPr>
      <w:rPr>
        <w:rFonts w:hint="default"/>
      </w:rPr>
    </w:lvl>
    <w:lvl w:ilvl="7">
      <w:start w:val="1"/>
      <w:numFmt w:val="decimal"/>
      <w:lvlText w:val="%1.%2.%3.%4.%5.%6.%7.%8"/>
      <w:lvlJc w:val="left"/>
      <w:pPr>
        <w:ind w:left="1769" w:hanging="1440"/>
      </w:pPr>
      <w:rPr>
        <w:rFonts w:hint="default"/>
      </w:rPr>
    </w:lvl>
    <w:lvl w:ilvl="8">
      <w:start w:val="1"/>
      <w:numFmt w:val="decimal"/>
      <w:lvlText w:val="%1.%2.%3.%4.%5.%6.%7.%8.%9"/>
      <w:lvlJc w:val="left"/>
      <w:pPr>
        <w:ind w:left="2176" w:hanging="1800"/>
      </w:pPr>
      <w:rPr>
        <w:rFonts w:hint="default"/>
      </w:rPr>
    </w:lvl>
  </w:abstractNum>
  <w:abstractNum w:abstractNumId="26" w15:restartNumberingAfterBreak="0">
    <w:nsid w:val="732D4CDA"/>
    <w:multiLevelType w:val="multilevel"/>
    <w:tmpl w:val="1BB434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72061A6"/>
    <w:multiLevelType w:val="hybridMultilevel"/>
    <w:tmpl w:val="AEA8DF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046073"/>
    <w:multiLevelType w:val="hybridMultilevel"/>
    <w:tmpl w:val="108ACD98"/>
    <w:lvl w:ilvl="0" w:tplc="DDC4578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BF4E91"/>
    <w:multiLevelType w:val="multilevel"/>
    <w:tmpl w:val="B95EC7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B7B71E4"/>
    <w:multiLevelType w:val="hybridMultilevel"/>
    <w:tmpl w:val="44BC58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1"/>
  </w:num>
  <w:num w:numId="5">
    <w:abstractNumId w:val="3"/>
  </w:num>
  <w:num w:numId="6">
    <w:abstractNumId w:val="14"/>
  </w:num>
  <w:num w:numId="7">
    <w:abstractNumId w:val="12"/>
  </w:num>
  <w:num w:numId="8">
    <w:abstractNumId w:val="20"/>
  </w:num>
  <w:num w:numId="9">
    <w:abstractNumId w:val="28"/>
  </w:num>
  <w:num w:numId="10">
    <w:abstractNumId w:val="27"/>
  </w:num>
  <w:num w:numId="11">
    <w:abstractNumId w:val="13"/>
  </w:num>
  <w:num w:numId="12">
    <w:abstractNumId w:val="15"/>
  </w:num>
  <w:num w:numId="13">
    <w:abstractNumId w:val="24"/>
  </w:num>
  <w:num w:numId="14">
    <w:abstractNumId w:val="30"/>
  </w:num>
  <w:num w:numId="15">
    <w:abstractNumId w:val="25"/>
  </w:num>
  <w:num w:numId="16">
    <w:abstractNumId w:val="0"/>
  </w:num>
  <w:num w:numId="17">
    <w:abstractNumId w:val="29"/>
  </w:num>
  <w:num w:numId="18">
    <w:abstractNumId w:val="7"/>
  </w:num>
  <w:num w:numId="19">
    <w:abstractNumId w:val="26"/>
  </w:num>
  <w:num w:numId="20">
    <w:abstractNumId w:val="1"/>
  </w:num>
  <w:num w:numId="21">
    <w:abstractNumId w:val="9"/>
  </w:num>
  <w:num w:numId="22">
    <w:abstractNumId w:val="8"/>
  </w:num>
  <w:num w:numId="23">
    <w:abstractNumId w:val="5"/>
  </w:num>
  <w:num w:numId="24">
    <w:abstractNumId w:val="10"/>
  </w:num>
  <w:num w:numId="25">
    <w:abstractNumId w:val="23"/>
  </w:num>
  <w:num w:numId="26">
    <w:abstractNumId w:val="16"/>
  </w:num>
  <w:num w:numId="27">
    <w:abstractNumId w:val="17"/>
  </w:num>
  <w:num w:numId="28">
    <w:abstractNumId w:val="18"/>
  </w:num>
  <w:num w:numId="29">
    <w:abstractNumId w:val="21"/>
  </w:num>
  <w:num w:numId="30">
    <w:abstractNumId w:val="22"/>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0td5ste5fsve5z0txxs93zzx22atvpd9w&quot;&gt;RECON&lt;record-ids&gt;&lt;item&gt;6&lt;/item&gt;&lt;item&gt;16&lt;/item&gt;&lt;item&gt;22&lt;/item&gt;&lt;item&gt;25&lt;/item&gt;&lt;item&gt;26&lt;/item&gt;&lt;item&gt;28&lt;/item&gt;&lt;item&gt;30&lt;/item&gt;&lt;item&gt;34&lt;/item&gt;&lt;item&gt;54&lt;/item&gt;&lt;item&gt;55&lt;/item&gt;&lt;item&gt;101&lt;/item&gt;&lt;item&gt;102&lt;/item&gt;&lt;item&gt;106&lt;/item&gt;&lt;item&gt;107&lt;/item&gt;&lt;item&gt;108&lt;/item&gt;&lt;item&gt;109&lt;/item&gt;&lt;item&gt;111&lt;/item&gt;&lt;item&gt;113&lt;/item&gt;&lt;item&gt;117&lt;/item&gt;&lt;item&gt;123&lt;/item&gt;&lt;item&gt;132&lt;/item&gt;&lt;item&gt;134&lt;/item&gt;&lt;item&gt;135&lt;/item&gt;&lt;item&gt;139&lt;/item&gt;&lt;item&gt;140&lt;/item&gt;&lt;item&gt;143&lt;/item&gt;&lt;item&gt;147&lt;/item&gt;&lt;item&gt;152&lt;/item&gt;&lt;item&gt;164&lt;/item&gt;&lt;item&gt;170&lt;/item&gt;&lt;item&gt;171&lt;/item&gt;&lt;item&gt;178&lt;/item&gt;&lt;item&gt;180&lt;/item&gt;&lt;item&gt;182&lt;/item&gt;&lt;item&gt;183&lt;/item&gt;&lt;item&gt;184&lt;/item&gt;&lt;item&gt;185&lt;/item&gt;&lt;item&gt;187&lt;/item&gt;&lt;item&gt;191&lt;/item&gt;&lt;item&gt;192&lt;/item&gt;&lt;item&gt;193&lt;/item&gt;&lt;item&gt;194&lt;/item&gt;&lt;item&gt;195&lt;/item&gt;&lt;item&gt;197&lt;/item&gt;&lt;item&gt;198&lt;/item&gt;&lt;item&gt;199&lt;/item&gt;&lt;item&gt;200&lt;/item&gt;&lt;item&gt;201&lt;/item&gt;&lt;item&gt;204&lt;/item&gt;&lt;item&gt;206&lt;/item&gt;&lt;item&gt;207&lt;/item&gt;&lt;item&gt;208&lt;/item&gt;&lt;item&gt;216&lt;/item&gt;&lt;item&gt;218&lt;/item&gt;&lt;item&gt;220&lt;/item&gt;&lt;item&gt;222&lt;/item&gt;&lt;item&gt;259&lt;/item&gt;&lt;item&gt;260&lt;/item&gt;&lt;item&gt;262&lt;/item&gt;&lt;item&gt;263&lt;/item&gt;&lt;item&gt;264&lt;/item&gt;&lt;item&gt;265&lt;/item&gt;&lt;item&gt;266&lt;/item&gt;&lt;item&gt;441&lt;/item&gt;&lt;item&gt;442&lt;/item&gt;&lt;item&gt;443&lt;/item&gt;&lt;item&gt;444&lt;/item&gt;&lt;item&gt;445&lt;/item&gt;&lt;/record-ids&gt;&lt;/item&gt;&lt;/Libraries&gt;"/>
  </w:docVars>
  <w:rsids>
    <w:rsidRoot w:val="0086670F"/>
    <w:rsid w:val="000019E4"/>
    <w:rsid w:val="00001FFA"/>
    <w:rsid w:val="000037E2"/>
    <w:rsid w:val="00003A00"/>
    <w:rsid w:val="00003D5A"/>
    <w:rsid w:val="00005187"/>
    <w:rsid w:val="00007F2D"/>
    <w:rsid w:val="000114A0"/>
    <w:rsid w:val="00011EF6"/>
    <w:rsid w:val="00012A9C"/>
    <w:rsid w:val="00014468"/>
    <w:rsid w:val="00014FB6"/>
    <w:rsid w:val="00015A06"/>
    <w:rsid w:val="00016760"/>
    <w:rsid w:val="000214EB"/>
    <w:rsid w:val="000264D8"/>
    <w:rsid w:val="00026927"/>
    <w:rsid w:val="00027C95"/>
    <w:rsid w:val="000301E4"/>
    <w:rsid w:val="00030F7A"/>
    <w:rsid w:val="000323F7"/>
    <w:rsid w:val="00032DF7"/>
    <w:rsid w:val="0003365B"/>
    <w:rsid w:val="00033F1E"/>
    <w:rsid w:val="00034B4D"/>
    <w:rsid w:val="0003601F"/>
    <w:rsid w:val="0004239E"/>
    <w:rsid w:val="000435CB"/>
    <w:rsid w:val="00043B27"/>
    <w:rsid w:val="00044439"/>
    <w:rsid w:val="000445D2"/>
    <w:rsid w:val="00045B4A"/>
    <w:rsid w:val="0004643F"/>
    <w:rsid w:val="00046B5A"/>
    <w:rsid w:val="00047770"/>
    <w:rsid w:val="00050329"/>
    <w:rsid w:val="00050512"/>
    <w:rsid w:val="00052C7F"/>
    <w:rsid w:val="00054515"/>
    <w:rsid w:val="00056DC2"/>
    <w:rsid w:val="000577EC"/>
    <w:rsid w:val="000612F0"/>
    <w:rsid w:val="00062F10"/>
    <w:rsid w:val="00063886"/>
    <w:rsid w:val="00063A66"/>
    <w:rsid w:val="000655A2"/>
    <w:rsid w:val="00067520"/>
    <w:rsid w:val="00067DD9"/>
    <w:rsid w:val="000703BF"/>
    <w:rsid w:val="00070A5C"/>
    <w:rsid w:val="000711D9"/>
    <w:rsid w:val="0007138C"/>
    <w:rsid w:val="00071B1D"/>
    <w:rsid w:val="00071B3A"/>
    <w:rsid w:val="000723F5"/>
    <w:rsid w:val="00072D81"/>
    <w:rsid w:val="00072FC8"/>
    <w:rsid w:val="00074DE1"/>
    <w:rsid w:val="000755EB"/>
    <w:rsid w:val="00076917"/>
    <w:rsid w:val="00080F96"/>
    <w:rsid w:val="00081F1E"/>
    <w:rsid w:val="000825A5"/>
    <w:rsid w:val="0008418C"/>
    <w:rsid w:val="00085F14"/>
    <w:rsid w:val="0008739C"/>
    <w:rsid w:val="000907DA"/>
    <w:rsid w:val="00092D82"/>
    <w:rsid w:val="000946D2"/>
    <w:rsid w:val="00094BFA"/>
    <w:rsid w:val="00094CD8"/>
    <w:rsid w:val="00096B09"/>
    <w:rsid w:val="00096F9E"/>
    <w:rsid w:val="000A04E5"/>
    <w:rsid w:val="000A09DB"/>
    <w:rsid w:val="000A26CF"/>
    <w:rsid w:val="000A281E"/>
    <w:rsid w:val="000A54BD"/>
    <w:rsid w:val="000A6D6D"/>
    <w:rsid w:val="000A6D7E"/>
    <w:rsid w:val="000A77C8"/>
    <w:rsid w:val="000B03FE"/>
    <w:rsid w:val="000B0530"/>
    <w:rsid w:val="000B1610"/>
    <w:rsid w:val="000B1917"/>
    <w:rsid w:val="000B4B01"/>
    <w:rsid w:val="000B678A"/>
    <w:rsid w:val="000B6F9C"/>
    <w:rsid w:val="000B7AD2"/>
    <w:rsid w:val="000C19BD"/>
    <w:rsid w:val="000C2455"/>
    <w:rsid w:val="000C3DCD"/>
    <w:rsid w:val="000D026F"/>
    <w:rsid w:val="000D15B3"/>
    <w:rsid w:val="000D529E"/>
    <w:rsid w:val="000D70A7"/>
    <w:rsid w:val="000D73F4"/>
    <w:rsid w:val="000E0695"/>
    <w:rsid w:val="000E1A01"/>
    <w:rsid w:val="000E21DE"/>
    <w:rsid w:val="000E26BB"/>
    <w:rsid w:val="000E3F30"/>
    <w:rsid w:val="000E4494"/>
    <w:rsid w:val="000F060E"/>
    <w:rsid w:val="000F07AF"/>
    <w:rsid w:val="000F5180"/>
    <w:rsid w:val="000F5436"/>
    <w:rsid w:val="000F5607"/>
    <w:rsid w:val="001009AC"/>
    <w:rsid w:val="0010259E"/>
    <w:rsid w:val="00102861"/>
    <w:rsid w:val="00105D0C"/>
    <w:rsid w:val="00105DB0"/>
    <w:rsid w:val="001060F9"/>
    <w:rsid w:val="001066E6"/>
    <w:rsid w:val="00122E64"/>
    <w:rsid w:val="00124350"/>
    <w:rsid w:val="00125BFC"/>
    <w:rsid w:val="00127278"/>
    <w:rsid w:val="001300D0"/>
    <w:rsid w:val="00130222"/>
    <w:rsid w:val="0013064A"/>
    <w:rsid w:val="00130F3A"/>
    <w:rsid w:val="001310ED"/>
    <w:rsid w:val="0013125A"/>
    <w:rsid w:val="00131B9A"/>
    <w:rsid w:val="001339FF"/>
    <w:rsid w:val="0013480B"/>
    <w:rsid w:val="00136CCE"/>
    <w:rsid w:val="00137910"/>
    <w:rsid w:val="001403B0"/>
    <w:rsid w:val="0014340A"/>
    <w:rsid w:val="0014386B"/>
    <w:rsid w:val="00144A34"/>
    <w:rsid w:val="001534AA"/>
    <w:rsid w:val="00153E0C"/>
    <w:rsid w:val="00154A21"/>
    <w:rsid w:val="00154B4F"/>
    <w:rsid w:val="00155F04"/>
    <w:rsid w:val="00161B18"/>
    <w:rsid w:val="0016235F"/>
    <w:rsid w:val="00162670"/>
    <w:rsid w:val="00163E2B"/>
    <w:rsid w:val="00163F2D"/>
    <w:rsid w:val="00164D28"/>
    <w:rsid w:val="001658BC"/>
    <w:rsid w:val="00173717"/>
    <w:rsid w:val="00173AD5"/>
    <w:rsid w:val="00174315"/>
    <w:rsid w:val="00176942"/>
    <w:rsid w:val="00180BCB"/>
    <w:rsid w:val="001813BD"/>
    <w:rsid w:val="00181B28"/>
    <w:rsid w:val="00181EE6"/>
    <w:rsid w:val="00184409"/>
    <w:rsid w:val="00185C61"/>
    <w:rsid w:val="00185F60"/>
    <w:rsid w:val="0018683E"/>
    <w:rsid w:val="001900BF"/>
    <w:rsid w:val="0019080C"/>
    <w:rsid w:val="00191F4C"/>
    <w:rsid w:val="0019453A"/>
    <w:rsid w:val="00195EBC"/>
    <w:rsid w:val="001978A8"/>
    <w:rsid w:val="001A3A56"/>
    <w:rsid w:val="001A4243"/>
    <w:rsid w:val="001A6945"/>
    <w:rsid w:val="001A6D32"/>
    <w:rsid w:val="001B0BD9"/>
    <w:rsid w:val="001B130F"/>
    <w:rsid w:val="001B1328"/>
    <w:rsid w:val="001B2829"/>
    <w:rsid w:val="001B3F47"/>
    <w:rsid w:val="001B67A3"/>
    <w:rsid w:val="001B6EFC"/>
    <w:rsid w:val="001C08CF"/>
    <w:rsid w:val="001C2D48"/>
    <w:rsid w:val="001C4AD7"/>
    <w:rsid w:val="001C6C35"/>
    <w:rsid w:val="001C78F3"/>
    <w:rsid w:val="001C7ED1"/>
    <w:rsid w:val="001D0795"/>
    <w:rsid w:val="001D19C0"/>
    <w:rsid w:val="001D1B16"/>
    <w:rsid w:val="001D49ED"/>
    <w:rsid w:val="001D668C"/>
    <w:rsid w:val="001D71C6"/>
    <w:rsid w:val="001D7958"/>
    <w:rsid w:val="001E0DCB"/>
    <w:rsid w:val="001E1017"/>
    <w:rsid w:val="001E144F"/>
    <w:rsid w:val="001E2D35"/>
    <w:rsid w:val="001E565B"/>
    <w:rsid w:val="001E72DE"/>
    <w:rsid w:val="001F22E6"/>
    <w:rsid w:val="001F2F48"/>
    <w:rsid w:val="001F5233"/>
    <w:rsid w:val="001F6B55"/>
    <w:rsid w:val="0020131E"/>
    <w:rsid w:val="0020186A"/>
    <w:rsid w:val="0021046D"/>
    <w:rsid w:val="00211F4A"/>
    <w:rsid w:val="00213F2A"/>
    <w:rsid w:val="00216FC8"/>
    <w:rsid w:val="00217FDF"/>
    <w:rsid w:val="00223756"/>
    <w:rsid w:val="002241A4"/>
    <w:rsid w:val="002251C0"/>
    <w:rsid w:val="002307AB"/>
    <w:rsid w:val="00230953"/>
    <w:rsid w:val="002313C8"/>
    <w:rsid w:val="00231F3B"/>
    <w:rsid w:val="00232D01"/>
    <w:rsid w:val="00233367"/>
    <w:rsid w:val="00235535"/>
    <w:rsid w:val="00242B83"/>
    <w:rsid w:val="00242DE5"/>
    <w:rsid w:val="002434C3"/>
    <w:rsid w:val="002436B2"/>
    <w:rsid w:val="00243FAB"/>
    <w:rsid w:val="00244748"/>
    <w:rsid w:val="00245183"/>
    <w:rsid w:val="00246534"/>
    <w:rsid w:val="00247D2F"/>
    <w:rsid w:val="002501DF"/>
    <w:rsid w:val="0025031F"/>
    <w:rsid w:val="002513DA"/>
    <w:rsid w:val="00254564"/>
    <w:rsid w:val="00255567"/>
    <w:rsid w:val="00256737"/>
    <w:rsid w:val="002617B9"/>
    <w:rsid w:val="00263B73"/>
    <w:rsid w:val="00265683"/>
    <w:rsid w:val="00265892"/>
    <w:rsid w:val="00267976"/>
    <w:rsid w:val="00270310"/>
    <w:rsid w:val="002716BE"/>
    <w:rsid w:val="00272317"/>
    <w:rsid w:val="00274C5E"/>
    <w:rsid w:val="002764E2"/>
    <w:rsid w:val="00276F89"/>
    <w:rsid w:val="00277FDE"/>
    <w:rsid w:val="002801E4"/>
    <w:rsid w:val="002817E6"/>
    <w:rsid w:val="0028211E"/>
    <w:rsid w:val="00285ABE"/>
    <w:rsid w:val="0028667E"/>
    <w:rsid w:val="00292BB0"/>
    <w:rsid w:val="00293EB1"/>
    <w:rsid w:val="00295E6C"/>
    <w:rsid w:val="00296614"/>
    <w:rsid w:val="002978C1"/>
    <w:rsid w:val="002A1121"/>
    <w:rsid w:val="002A5866"/>
    <w:rsid w:val="002A72E5"/>
    <w:rsid w:val="002A78E9"/>
    <w:rsid w:val="002A7D61"/>
    <w:rsid w:val="002B40C9"/>
    <w:rsid w:val="002B418B"/>
    <w:rsid w:val="002B7122"/>
    <w:rsid w:val="002C26AA"/>
    <w:rsid w:val="002C43AD"/>
    <w:rsid w:val="002C5BE0"/>
    <w:rsid w:val="002D056A"/>
    <w:rsid w:val="002D118A"/>
    <w:rsid w:val="002D1E44"/>
    <w:rsid w:val="002D2278"/>
    <w:rsid w:val="002D43CA"/>
    <w:rsid w:val="002D78E6"/>
    <w:rsid w:val="002E03A4"/>
    <w:rsid w:val="002E0EB1"/>
    <w:rsid w:val="002E137B"/>
    <w:rsid w:val="002E1F79"/>
    <w:rsid w:val="002E3B71"/>
    <w:rsid w:val="002E7312"/>
    <w:rsid w:val="002F1CB0"/>
    <w:rsid w:val="002F2583"/>
    <w:rsid w:val="002F2820"/>
    <w:rsid w:val="002F3C39"/>
    <w:rsid w:val="002F67B2"/>
    <w:rsid w:val="002F6820"/>
    <w:rsid w:val="003010A0"/>
    <w:rsid w:val="003049A3"/>
    <w:rsid w:val="00304D0F"/>
    <w:rsid w:val="00305BD7"/>
    <w:rsid w:val="00306D09"/>
    <w:rsid w:val="0031185E"/>
    <w:rsid w:val="0031285A"/>
    <w:rsid w:val="0031384C"/>
    <w:rsid w:val="00320ED4"/>
    <w:rsid w:val="003211E9"/>
    <w:rsid w:val="00321262"/>
    <w:rsid w:val="00322788"/>
    <w:rsid w:val="0032291E"/>
    <w:rsid w:val="00322DE1"/>
    <w:rsid w:val="00323D1A"/>
    <w:rsid w:val="00324051"/>
    <w:rsid w:val="003250FC"/>
    <w:rsid w:val="00333658"/>
    <w:rsid w:val="00336F91"/>
    <w:rsid w:val="00337931"/>
    <w:rsid w:val="00340426"/>
    <w:rsid w:val="00342C4D"/>
    <w:rsid w:val="00342EF2"/>
    <w:rsid w:val="00342F78"/>
    <w:rsid w:val="00343A17"/>
    <w:rsid w:val="00344461"/>
    <w:rsid w:val="00344F96"/>
    <w:rsid w:val="003474F3"/>
    <w:rsid w:val="0034776A"/>
    <w:rsid w:val="00351623"/>
    <w:rsid w:val="003525EF"/>
    <w:rsid w:val="003534F5"/>
    <w:rsid w:val="0035471D"/>
    <w:rsid w:val="00354F7D"/>
    <w:rsid w:val="0035521C"/>
    <w:rsid w:val="00357A0B"/>
    <w:rsid w:val="003602DD"/>
    <w:rsid w:val="0036041B"/>
    <w:rsid w:val="0036161C"/>
    <w:rsid w:val="00362ACE"/>
    <w:rsid w:val="0036337A"/>
    <w:rsid w:val="00363763"/>
    <w:rsid w:val="0036429F"/>
    <w:rsid w:val="003646CE"/>
    <w:rsid w:val="00364875"/>
    <w:rsid w:val="00364965"/>
    <w:rsid w:val="00365D91"/>
    <w:rsid w:val="00365F56"/>
    <w:rsid w:val="0037118B"/>
    <w:rsid w:val="003722B6"/>
    <w:rsid w:val="00384667"/>
    <w:rsid w:val="0038697A"/>
    <w:rsid w:val="003872F3"/>
    <w:rsid w:val="003878EE"/>
    <w:rsid w:val="003901D3"/>
    <w:rsid w:val="00391B78"/>
    <w:rsid w:val="00392CEA"/>
    <w:rsid w:val="003945A9"/>
    <w:rsid w:val="00394B03"/>
    <w:rsid w:val="00395E48"/>
    <w:rsid w:val="00396D16"/>
    <w:rsid w:val="003A0B62"/>
    <w:rsid w:val="003A1237"/>
    <w:rsid w:val="003A128B"/>
    <w:rsid w:val="003A153A"/>
    <w:rsid w:val="003A3318"/>
    <w:rsid w:val="003A3E93"/>
    <w:rsid w:val="003A5636"/>
    <w:rsid w:val="003A65E6"/>
    <w:rsid w:val="003A733A"/>
    <w:rsid w:val="003A75A7"/>
    <w:rsid w:val="003A768A"/>
    <w:rsid w:val="003B0439"/>
    <w:rsid w:val="003B0EFB"/>
    <w:rsid w:val="003B3244"/>
    <w:rsid w:val="003B4524"/>
    <w:rsid w:val="003B5734"/>
    <w:rsid w:val="003B766A"/>
    <w:rsid w:val="003B78CD"/>
    <w:rsid w:val="003C00C0"/>
    <w:rsid w:val="003C1479"/>
    <w:rsid w:val="003C15C7"/>
    <w:rsid w:val="003C18F8"/>
    <w:rsid w:val="003C2046"/>
    <w:rsid w:val="003C266F"/>
    <w:rsid w:val="003C2F8B"/>
    <w:rsid w:val="003C3A4F"/>
    <w:rsid w:val="003C4797"/>
    <w:rsid w:val="003C62C2"/>
    <w:rsid w:val="003C6A59"/>
    <w:rsid w:val="003C6C2E"/>
    <w:rsid w:val="003D0E9B"/>
    <w:rsid w:val="003D1728"/>
    <w:rsid w:val="003D1F34"/>
    <w:rsid w:val="003D2846"/>
    <w:rsid w:val="003D5D09"/>
    <w:rsid w:val="003D7CB7"/>
    <w:rsid w:val="003E01EE"/>
    <w:rsid w:val="003E1C9B"/>
    <w:rsid w:val="003E3E05"/>
    <w:rsid w:val="003E46B3"/>
    <w:rsid w:val="003E4D1B"/>
    <w:rsid w:val="003E6DD1"/>
    <w:rsid w:val="003E768B"/>
    <w:rsid w:val="003F05E4"/>
    <w:rsid w:val="003F15B2"/>
    <w:rsid w:val="003F4F31"/>
    <w:rsid w:val="003F617B"/>
    <w:rsid w:val="003F6BBC"/>
    <w:rsid w:val="003F781A"/>
    <w:rsid w:val="00401410"/>
    <w:rsid w:val="00404554"/>
    <w:rsid w:val="00405F5C"/>
    <w:rsid w:val="00406BF7"/>
    <w:rsid w:val="004123F4"/>
    <w:rsid w:val="00415EB8"/>
    <w:rsid w:val="00417F4A"/>
    <w:rsid w:val="0042137F"/>
    <w:rsid w:val="0042162C"/>
    <w:rsid w:val="004217BE"/>
    <w:rsid w:val="00422D37"/>
    <w:rsid w:val="00423E14"/>
    <w:rsid w:val="004246BD"/>
    <w:rsid w:val="00426106"/>
    <w:rsid w:val="0042760D"/>
    <w:rsid w:val="0043119F"/>
    <w:rsid w:val="0043197F"/>
    <w:rsid w:val="00433852"/>
    <w:rsid w:val="00433C7B"/>
    <w:rsid w:val="00434DCF"/>
    <w:rsid w:val="004351BB"/>
    <w:rsid w:val="00441FA6"/>
    <w:rsid w:val="004435E7"/>
    <w:rsid w:val="00446C5F"/>
    <w:rsid w:val="004472A2"/>
    <w:rsid w:val="00451200"/>
    <w:rsid w:val="004513A7"/>
    <w:rsid w:val="00452631"/>
    <w:rsid w:val="00455A96"/>
    <w:rsid w:val="004641C5"/>
    <w:rsid w:val="0046472E"/>
    <w:rsid w:val="00465B81"/>
    <w:rsid w:val="0046684E"/>
    <w:rsid w:val="004679B1"/>
    <w:rsid w:val="00472D6D"/>
    <w:rsid w:val="00474576"/>
    <w:rsid w:val="004748C4"/>
    <w:rsid w:val="00477766"/>
    <w:rsid w:val="00477E47"/>
    <w:rsid w:val="004802B1"/>
    <w:rsid w:val="00481162"/>
    <w:rsid w:val="00481CAD"/>
    <w:rsid w:val="00484660"/>
    <w:rsid w:val="004867AF"/>
    <w:rsid w:val="0049129D"/>
    <w:rsid w:val="004917BE"/>
    <w:rsid w:val="0049495F"/>
    <w:rsid w:val="00495083"/>
    <w:rsid w:val="0049544B"/>
    <w:rsid w:val="004966FF"/>
    <w:rsid w:val="00496832"/>
    <w:rsid w:val="004969A2"/>
    <w:rsid w:val="004B0C68"/>
    <w:rsid w:val="004B0D16"/>
    <w:rsid w:val="004B1599"/>
    <w:rsid w:val="004B29E9"/>
    <w:rsid w:val="004B3EF6"/>
    <w:rsid w:val="004B6620"/>
    <w:rsid w:val="004C3EB7"/>
    <w:rsid w:val="004C3F8F"/>
    <w:rsid w:val="004C49CE"/>
    <w:rsid w:val="004C5C20"/>
    <w:rsid w:val="004C763E"/>
    <w:rsid w:val="004D2D8F"/>
    <w:rsid w:val="004D41D9"/>
    <w:rsid w:val="004D4EA2"/>
    <w:rsid w:val="004D5031"/>
    <w:rsid w:val="004D50DB"/>
    <w:rsid w:val="004D537F"/>
    <w:rsid w:val="004D5440"/>
    <w:rsid w:val="004D6473"/>
    <w:rsid w:val="004D6A1B"/>
    <w:rsid w:val="004D7815"/>
    <w:rsid w:val="004E064F"/>
    <w:rsid w:val="004E23CC"/>
    <w:rsid w:val="004E28A1"/>
    <w:rsid w:val="004E3101"/>
    <w:rsid w:val="004E3BB9"/>
    <w:rsid w:val="004E49C3"/>
    <w:rsid w:val="004E4AFE"/>
    <w:rsid w:val="004E53AC"/>
    <w:rsid w:val="004E6B70"/>
    <w:rsid w:val="004E7519"/>
    <w:rsid w:val="004F03FE"/>
    <w:rsid w:val="004F0951"/>
    <w:rsid w:val="004F0C7A"/>
    <w:rsid w:val="004F165F"/>
    <w:rsid w:val="004F3776"/>
    <w:rsid w:val="004F44F6"/>
    <w:rsid w:val="004F45FC"/>
    <w:rsid w:val="004F5047"/>
    <w:rsid w:val="005005D7"/>
    <w:rsid w:val="00501B6D"/>
    <w:rsid w:val="00502736"/>
    <w:rsid w:val="00504557"/>
    <w:rsid w:val="005051AF"/>
    <w:rsid w:val="005105B0"/>
    <w:rsid w:val="00511F02"/>
    <w:rsid w:val="00520D38"/>
    <w:rsid w:val="0052185B"/>
    <w:rsid w:val="00521A41"/>
    <w:rsid w:val="0052625C"/>
    <w:rsid w:val="00530BFF"/>
    <w:rsid w:val="00533479"/>
    <w:rsid w:val="00534579"/>
    <w:rsid w:val="00535461"/>
    <w:rsid w:val="005377DB"/>
    <w:rsid w:val="0054087B"/>
    <w:rsid w:val="00541CCE"/>
    <w:rsid w:val="0054275C"/>
    <w:rsid w:val="00543436"/>
    <w:rsid w:val="00543BEF"/>
    <w:rsid w:val="005441F2"/>
    <w:rsid w:val="00544DC9"/>
    <w:rsid w:val="005454FA"/>
    <w:rsid w:val="0054619C"/>
    <w:rsid w:val="00546BAD"/>
    <w:rsid w:val="005513C1"/>
    <w:rsid w:val="005519E9"/>
    <w:rsid w:val="00555095"/>
    <w:rsid w:val="00562857"/>
    <w:rsid w:val="00562BEB"/>
    <w:rsid w:val="005632A3"/>
    <w:rsid w:val="00563FE5"/>
    <w:rsid w:val="0056502A"/>
    <w:rsid w:val="005656DE"/>
    <w:rsid w:val="00565A75"/>
    <w:rsid w:val="005665CA"/>
    <w:rsid w:val="005708B4"/>
    <w:rsid w:val="005738CC"/>
    <w:rsid w:val="005749E4"/>
    <w:rsid w:val="00576C77"/>
    <w:rsid w:val="005776DA"/>
    <w:rsid w:val="00580CC6"/>
    <w:rsid w:val="00583468"/>
    <w:rsid w:val="0058347B"/>
    <w:rsid w:val="00592223"/>
    <w:rsid w:val="00592698"/>
    <w:rsid w:val="00593779"/>
    <w:rsid w:val="00597B8C"/>
    <w:rsid w:val="00597EE0"/>
    <w:rsid w:val="005A168F"/>
    <w:rsid w:val="005A19EC"/>
    <w:rsid w:val="005A1FE5"/>
    <w:rsid w:val="005A7363"/>
    <w:rsid w:val="005A7A83"/>
    <w:rsid w:val="005B00D4"/>
    <w:rsid w:val="005B15F1"/>
    <w:rsid w:val="005B170E"/>
    <w:rsid w:val="005B4E61"/>
    <w:rsid w:val="005B676E"/>
    <w:rsid w:val="005B7691"/>
    <w:rsid w:val="005C04FC"/>
    <w:rsid w:val="005C16DB"/>
    <w:rsid w:val="005C3617"/>
    <w:rsid w:val="005C5462"/>
    <w:rsid w:val="005C591E"/>
    <w:rsid w:val="005D135B"/>
    <w:rsid w:val="005D1E3E"/>
    <w:rsid w:val="005D23F7"/>
    <w:rsid w:val="005D51FF"/>
    <w:rsid w:val="005D630C"/>
    <w:rsid w:val="005D7692"/>
    <w:rsid w:val="005D7929"/>
    <w:rsid w:val="005D7DFD"/>
    <w:rsid w:val="005E529D"/>
    <w:rsid w:val="005E55FA"/>
    <w:rsid w:val="005F10D7"/>
    <w:rsid w:val="005F2BBB"/>
    <w:rsid w:val="005F36CF"/>
    <w:rsid w:val="005F454D"/>
    <w:rsid w:val="005F6389"/>
    <w:rsid w:val="005F6497"/>
    <w:rsid w:val="00601A28"/>
    <w:rsid w:val="00603405"/>
    <w:rsid w:val="006034C5"/>
    <w:rsid w:val="006038EB"/>
    <w:rsid w:val="00603BEF"/>
    <w:rsid w:val="00604606"/>
    <w:rsid w:val="00605F4B"/>
    <w:rsid w:val="006077CB"/>
    <w:rsid w:val="00610529"/>
    <w:rsid w:val="00611902"/>
    <w:rsid w:val="00614312"/>
    <w:rsid w:val="00614C12"/>
    <w:rsid w:val="00616B9D"/>
    <w:rsid w:val="00620E39"/>
    <w:rsid w:val="00621579"/>
    <w:rsid w:val="00622E0F"/>
    <w:rsid w:val="00622F23"/>
    <w:rsid w:val="00623512"/>
    <w:rsid w:val="00624D5D"/>
    <w:rsid w:val="00625D55"/>
    <w:rsid w:val="0063144F"/>
    <w:rsid w:val="006319F8"/>
    <w:rsid w:val="00633F53"/>
    <w:rsid w:val="00634C7D"/>
    <w:rsid w:val="006353C9"/>
    <w:rsid w:val="00635BAD"/>
    <w:rsid w:val="00637F13"/>
    <w:rsid w:val="006422AD"/>
    <w:rsid w:val="00643F90"/>
    <w:rsid w:val="0064653A"/>
    <w:rsid w:val="00647F2D"/>
    <w:rsid w:val="00652997"/>
    <w:rsid w:val="00654033"/>
    <w:rsid w:val="0065591A"/>
    <w:rsid w:val="00663A38"/>
    <w:rsid w:val="00665786"/>
    <w:rsid w:val="00665E8A"/>
    <w:rsid w:val="00666BE2"/>
    <w:rsid w:val="00667FC6"/>
    <w:rsid w:val="006705AF"/>
    <w:rsid w:val="00670BF9"/>
    <w:rsid w:val="0067192A"/>
    <w:rsid w:val="00673000"/>
    <w:rsid w:val="0067631E"/>
    <w:rsid w:val="0067647C"/>
    <w:rsid w:val="006769B4"/>
    <w:rsid w:val="006810FA"/>
    <w:rsid w:val="006813F0"/>
    <w:rsid w:val="00683273"/>
    <w:rsid w:val="0068412B"/>
    <w:rsid w:val="00684DCB"/>
    <w:rsid w:val="006858CB"/>
    <w:rsid w:val="00691EA3"/>
    <w:rsid w:val="006952A2"/>
    <w:rsid w:val="00695E19"/>
    <w:rsid w:val="006A00F7"/>
    <w:rsid w:val="006A2FB8"/>
    <w:rsid w:val="006A3C9E"/>
    <w:rsid w:val="006A5381"/>
    <w:rsid w:val="006A61C5"/>
    <w:rsid w:val="006A74CD"/>
    <w:rsid w:val="006B225A"/>
    <w:rsid w:val="006B5E42"/>
    <w:rsid w:val="006B6D17"/>
    <w:rsid w:val="006C0B3F"/>
    <w:rsid w:val="006C1411"/>
    <w:rsid w:val="006C5416"/>
    <w:rsid w:val="006C5754"/>
    <w:rsid w:val="006C7CE1"/>
    <w:rsid w:val="006D0285"/>
    <w:rsid w:val="006D1722"/>
    <w:rsid w:val="006D315A"/>
    <w:rsid w:val="006E0E76"/>
    <w:rsid w:val="006E1682"/>
    <w:rsid w:val="006E1748"/>
    <w:rsid w:val="006E414F"/>
    <w:rsid w:val="006E5199"/>
    <w:rsid w:val="006E52E0"/>
    <w:rsid w:val="006E69D1"/>
    <w:rsid w:val="006E7228"/>
    <w:rsid w:val="006E7322"/>
    <w:rsid w:val="006E7638"/>
    <w:rsid w:val="006F1241"/>
    <w:rsid w:val="006F1938"/>
    <w:rsid w:val="006F1EE2"/>
    <w:rsid w:val="006F22F1"/>
    <w:rsid w:val="006F2520"/>
    <w:rsid w:val="006F31D7"/>
    <w:rsid w:val="006F3745"/>
    <w:rsid w:val="006F5439"/>
    <w:rsid w:val="006F5474"/>
    <w:rsid w:val="006F5504"/>
    <w:rsid w:val="006F5F94"/>
    <w:rsid w:val="006F71A9"/>
    <w:rsid w:val="006F755F"/>
    <w:rsid w:val="006F79B5"/>
    <w:rsid w:val="00700F1A"/>
    <w:rsid w:val="00701538"/>
    <w:rsid w:val="007018AE"/>
    <w:rsid w:val="00703460"/>
    <w:rsid w:val="0070530D"/>
    <w:rsid w:val="00706A53"/>
    <w:rsid w:val="007157FC"/>
    <w:rsid w:val="00720920"/>
    <w:rsid w:val="00724251"/>
    <w:rsid w:val="0072433A"/>
    <w:rsid w:val="00724814"/>
    <w:rsid w:val="007248EC"/>
    <w:rsid w:val="00727328"/>
    <w:rsid w:val="007313D1"/>
    <w:rsid w:val="00731ABF"/>
    <w:rsid w:val="007322CE"/>
    <w:rsid w:val="0073306C"/>
    <w:rsid w:val="0073340C"/>
    <w:rsid w:val="00734B26"/>
    <w:rsid w:val="00735222"/>
    <w:rsid w:val="00735A4F"/>
    <w:rsid w:val="00735B44"/>
    <w:rsid w:val="0073605F"/>
    <w:rsid w:val="007364EC"/>
    <w:rsid w:val="007366F3"/>
    <w:rsid w:val="00740089"/>
    <w:rsid w:val="007407F7"/>
    <w:rsid w:val="007410E0"/>
    <w:rsid w:val="0074165B"/>
    <w:rsid w:val="0074320D"/>
    <w:rsid w:val="00743296"/>
    <w:rsid w:val="007454BF"/>
    <w:rsid w:val="007465DB"/>
    <w:rsid w:val="00750564"/>
    <w:rsid w:val="007562CB"/>
    <w:rsid w:val="007606CE"/>
    <w:rsid w:val="00760991"/>
    <w:rsid w:val="00763D11"/>
    <w:rsid w:val="00763EA3"/>
    <w:rsid w:val="00763EE9"/>
    <w:rsid w:val="00763F97"/>
    <w:rsid w:val="00764B34"/>
    <w:rsid w:val="00767236"/>
    <w:rsid w:val="00770943"/>
    <w:rsid w:val="00773A76"/>
    <w:rsid w:val="00776C54"/>
    <w:rsid w:val="00777024"/>
    <w:rsid w:val="00777A61"/>
    <w:rsid w:val="00777D06"/>
    <w:rsid w:val="00784FF8"/>
    <w:rsid w:val="007857F3"/>
    <w:rsid w:val="007858D7"/>
    <w:rsid w:val="00785ED2"/>
    <w:rsid w:val="007868BF"/>
    <w:rsid w:val="00790956"/>
    <w:rsid w:val="007911D1"/>
    <w:rsid w:val="00791E4A"/>
    <w:rsid w:val="00791EA4"/>
    <w:rsid w:val="00792DCD"/>
    <w:rsid w:val="00795165"/>
    <w:rsid w:val="00796E67"/>
    <w:rsid w:val="007A40BF"/>
    <w:rsid w:val="007A5ABB"/>
    <w:rsid w:val="007A70FD"/>
    <w:rsid w:val="007B3A77"/>
    <w:rsid w:val="007B4625"/>
    <w:rsid w:val="007B46BD"/>
    <w:rsid w:val="007B47C7"/>
    <w:rsid w:val="007C5180"/>
    <w:rsid w:val="007C7BC4"/>
    <w:rsid w:val="007D1525"/>
    <w:rsid w:val="007D1EC3"/>
    <w:rsid w:val="007D251B"/>
    <w:rsid w:val="007D3C91"/>
    <w:rsid w:val="007D3D54"/>
    <w:rsid w:val="007D3E33"/>
    <w:rsid w:val="007D541B"/>
    <w:rsid w:val="007D66D3"/>
    <w:rsid w:val="007D6855"/>
    <w:rsid w:val="007D690B"/>
    <w:rsid w:val="007D7903"/>
    <w:rsid w:val="007E0DEC"/>
    <w:rsid w:val="007E1B7D"/>
    <w:rsid w:val="007E1EB4"/>
    <w:rsid w:val="007E43D0"/>
    <w:rsid w:val="007E49F6"/>
    <w:rsid w:val="007E5A09"/>
    <w:rsid w:val="007E6FC2"/>
    <w:rsid w:val="007E7D23"/>
    <w:rsid w:val="007F0349"/>
    <w:rsid w:val="007F0A2C"/>
    <w:rsid w:val="007F23D0"/>
    <w:rsid w:val="007F28E3"/>
    <w:rsid w:val="007F2D82"/>
    <w:rsid w:val="007F7476"/>
    <w:rsid w:val="00810573"/>
    <w:rsid w:val="008110C3"/>
    <w:rsid w:val="00812847"/>
    <w:rsid w:val="00813828"/>
    <w:rsid w:val="00814122"/>
    <w:rsid w:val="00814A65"/>
    <w:rsid w:val="00815DDB"/>
    <w:rsid w:val="0082223A"/>
    <w:rsid w:val="008240AF"/>
    <w:rsid w:val="008256BC"/>
    <w:rsid w:val="0082596C"/>
    <w:rsid w:val="00830C5B"/>
    <w:rsid w:val="00830DB9"/>
    <w:rsid w:val="00835747"/>
    <w:rsid w:val="0083589C"/>
    <w:rsid w:val="0083694B"/>
    <w:rsid w:val="00841C3A"/>
    <w:rsid w:val="00841F81"/>
    <w:rsid w:val="00845D56"/>
    <w:rsid w:val="00846308"/>
    <w:rsid w:val="008469D3"/>
    <w:rsid w:val="00847935"/>
    <w:rsid w:val="0085282E"/>
    <w:rsid w:val="008543A0"/>
    <w:rsid w:val="00855229"/>
    <w:rsid w:val="008565AD"/>
    <w:rsid w:val="00860192"/>
    <w:rsid w:val="00862B11"/>
    <w:rsid w:val="00865A0F"/>
    <w:rsid w:val="0086670F"/>
    <w:rsid w:val="00873CC6"/>
    <w:rsid w:val="00877473"/>
    <w:rsid w:val="008776A1"/>
    <w:rsid w:val="00881024"/>
    <w:rsid w:val="008811F9"/>
    <w:rsid w:val="00881C3E"/>
    <w:rsid w:val="00881D97"/>
    <w:rsid w:val="0088218C"/>
    <w:rsid w:val="00882C3E"/>
    <w:rsid w:val="00882D1F"/>
    <w:rsid w:val="00886121"/>
    <w:rsid w:val="00886355"/>
    <w:rsid w:val="0088745C"/>
    <w:rsid w:val="00890C0B"/>
    <w:rsid w:val="0089124F"/>
    <w:rsid w:val="008922FC"/>
    <w:rsid w:val="00892628"/>
    <w:rsid w:val="0089302D"/>
    <w:rsid w:val="00893253"/>
    <w:rsid w:val="008941F9"/>
    <w:rsid w:val="00894ED9"/>
    <w:rsid w:val="00895441"/>
    <w:rsid w:val="008A0E73"/>
    <w:rsid w:val="008A1BAA"/>
    <w:rsid w:val="008A750C"/>
    <w:rsid w:val="008A77A5"/>
    <w:rsid w:val="008B008A"/>
    <w:rsid w:val="008B09C8"/>
    <w:rsid w:val="008B41D7"/>
    <w:rsid w:val="008B4B01"/>
    <w:rsid w:val="008B774E"/>
    <w:rsid w:val="008C4CEA"/>
    <w:rsid w:val="008C69AD"/>
    <w:rsid w:val="008C7C8E"/>
    <w:rsid w:val="008C7E77"/>
    <w:rsid w:val="008D33F4"/>
    <w:rsid w:val="008D39C3"/>
    <w:rsid w:val="008D751A"/>
    <w:rsid w:val="008D7F9C"/>
    <w:rsid w:val="008E06E1"/>
    <w:rsid w:val="008E1D69"/>
    <w:rsid w:val="008E350B"/>
    <w:rsid w:val="008E5204"/>
    <w:rsid w:val="008E52F9"/>
    <w:rsid w:val="008E5846"/>
    <w:rsid w:val="008E590D"/>
    <w:rsid w:val="008E60AC"/>
    <w:rsid w:val="008E6100"/>
    <w:rsid w:val="008E7E24"/>
    <w:rsid w:val="008F3A24"/>
    <w:rsid w:val="008F44A1"/>
    <w:rsid w:val="008F7800"/>
    <w:rsid w:val="009029BC"/>
    <w:rsid w:val="00903A94"/>
    <w:rsid w:val="00903C63"/>
    <w:rsid w:val="009040A9"/>
    <w:rsid w:val="00905E1F"/>
    <w:rsid w:val="009062F5"/>
    <w:rsid w:val="009063BA"/>
    <w:rsid w:val="00906734"/>
    <w:rsid w:val="009113B5"/>
    <w:rsid w:val="00911ED8"/>
    <w:rsid w:val="00914CC2"/>
    <w:rsid w:val="00914FE9"/>
    <w:rsid w:val="00916312"/>
    <w:rsid w:val="00916C29"/>
    <w:rsid w:val="0092103F"/>
    <w:rsid w:val="00930F6E"/>
    <w:rsid w:val="00932F96"/>
    <w:rsid w:val="00935570"/>
    <w:rsid w:val="00936D55"/>
    <w:rsid w:val="00940322"/>
    <w:rsid w:val="009405A4"/>
    <w:rsid w:val="00940BFF"/>
    <w:rsid w:val="0094297A"/>
    <w:rsid w:val="00943678"/>
    <w:rsid w:val="0094763C"/>
    <w:rsid w:val="009514C8"/>
    <w:rsid w:val="0095178F"/>
    <w:rsid w:val="00951CCD"/>
    <w:rsid w:val="00953042"/>
    <w:rsid w:val="00955184"/>
    <w:rsid w:val="00956CEC"/>
    <w:rsid w:val="00961877"/>
    <w:rsid w:val="00961D8A"/>
    <w:rsid w:val="009625A3"/>
    <w:rsid w:val="00965E7A"/>
    <w:rsid w:val="00965F86"/>
    <w:rsid w:val="00970393"/>
    <w:rsid w:val="009703CB"/>
    <w:rsid w:val="009710B4"/>
    <w:rsid w:val="00971CB8"/>
    <w:rsid w:val="00973552"/>
    <w:rsid w:val="00975FCC"/>
    <w:rsid w:val="0097602F"/>
    <w:rsid w:val="009777E9"/>
    <w:rsid w:val="00977E68"/>
    <w:rsid w:val="009804E6"/>
    <w:rsid w:val="00981605"/>
    <w:rsid w:val="00981C7A"/>
    <w:rsid w:val="009822D5"/>
    <w:rsid w:val="00983F3D"/>
    <w:rsid w:val="0098403D"/>
    <w:rsid w:val="0098462F"/>
    <w:rsid w:val="00985E56"/>
    <w:rsid w:val="00992665"/>
    <w:rsid w:val="00992698"/>
    <w:rsid w:val="009947B9"/>
    <w:rsid w:val="0099618A"/>
    <w:rsid w:val="0099747A"/>
    <w:rsid w:val="009A0C44"/>
    <w:rsid w:val="009A0EB2"/>
    <w:rsid w:val="009A166E"/>
    <w:rsid w:val="009A1B81"/>
    <w:rsid w:val="009A3293"/>
    <w:rsid w:val="009A3573"/>
    <w:rsid w:val="009A5984"/>
    <w:rsid w:val="009A7586"/>
    <w:rsid w:val="009A7CA9"/>
    <w:rsid w:val="009A7CED"/>
    <w:rsid w:val="009B01A9"/>
    <w:rsid w:val="009B1673"/>
    <w:rsid w:val="009B29ED"/>
    <w:rsid w:val="009B37A6"/>
    <w:rsid w:val="009B5618"/>
    <w:rsid w:val="009B5AF5"/>
    <w:rsid w:val="009B5C54"/>
    <w:rsid w:val="009C14BB"/>
    <w:rsid w:val="009C1FBF"/>
    <w:rsid w:val="009C2B2C"/>
    <w:rsid w:val="009C302E"/>
    <w:rsid w:val="009C3989"/>
    <w:rsid w:val="009C7D9A"/>
    <w:rsid w:val="009D048D"/>
    <w:rsid w:val="009D0D2C"/>
    <w:rsid w:val="009D283A"/>
    <w:rsid w:val="009D3904"/>
    <w:rsid w:val="009D3AA2"/>
    <w:rsid w:val="009D536A"/>
    <w:rsid w:val="009E0534"/>
    <w:rsid w:val="009E125A"/>
    <w:rsid w:val="009E1AD1"/>
    <w:rsid w:val="009E1E35"/>
    <w:rsid w:val="009E2CC7"/>
    <w:rsid w:val="009E45C9"/>
    <w:rsid w:val="009E7A4F"/>
    <w:rsid w:val="009F0859"/>
    <w:rsid w:val="009F0E19"/>
    <w:rsid w:val="009F1CB1"/>
    <w:rsid w:val="009F2AB8"/>
    <w:rsid w:val="009F386A"/>
    <w:rsid w:val="009F434A"/>
    <w:rsid w:val="009F6135"/>
    <w:rsid w:val="009F6863"/>
    <w:rsid w:val="009F73E9"/>
    <w:rsid w:val="00A03972"/>
    <w:rsid w:val="00A03AEC"/>
    <w:rsid w:val="00A05B93"/>
    <w:rsid w:val="00A06508"/>
    <w:rsid w:val="00A065C2"/>
    <w:rsid w:val="00A06D31"/>
    <w:rsid w:val="00A07CB1"/>
    <w:rsid w:val="00A13005"/>
    <w:rsid w:val="00A14938"/>
    <w:rsid w:val="00A16833"/>
    <w:rsid w:val="00A1702D"/>
    <w:rsid w:val="00A2068C"/>
    <w:rsid w:val="00A23304"/>
    <w:rsid w:val="00A245A4"/>
    <w:rsid w:val="00A24675"/>
    <w:rsid w:val="00A247C8"/>
    <w:rsid w:val="00A2489E"/>
    <w:rsid w:val="00A26F0E"/>
    <w:rsid w:val="00A2742C"/>
    <w:rsid w:val="00A27CED"/>
    <w:rsid w:val="00A27D39"/>
    <w:rsid w:val="00A27FB3"/>
    <w:rsid w:val="00A30997"/>
    <w:rsid w:val="00A323BE"/>
    <w:rsid w:val="00A32B21"/>
    <w:rsid w:val="00A3312F"/>
    <w:rsid w:val="00A332A4"/>
    <w:rsid w:val="00A33742"/>
    <w:rsid w:val="00A44452"/>
    <w:rsid w:val="00A44664"/>
    <w:rsid w:val="00A4469A"/>
    <w:rsid w:val="00A44CFB"/>
    <w:rsid w:val="00A46ACE"/>
    <w:rsid w:val="00A46FBA"/>
    <w:rsid w:val="00A54B7B"/>
    <w:rsid w:val="00A5631A"/>
    <w:rsid w:val="00A56698"/>
    <w:rsid w:val="00A5772A"/>
    <w:rsid w:val="00A57E78"/>
    <w:rsid w:val="00A62D37"/>
    <w:rsid w:val="00A71214"/>
    <w:rsid w:val="00A742A0"/>
    <w:rsid w:val="00A77D4B"/>
    <w:rsid w:val="00A80D54"/>
    <w:rsid w:val="00A820E3"/>
    <w:rsid w:val="00A8225C"/>
    <w:rsid w:val="00A83062"/>
    <w:rsid w:val="00A83286"/>
    <w:rsid w:val="00A837E3"/>
    <w:rsid w:val="00A84F33"/>
    <w:rsid w:val="00A86319"/>
    <w:rsid w:val="00A868C7"/>
    <w:rsid w:val="00A86E27"/>
    <w:rsid w:val="00A922C0"/>
    <w:rsid w:val="00A93460"/>
    <w:rsid w:val="00A95515"/>
    <w:rsid w:val="00A95869"/>
    <w:rsid w:val="00A96862"/>
    <w:rsid w:val="00A96CA5"/>
    <w:rsid w:val="00A97B81"/>
    <w:rsid w:val="00AA001D"/>
    <w:rsid w:val="00AA21FB"/>
    <w:rsid w:val="00AA232E"/>
    <w:rsid w:val="00AA36FB"/>
    <w:rsid w:val="00AA464A"/>
    <w:rsid w:val="00AA4986"/>
    <w:rsid w:val="00AB009B"/>
    <w:rsid w:val="00AB0EB0"/>
    <w:rsid w:val="00AB1A09"/>
    <w:rsid w:val="00AB1BDE"/>
    <w:rsid w:val="00AB292C"/>
    <w:rsid w:val="00AB3C97"/>
    <w:rsid w:val="00AB3FCD"/>
    <w:rsid w:val="00AB4948"/>
    <w:rsid w:val="00AB5990"/>
    <w:rsid w:val="00AB5BE4"/>
    <w:rsid w:val="00AB658D"/>
    <w:rsid w:val="00AC22FF"/>
    <w:rsid w:val="00AC2560"/>
    <w:rsid w:val="00AC3CFE"/>
    <w:rsid w:val="00AC6750"/>
    <w:rsid w:val="00AC7207"/>
    <w:rsid w:val="00AC7D1A"/>
    <w:rsid w:val="00AD0CE6"/>
    <w:rsid w:val="00AD18FC"/>
    <w:rsid w:val="00AD2D77"/>
    <w:rsid w:val="00AD3DD6"/>
    <w:rsid w:val="00AD423F"/>
    <w:rsid w:val="00AD6315"/>
    <w:rsid w:val="00AD7794"/>
    <w:rsid w:val="00AD79F4"/>
    <w:rsid w:val="00AE099D"/>
    <w:rsid w:val="00AE199C"/>
    <w:rsid w:val="00AE19EB"/>
    <w:rsid w:val="00AE270B"/>
    <w:rsid w:val="00AE35E3"/>
    <w:rsid w:val="00AE4826"/>
    <w:rsid w:val="00AE5329"/>
    <w:rsid w:val="00AE6C11"/>
    <w:rsid w:val="00AF0E50"/>
    <w:rsid w:val="00AF1F29"/>
    <w:rsid w:val="00AF305F"/>
    <w:rsid w:val="00AF3308"/>
    <w:rsid w:val="00AF348F"/>
    <w:rsid w:val="00AF4EEC"/>
    <w:rsid w:val="00AF54C5"/>
    <w:rsid w:val="00AF7A21"/>
    <w:rsid w:val="00AF7CF2"/>
    <w:rsid w:val="00B01BB4"/>
    <w:rsid w:val="00B01F77"/>
    <w:rsid w:val="00B01F9C"/>
    <w:rsid w:val="00B03696"/>
    <w:rsid w:val="00B04045"/>
    <w:rsid w:val="00B04A6D"/>
    <w:rsid w:val="00B0735D"/>
    <w:rsid w:val="00B11B0A"/>
    <w:rsid w:val="00B13151"/>
    <w:rsid w:val="00B15D68"/>
    <w:rsid w:val="00B20C2A"/>
    <w:rsid w:val="00B21204"/>
    <w:rsid w:val="00B21233"/>
    <w:rsid w:val="00B215C1"/>
    <w:rsid w:val="00B21690"/>
    <w:rsid w:val="00B249D7"/>
    <w:rsid w:val="00B27BD3"/>
    <w:rsid w:val="00B34FE9"/>
    <w:rsid w:val="00B370D8"/>
    <w:rsid w:val="00B40806"/>
    <w:rsid w:val="00B40F5B"/>
    <w:rsid w:val="00B41C33"/>
    <w:rsid w:val="00B448AE"/>
    <w:rsid w:val="00B44B89"/>
    <w:rsid w:val="00B45980"/>
    <w:rsid w:val="00B45AC6"/>
    <w:rsid w:val="00B46096"/>
    <w:rsid w:val="00B466CF"/>
    <w:rsid w:val="00B46BDF"/>
    <w:rsid w:val="00B5166E"/>
    <w:rsid w:val="00B52040"/>
    <w:rsid w:val="00B53AD7"/>
    <w:rsid w:val="00B55F29"/>
    <w:rsid w:val="00B563DD"/>
    <w:rsid w:val="00B5760C"/>
    <w:rsid w:val="00B61337"/>
    <w:rsid w:val="00B61E5F"/>
    <w:rsid w:val="00B620D3"/>
    <w:rsid w:val="00B64168"/>
    <w:rsid w:val="00B65C84"/>
    <w:rsid w:val="00B662DB"/>
    <w:rsid w:val="00B66B33"/>
    <w:rsid w:val="00B6711E"/>
    <w:rsid w:val="00B67ED1"/>
    <w:rsid w:val="00B70068"/>
    <w:rsid w:val="00B7054B"/>
    <w:rsid w:val="00B71AAC"/>
    <w:rsid w:val="00B72A60"/>
    <w:rsid w:val="00B73135"/>
    <w:rsid w:val="00B73727"/>
    <w:rsid w:val="00B75189"/>
    <w:rsid w:val="00B75358"/>
    <w:rsid w:val="00B770BE"/>
    <w:rsid w:val="00B800F5"/>
    <w:rsid w:val="00B80BA0"/>
    <w:rsid w:val="00B83BC2"/>
    <w:rsid w:val="00B8519E"/>
    <w:rsid w:val="00B876A4"/>
    <w:rsid w:val="00B931E9"/>
    <w:rsid w:val="00B94B5F"/>
    <w:rsid w:val="00B97CAD"/>
    <w:rsid w:val="00BA08A8"/>
    <w:rsid w:val="00BA4D59"/>
    <w:rsid w:val="00BA62AA"/>
    <w:rsid w:val="00BA6521"/>
    <w:rsid w:val="00BA6DF2"/>
    <w:rsid w:val="00BB264D"/>
    <w:rsid w:val="00BB369C"/>
    <w:rsid w:val="00BB408C"/>
    <w:rsid w:val="00BB4107"/>
    <w:rsid w:val="00BB5074"/>
    <w:rsid w:val="00BB52AA"/>
    <w:rsid w:val="00BC1693"/>
    <w:rsid w:val="00BC1B40"/>
    <w:rsid w:val="00BC2DCA"/>
    <w:rsid w:val="00BC37D9"/>
    <w:rsid w:val="00BC4412"/>
    <w:rsid w:val="00BC5AAE"/>
    <w:rsid w:val="00BC652F"/>
    <w:rsid w:val="00BD34D6"/>
    <w:rsid w:val="00BD3B06"/>
    <w:rsid w:val="00BD40E2"/>
    <w:rsid w:val="00BD42F5"/>
    <w:rsid w:val="00BE0688"/>
    <w:rsid w:val="00BE2800"/>
    <w:rsid w:val="00BE4129"/>
    <w:rsid w:val="00BE46B1"/>
    <w:rsid w:val="00BF1AFD"/>
    <w:rsid w:val="00BF2478"/>
    <w:rsid w:val="00BF2E30"/>
    <w:rsid w:val="00BF35C6"/>
    <w:rsid w:val="00BF4411"/>
    <w:rsid w:val="00BF59F5"/>
    <w:rsid w:val="00BF68D2"/>
    <w:rsid w:val="00BF737A"/>
    <w:rsid w:val="00C01759"/>
    <w:rsid w:val="00C02C2F"/>
    <w:rsid w:val="00C04BE3"/>
    <w:rsid w:val="00C053D6"/>
    <w:rsid w:val="00C06042"/>
    <w:rsid w:val="00C06653"/>
    <w:rsid w:val="00C07550"/>
    <w:rsid w:val="00C07959"/>
    <w:rsid w:val="00C106B2"/>
    <w:rsid w:val="00C11055"/>
    <w:rsid w:val="00C157BD"/>
    <w:rsid w:val="00C205DB"/>
    <w:rsid w:val="00C21408"/>
    <w:rsid w:val="00C21CBE"/>
    <w:rsid w:val="00C22E40"/>
    <w:rsid w:val="00C22F72"/>
    <w:rsid w:val="00C2343A"/>
    <w:rsid w:val="00C2378F"/>
    <w:rsid w:val="00C23A06"/>
    <w:rsid w:val="00C258C7"/>
    <w:rsid w:val="00C27F77"/>
    <w:rsid w:val="00C303A9"/>
    <w:rsid w:val="00C314D1"/>
    <w:rsid w:val="00C33151"/>
    <w:rsid w:val="00C34531"/>
    <w:rsid w:val="00C40CC6"/>
    <w:rsid w:val="00C42073"/>
    <w:rsid w:val="00C435C1"/>
    <w:rsid w:val="00C43A84"/>
    <w:rsid w:val="00C44E0F"/>
    <w:rsid w:val="00C44F41"/>
    <w:rsid w:val="00C4521E"/>
    <w:rsid w:val="00C46925"/>
    <w:rsid w:val="00C47655"/>
    <w:rsid w:val="00C503A0"/>
    <w:rsid w:val="00C5262A"/>
    <w:rsid w:val="00C55E2B"/>
    <w:rsid w:val="00C568A0"/>
    <w:rsid w:val="00C56E39"/>
    <w:rsid w:val="00C57C40"/>
    <w:rsid w:val="00C6091E"/>
    <w:rsid w:val="00C61ABF"/>
    <w:rsid w:val="00C61BA7"/>
    <w:rsid w:val="00C644B7"/>
    <w:rsid w:val="00C646C7"/>
    <w:rsid w:val="00C65A86"/>
    <w:rsid w:val="00C65DA4"/>
    <w:rsid w:val="00C660EE"/>
    <w:rsid w:val="00C66150"/>
    <w:rsid w:val="00C6617D"/>
    <w:rsid w:val="00C67638"/>
    <w:rsid w:val="00C67664"/>
    <w:rsid w:val="00C71780"/>
    <w:rsid w:val="00C71CF8"/>
    <w:rsid w:val="00C730FF"/>
    <w:rsid w:val="00C736CE"/>
    <w:rsid w:val="00C76833"/>
    <w:rsid w:val="00C800B4"/>
    <w:rsid w:val="00C8065C"/>
    <w:rsid w:val="00C817A2"/>
    <w:rsid w:val="00C83214"/>
    <w:rsid w:val="00C834E2"/>
    <w:rsid w:val="00C836E2"/>
    <w:rsid w:val="00C843FA"/>
    <w:rsid w:val="00C84C5B"/>
    <w:rsid w:val="00C853D4"/>
    <w:rsid w:val="00C86340"/>
    <w:rsid w:val="00C864BC"/>
    <w:rsid w:val="00C8660E"/>
    <w:rsid w:val="00C8717B"/>
    <w:rsid w:val="00C90CF2"/>
    <w:rsid w:val="00C9113E"/>
    <w:rsid w:val="00C945A1"/>
    <w:rsid w:val="00C95B54"/>
    <w:rsid w:val="00C95BDE"/>
    <w:rsid w:val="00C96A09"/>
    <w:rsid w:val="00C96B51"/>
    <w:rsid w:val="00CA073F"/>
    <w:rsid w:val="00CA0F82"/>
    <w:rsid w:val="00CA24F2"/>
    <w:rsid w:val="00CA32A1"/>
    <w:rsid w:val="00CA38DB"/>
    <w:rsid w:val="00CA5883"/>
    <w:rsid w:val="00CA6BD5"/>
    <w:rsid w:val="00CB0DAC"/>
    <w:rsid w:val="00CB379B"/>
    <w:rsid w:val="00CB7727"/>
    <w:rsid w:val="00CC12F3"/>
    <w:rsid w:val="00CC19B5"/>
    <w:rsid w:val="00CC19BF"/>
    <w:rsid w:val="00CC2E2B"/>
    <w:rsid w:val="00CC39CD"/>
    <w:rsid w:val="00CC492A"/>
    <w:rsid w:val="00CC4B88"/>
    <w:rsid w:val="00CC527A"/>
    <w:rsid w:val="00CC534F"/>
    <w:rsid w:val="00CC79C8"/>
    <w:rsid w:val="00CC7D8C"/>
    <w:rsid w:val="00CC7F1C"/>
    <w:rsid w:val="00CD144C"/>
    <w:rsid w:val="00CD3056"/>
    <w:rsid w:val="00CD3D86"/>
    <w:rsid w:val="00CD5656"/>
    <w:rsid w:val="00CD6D65"/>
    <w:rsid w:val="00CD6E35"/>
    <w:rsid w:val="00CD708D"/>
    <w:rsid w:val="00CE0161"/>
    <w:rsid w:val="00CE3C4F"/>
    <w:rsid w:val="00CE427A"/>
    <w:rsid w:val="00CE7C7C"/>
    <w:rsid w:val="00CF03B3"/>
    <w:rsid w:val="00CF2EBC"/>
    <w:rsid w:val="00CF4058"/>
    <w:rsid w:val="00CF53A4"/>
    <w:rsid w:val="00CF6808"/>
    <w:rsid w:val="00D00269"/>
    <w:rsid w:val="00D0054B"/>
    <w:rsid w:val="00D00954"/>
    <w:rsid w:val="00D00D4E"/>
    <w:rsid w:val="00D0323A"/>
    <w:rsid w:val="00D033F9"/>
    <w:rsid w:val="00D03835"/>
    <w:rsid w:val="00D049A5"/>
    <w:rsid w:val="00D1102C"/>
    <w:rsid w:val="00D12070"/>
    <w:rsid w:val="00D12DD3"/>
    <w:rsid w:val="00D13F25"/>
    <w:rsid w:val="00D147FF"/>
    <w:rsid w:val="00D1534E"/>
    <w:rsid w:val="00D17D49"/>
    <w:rsid w:val="00D24384"/>
    <w:rsid w:val="00D24E31"/>
    <w:rsid w:val="00D25B07"/>
    <w:rsid w:val="00D276AB"/>
    <w:rsid w:val="00D40108"/>
    <w:rsid w:val="00D41821"/>
    <w:rsid w:val="00D450D1"/>
    <w:rsid w:val="00D45E3D"/>
    <w:rsid w:val="00D46EBA"/>
    <w:rsid w:val="00D47F5C"/>
    <w:rsid w:val="00D56396"/>
    <w:rsid w:val="00D56EB9"/>
    <w:rsid w:val="00D60C3A"/>
    <w:rsid w:val="00D617BF"/>
    <w:rsid w:val="00D61FFC"/>
    <w:rsid w:val="00D62D21"/>
    <w:rsid w:val="00D64A69"/>
    <w:rsid w:val="00D72C0D"/>
    <w:rsid w:val="00D72CE0"/>
    <w:rsid w:val="00D731A6"/>
    <w:rsid w:val="00D738CE"/>
    <w:rsid w:val="00D75353"/>
    <w:rsid w:val="00D76B7A"/>
    <w:rsid w:val="00D77CEF"/>
    <w:rsid w:val="00D812F5"/>
    <w:rsid w:val="00D81BD5"/>
    <w:rsid w:val="00D81CE4"/>
    <w:rsid w:val="00D846E2"/>
    <w:rsid w:val="00D84853"/>
    <w:rsid w:val="00D848B2"/>
    <w:rsid w:val="00D851D6"/>
    <w:rsid w:val="00D85B34"/>
    <w:rsid w:val="00D8719F"/>
    <w:rsid w:val="00D87319"/>
    <w:rsid w:val="00D873B1"/>
    <w:rsid w:val="00D91356"/>
    <w:rsid w:val="00D9621E"/>
    <w:rsid w:val="00D9692D"/>
    <w:rsid w:val="00DA0666"/>
    <w:rsid w:val="00DA0807"/>
    <w:rsid w:val="00DA2BEE"/>
    <w:rsid w:val="00DA341D"/>
    <w:rsid w:val="00DA3D40"/>
    <w:rsid w:val="00DA54BE"/>
    <w:rsid w:val="00DA56EB"/>
    <w:rsid w:val="00DB15FC"/>
    <w:rsid w:val="00DB2376"/>
    <w:rsid w:val="00DB3EE2"/>
    <w:rsid w:val="00DB4E78"/>
    <w:rsid w:val="00DB6316"/>
    <w:rsid w:val="00DB76C4"/>
    <w:rsid w:val="00DC24C4"/>
    <w:rsid w:val="00DC2ADC"/>
    <w:rsid w:val="00DD161B"/>
    <w:rsid w:val="00DD4845"/>
    <w:rsid w:val="00DE1011"/>
    <w:rsid w:val="00DE20EE"/>
    <w:rsid w:val="00DE210E"/>
    <w:rsid w:val="00DE5CE5"/>
    <w:rsid w:val="00DF0510"/>
    <w:rsid w:val="00DF2948"/>
    <w:rsid w:val="00DF4D94"/>
    <w:rsid w:val="00DF7204"/>
    <w:rsid w:val="00DF7BE9"/>
    <w:rsid w:val="00DF7C0D"/>
    <w:rsid w:val="00E0014D"/>
    <w:rsid w:val="00E03A09"/>
    <w:rsid w:val="00E03A27"/>
    <w:rsid w:val="00E03B0F"/>
    <w:rsid w:val="00E06067"/>
    <w:rsid w:val="00E10486"/>
    <w:rsid w:val="00E13DFC"/>
    <w:rsid w:val="00E16461"/>
    <w:rsid w:val="00E17603"/>
    <w:rsid w:val="00E17EC1"/>
    <w:rsid w:val="00E2166C"/>
    <w:rsid w:val="00E232CD"/>
    <w:rsid w:val="00E24DA7"/>
    <w:rsid w:val="00E25218"/>
    <w:rsid w:val="00E26CC7"/>
    <w:rsid w:val="00E26E86"/>
    <w:rsid w:val="00E3365D"/>
    <w:rsid w:val="00E35939"/>
    <w:rsid w:val="00E3601D"/>
    <w:rsid w:val="00E36662"/>
    <w:rsid w:val="00E36B31"/>
    <w:rsid w:val="00E36C53"/>
    <w:rsid w:val="00E42550"/>
    <w:rsid w:val="00E45E1C"/>
    <w:rsid w:val="00E4682D"/>
    <w:rsid w:val="00E46B10"/>
    <w:rsid w:val="00E47885"/>
    <w:rsid w:val="00E50C4A"/>
    <w:rsid w:val="00E5177A"/>
    <w:rsid w:val="00E556CE"/>
    <w:rsid w:val="00E60691"/>
    <w:rsid w:val="00E60EF2"/>
    <w:rsid w:val="00E652AF"/>
    <w:rsid w:val="00E7050F"/>
    <w:rsid w:val="00E70608"/>
    <w:rsid w:val="00E7234F"/>
    <w:rsid w:val="00E75867"/>
    <w:rsid w:val="00E765F6"/>
    <w:rsid w:val="00E7738F"/>
    <w:rsid w:val="00E777E2"/>
    <w:rsid w:val="00E77DFB"/>
    <w:rsid w:val="00E8152F"/>
    <w:rsid w:val="00E82C85"/>
    <w:rsid w:val="00E839E6"/>
    <w:rsid w:val="00E8454D"/>
    <w:rsid w:val="00E84706"/>
    <w:rsid w:val="00E84C78"/>
    <w:rsid w:val="00E85AA0"/>
    <w:rsid w:val="00E8643B"/>
    <w:rsid w:val="00E87E96"/>
    <w:rsid w:val="00E90984"/>
    <w:rsid w:val="00E953C3"/>
    <w:rsid w:val="00E95FF8"/>
    <w:rsid w:val="00E96E3C"/>
    <w:rsid w:val="00E97662"/>
    <w:rsid w:val="00E97F42"/>
    <w:rsid w:val="00EA0C9C"/>
    <w:rsid w:val="00EA1468"/>
    <w:rsid w:val="00EA40A8"/>
    <w:rsid w:val="00EA4838"/>
    <w:rsid w:val="00EA5B11"/>
    <w:rsid w:val="00EA5CDC"/>
    <w:rsid w:val="00EA6905"/>
    <w:rsid w:val="00EA6D85"/>
    <w:rsid w:val="00EB0AAE"/>
    <w:rsid w:val="00EB27E1"/>
    <w:rsid w:val="00EB2C18"/>
    <w:rsid w:val="00EB5DE5"/>
    <w:rsid w:val="00EB6304"/>
    <w:rsid w:val="00EB64FD"/>
    <w:rsid w:val="00EB680E"/>
    <w:rsid w:val="00EB775E"/>
    <w:rsid w:val="00EB7BA7"/>
    <w:rsid w:val="00EC0B2E"/>
    <w:rsid w:val="00EC1CB5"/>
    <w:rsid w:val="00EC3800"/>
    <w:rsid w:val="00EC3B8A"/>
    <w:rsid w:val="00EC6201"/>
    <w:rsid w:val="00EC7DE6"/>
    <w:rsid w:val="00ED2D5F"/>
    <w:rsid w:val="00ED33DE"/>
    <w:rsid w:val="00ED43EE"/>
    <w:rsid w:val="00ED5687"/>
    <w:rsid w:val="00ED5FA2"/>
    <w:rsid w:val="00ED658C"/>
    <w:rsid w:val="00ED7D3D"/>
    <w:rsid w:val="00EE1707"/>
    <w:rsid w:val="00EE2669"/>
    <w:rsid w:val="00EE39E7"/>
    <w:rsid w:val="00EE6395"/>
    <w:rsid w:val="00EE6A27"/>
    <w:rsid w:val="00EE71E1"/>
    <w:rsid w:val="00EF199D"/>
    <w:rsid w:val="00EF2F90"/>
    <w:rsid w:val="00EF4361"/>
    <w:rsid w:val="00EF447F"/>
    <w:rsid w:val="00EF4E77"/>
    <w:rsid w:val="00EF5D03"/>
    <w:rsid w:val="00EF7D37"/>
    <w:rsid w:val="00F027FE"/>
    <w:rsid w:val="00F03260"/>
    <w:rsid w:val="00F038E5"/>
    <w:rsid w:val="00F046EF"/>
    <w:rsid w:val="00F047CE"/>
    <w:rsid w:val="00F04B81"/>
    <w:rsid w:val="00F07881"/>
    <w:rsid w:val="00F07B27"/>
    <w:rsid w:val="00F10848"/>
    <w:rsid w:val="00F157DA"/>
    <w:rsid w:val="00F17098"/>
    <w:rsid w:val="00F244E5"/>
    <w:rsid w:val="00F255DE"/>
    <w:rsid w:val="00F264B6"/>
    <w:rsid w:val="00F314DC"/>
    <w:rsid w:val="00F32660"/>
    <w:rsid w:val="00F32B95"/>
    <w:rsid w:val="00F32D16"/>
    <w:rsid w:val="00F33DDA"/>
    <w:rsid w:val="00F4068C"/>
    <w:rsid w:val="00F40968"/>
    <w:rsid w:val="00F40A78"/>
    <w:rsid w:val="00F4344C"/>
    <w:rsid w:val="00F46512"/>
    <w:rsid w:val="00F47622"/>
    <w:rsid w:val="00F47807"/>
    <w:rsid w:val="00F51D38"/>
    <w:rsid w:val="00F52A6E"/>
    <w:rsid w:val="00F563A2"/>
    <w:rsid w:val="00F56D29"/>
    <w:rsid w:val="00F577CB"/>
    <w:rsid w:val="00F610DB"/>
    <w:rsid w:val="00F627C6"/>
    <w:rsid w:val="00F64482"/>
    <w:rsid w:val="00F646BC"/>
    <w:rsid w:val="00F65F4F"/>
    <w:rsid w:val="00F66584"/>
    <w:rsid w:val="00F665C6"/>
    <w:rsid w:val="00F7056B"/>
    <w:rsid w:val="00F70738"/>
    <w:rsid w:val="00F70EF0"/>
    <w:rsid w:val="00F720AE"/>
    <w:rsid w:val="00F725B0"/>
    <w:rsid w:val="00F74706"/>
    <w:rsid w:val="00F75942"/>
    <w:rsid w:val="00F80C92"/>
    <w:rsid w:val="00F815ED"/>
    <w:rsid w:val="00F86F95"/>
    <w:rsid w:val="00F87AF3"/>
    <w:rsid w:val="00F90D94"/>
    <w:rsid w:val="00F911C4"/>
    <w:rsid w:val="00F9129D"/>
    <w:rsid w:val="00F932C5"/>
    <w:rsid w:val="00F9350A"/>
    <w:rsid w:val="00F967AB"/>
    <w:rsid w:val="00FA13FE"/>
    <w:rsid w:val="00FA2C0F"/>
    <w:rsid w:val="00FA3071"/>
    <w:rsid w:val="00FA7949"/>
    <w:rsid w:val="00FB06D4"/>
    <w:rsid w:val="00FB08A3"/>
    <w:rsid w:val="00FB14C6"/>
    <w:rsid w:val="00FB2A09"/>
    <w:rsid w:val="00FB3F72"/>
    <w:rsid w:val="00FB4CF5"/>
    <w:rsid w:val="00FB4F1F"/>
    <w:rsid w:val="00FB529C"/>
    <w:rsid w:val="00FB6CCD"/>
    <w:rsid w:val="00FC0C42"/>
    <w:rsid w:val="00FC2119"/>
    <w:rsid w:val="00FC246A"/>
    <w:rsid w:val="00FC3958"/>
    <w:rsid w:val="00FC422D"/>
    <w:rsid w:val="00FC45D6"/>
    <w:rsid w:val="00FC4FFE"/>
    <w:rsid w:val="00FC7E83"/>
    <w:rsid w:val="00FD189E"/>
    <w:rsid w:val="00FD304E"/>
    <w:rsid w:val="00FD4810"/>
    <w:rsid w:val="00FD4B6C"/>
    <w:rsid w:val="00FD5808"/>
    <w:rsid w:val="00FD768A"/>
    <w:rsid w:val="00FE0CA5"/>
    <w:rsid w:val="00FE2D7F"/>
    <w:rsid w:val="00FE3E4B"/>
    <w:rsid w:val="00FE3FC9"/>
    <w:rsid w:val="00FE4890"/>
    <w:rsid w:val="00FE5642"/>
    <w:rsid w:val="00FE5E7C"/>
    <w:rsid w:val="00FE7519"/>
    <w:rsid w:val="00FF1F5E"/>
    <w:rsid w:val="00FF3426"/>
    <w:rsid w:val="00FF376F"/>
    <w:rsid w:val="00FF4C91"/>
    <w:rsid w:val="00FF6506"/>
    <w:rsid w:val="00FF717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B08FD24"/>
  <w15:docId w15:val="{7D7ABF39-6839-4CF6-8AD9-B714C39A7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67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D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C44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9135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84C5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403B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667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70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6670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062F10"/>
    <w:pPr>
      <w:ind w:left="720"/>
      <w:contextualSpacing/>
    </w:pPr>
  </w:style>
  <w:style w:type="character" w:customStyle="1" w:styleId="Heading2Char">
    <w:name w:val="Heading 2 Char"/>
    <w:basedOn w:val="DefaultParagraphFont"/>
    <w:link w:val="Heading2"/>
    <w:uiPriority w:val="9"/>
    <w:rsid w:val="000C3DC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C4412"/>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C34531"/>
    <w:rPr>
      <w:sz w:val="16"/>
      <w:szCs w:val="16"/>
    </w:rPr>
  </w:style>
  <w:style w:type="paragraph" w:styleId="CommentText">
    <w:name w:val="annotation text"/>
    <w:basedOn w:val="Normal"/>
    <w:link w:val="CommentTextChar"/>
    <w:uiPriority w:val="99"/>
    <w:unhideWhenUsed/>
    <w:rsid w:val="00C34531"/>
    <w:pPr>
      <w:spacing w:line="240" w:lineRule="auto"/>
    </w:pPr>
    <w:rPr>
      <w:sz w:val="20"/>
      <w:szCs w:val="20"/>
    </w:rPr>
  </w:style>
  <w:style w:type="character" w:customStyle="1" w:styleId="CommentTextChar">
    <w:name w:val="Comment Text Char"/>
    <w:basedOn w:val="DefaultParagraphFont"/>
    <w:link w:val="CommentText"/>
    <w:uiPriority w:val="99"/>
    <w:rsid w:val="00C34531"/>
    <w:rPr>
      <w:sz w:val="20"/>
      <w:szCs w:val="20"/>
    </w:rPr>
  </w:style>
  <w:style w:type="paragraph" w:styleId="CommentSubject">
    <w:name w:val="annotation subject"/>
    <w:basedOn w:val="CommentText"/>
    <w:next w:val="CommentText"/>
    <w:link w:val="CommentSubjectChar"/>
    <w:uiPriority w:val="99"/>
    <w:semiHidden/>
    <w:unhideWhenUsed/>
    <w:rsid w:val="00C34531"/>
    <w:rPr>
      <w:b/>
      <w:bCs/>
    </w:rPr>
  </w:style>
  <w:style w:type="character" w:customStyle="1" w:styleId="CommentSubjectChar">
    <w:name w:val="Comment Subject Char"/>
    <w:basedOn w:val="CommentTextChar"/>
    <w:link w:val="CommentSubject"/>
    <w:uiPriority w:val="99"/>
    <w:semiHidden/>
    <w:rsid w:val="00C34531"/>
    <w:rPr>
      <w:b/>
      <w:bCs/>
      <w:sz w:val="20"/>
      <w:szCs w:val="20"/>
    </w:rPr>
  </w:style>
  <w:style w:type="paragraph" w:styleId="BalloonText">
    <w:name w:val="Balloon Text"/>
    <w:basedOn w:val="Normal"/>
    <w:link w:val="BalloonTextChar"/>
    <w:uiPriority w:val="99"/>
    <w:semiHidden/>
    <w:unhideWhenUsed/>
    <w:rsid w:val="00C345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531"/>
    <w:rPr>
      <w:rFonts w:ascii="Segoe UI" w:hAnsi="Segoe UI" w:cs="Segoe UI"/>
      <w:sz w:val="18"/>
      <w:szCs w:val="18"/>
    </w:rPr>
  </w:style>
  <w:style w:type="character" w:customStyle="1" w:styleId="Heading4Char">
    <w:name w:val="Heading 4 Char"/>
    <w:basedOn w:val="DefaultParagraphFont"/>
    <w:link w:val="Heading4"/>
    <w:uiPriority w:val="9"/>
    <w:rsid w:val="00D91356"/>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E336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65D"/>
    <w:rPr>
      <w:rFonts w:ascii="Calibri" w:hAnsi="Calibri" w:cs="Calibri"/>
      <w:noProof/>
    </w:rPr>
  </w:style>
  <w:style w:type="paragraph" w:customStyle="1" w:styleId="EndNoteBibliography">
    <w:name w:val="EndNote Bibliography"/>
    <w:basedOn w:val="Normal"/>
    <w:link w:val="EndNoteBibliographyChar"/>
    <w:rsid w:val="00E336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365D"/>
    <w:rPr>
      <w:rFonts w:ascii="Calibri" w:hAnsi="Calibri" w:cs="Calibri"/>
      <w:noProof/>
    </w:rPr>
  </w:style>
  <w:style w:type="character" w:styleId="Hyperlink">
    <w:name w:val="Hyperlink"/>
    <w:basedOn w:val="DefaultParagraphFont"/>
    <w:uiPriority w:val="99"/>
    <w:unhideWhenUsed/>
    <w:rsid w:val="00E3365D"/>
    <w:rPr>
      <w:color w:val="0563C1" w:themeColor="hyperlink"/>
      <w:u w:val="single"/>
    </w:rPr>
  </w:style>
  <w:style w:type="character" w:customStyle="1" w:styleId="internalref">
    <w:name w:val="internalref"/>
    <w:basedOn w:val="DefaultParagraphFont"/>
    <w:rsid w:val="00C4521E"/>
  </w:style>
  <w:style w:type="character" w:customStyle="1" w:styleId="citationref">
    <w:name w:val="citationref"/>
    <w:basedOn w:val="DefaultParagraphFont"/>
    <w:rsid w:val="00C4521E"/>
  </w:style>
  <w:style w:type="paragraph" w:styleId="Header">
    <w:name w:val="header"/>
    <w:basedOn w:val="Normal"/>
    <w:link w:val="HeaderChar"/>
    <w:uiPriority w:val="99"/>
    <w:unhideWhenUsed/>
    <w:rsid w:val="00181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1EE6"/>
  </w:style>
  <w:style w:type="paragraph" w:styleId="Footer">
    <w:name w:val="footer"/>
    <w:basedOn w:val="Normal"/>
    <w:link w:val="FooterChar"/>
    <w:uiPriority w:val="99"/>
    <w:unhideWhenUsed/>
    <w:rsid w:val="00181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1EE6"/>
  </w:style>
  <w:style w:type="table" w:styleId="TableGrid">
    <w:name w:val="Table Grid"/>
    <w:basedOn w:val="TableNormal"/>
    <w:uiPriority w:val="39"/>
    <w:rsid w:val="003646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36C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24350"/>
    <w:pPr>
      <w:spacing w:after="0" w:line="240" w:lineRule="auto"/>
    </w:pPr>
  </w:style>
  <w:style w:type="character" w:customStyle="1" w:styleId="ListParagraphChar">
    <w:name w:val="List Paragraph Char"/>
    <w:basedOn w:val="DefaultParagraphFont"/>
    <w:link w:val="ListParagraph"/>
    <w:uiPriority w:val="34"/>
    <w:rsid w:val="00D81BD5"/>
  </w:style>
  <w:style w:type="character" w:customStyle="1" w:styleId="Heading5Char">
    <w:name w:val="Heading 5 Char"/>
    <w:basedOn w:val="DefaultParagraphFont"/>
    <w:link w:val="Heading5"/>
    <w:uiPriority w:val="9"/>
    <w:rsid w:val="00C84C5B"/>
    <w:rPr>
      <w:rFonts w:asciiTheme="majorHAnsi" w:eastAsiaTheme="majorEastAsia" w:hAnsiTheme="majorHAnsi" w:cstheme="majorBidi"/>
      <w:color w:val="2E74B5" w:themeColor="accent1" w:themeShade="BF"/>
    </w:rPr>
  </w:style>
  <w:style w:type="paragraph" w:customStyle="1" w:styleId="Normal0">
    <w:name w:val="[Normal]"/>
    <w:uiPriority w:val="99"/>
    <w:rsid w:val="00C258C7"/>
    <w:pPr>
      <w:widowControl w:val="0"/>
      <w:autoSpaceDE w:val="0"/>
      <w:autoSpaceDN w:val="0"/>
      <w:adjustRightInd w:val="0"/>
      <w:spacing w:after="0" w:line="240" w:lineRule="auto"/>
    </w:pPr>
    <w:rPr>
      <w:rFonts w:ascii="Arial" w:hAnsi="Arial" w:cs="Arial"/>
      <w:sz w:val="24"/>
      <w:szCs w:val="24"/>
    </w:rPr>
  </w:style>
  <w:style w:type="character" w:styleId="Strong">
    <w:name w:val="Strong"/>
    <w:basedOn w:val="DefaultParagraphFont"/>
    <w:uiPriority w:val="22"/>
    <w:qFormat/>
    <w:rsid w:val="006E7322"/>
    <w:rPr>
      <w:b/>
      <w:bCs/>
    </w:rPr>
  </w:style>
  <w:style w:type="character" w:customStyle="1" w:styleId="Heading6Char">
    <w:name w:val="Heading 6 Char"/>
    <w:basedOn w:val="DefaultParagraphFont"/>
    <w:link w:val="Heading6"/>
    <w:uiPriority w:val="9"/>
    <w:rsid w:val="001403B0"/>
    <w:rPr>
      <w:rFonts w:asciiTheme="majorHAnsi" w:eastAsiaTheme="majorEastAsia" w:hAnsiTheme="majorHAnsi" w:cstheme="majorBidi"/>
      <w:color w:val="1F4D78" w:themeColor="accent1" w:themeShade="7F"/>
      <w:lang w:val="en-US"/>
    </w:rPr>
  </w:style>
  <w:style w:type="table" w:customStyle="1" w:styleId="TableGrid2">
    <w:name w:val="Table Grid2"/>
    <w:basedOn w:val="TableNormal"/>
    <w:next w:val="TableGrid"/>
    <w:uiPriority w:val="39"/>
    <w:rsid w:val="00173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73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A0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893253"/>
  </w:style>
  <w:style w:type="table" w:customStyle="1" w:styleId="TableGrid4">
    <w:name w:val="Table Grid4"/>
    <w:basedOn w:val="TableNormal"/>
    <w:next w:val="TableGrid"/>
    <w:uiPriority w:val="39"/>
    <w:rsid w:val="00893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93253"/>
    <w:pPr>
      <w:spacing w:after="0" w:line="240" w:lineRule="auto"/>
    </w:pPr>
    <w:rPr>
      <w:rFonts w:asciiTheme="majorHAnsi" w:hAnsiTheme="majorHAnsi"/>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893253"/>
    <w:pPr>
      <w:spacing w:after="0" w:line="240" w:lineRule="auto"/>
    </w:pPr>
    <w:rPr>
      <w:rFonts w:asciiTheme="majorHAnsi" w:hAnsiTheme="majorHAnsi"/>
      <w:color w:val="000000" w:themeColor="text1"/>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893253"/>
    <w:rPr>
      <w:i/>
      <w:iCs/>
    </w:rPr>
  </w:style>
  <w:style w:type="character" w:customStyle="1" w:styleId="ref-overlay2">
    <w:name w:val="ref-overlay2"/>
    <w:basedOn w:val="DefaultParagraphFont"/>
    <w:rsid w:val="00893253"/>
    <w:rPr>
      <w:shd w:val="clear" w:color="auto" w:fill="FFFFFF"/>
    </w:rPr>
  </w:style>
  <w:style w:type="character" w:customStyle="1" w:styleId="hlfld-contribauthor">
    <w:name w:val="hlfld-contribauthor"/>
    <w:basedOn w:val="DefaultParagraphFont"/>
    <w:rsid w:val="00893253"/>
  </w:style>
  <w:style w:type="character" w:customStyle="1" w:styleId="nlmgiven-names">
    <w:name w:val="nlm_given-names"/>
    <w:basedOn w:val="DefaultParagraphFont"/>
    <w:rsid w:val="00893253"/>
  </w:style>
  <w:style w:type="character" w:customStyle="1" w:styleId="nlmyear">
    <w:name w:val="nlm_year"/>
    <w:basedOn w:val="DefaultParagraphFont"/>
    <w:rsid w:val="00893253"/>
  </w:style>
  <w:style w:type="character" w:customStyle="1" w:styleId="nlmarticle-title">
    <w:name w:val="nlm_article-title"/>
    <w:basedOn w:val="DefaultParagraphFont"/>
    <w:rsid w:val="00893253"/>
  </w:style>
  <w:style w:type="character" w:customStyle="1" w:styleId="nlmfpage">
    <w:name w:val="nlm_fpage"/>
    <w:basedOn w:val="DefaultParagraphFont"/>
    <w:rsid w:val="00893253"/>
  </w:style>
  <w:style w:type="character" w:customStyle="1" w:styleId="nlmlpage">
    <w:name w:val="nlm_lpage"/>
    <w:basedOn w:val="DefaultParagraphFont"/>
    <w:rsid w:val="00893253"/>
  </w:style>
  <w:style w:type="character" w:customStyle="1" w:styleId="entryauthor7">
    <w:name w:val="entryauthor7"/>
    <w:basedOn w:val="DefaultParagraphFont"/>
    <w:rsid w:val="00893253"/>
    <w:rPr>
      <w:i/>
      <w:iCs/>
      <w:sz w:val="21"/>
      <w:szCs w:val="21"/>
    </w:rPr>
  </w:style>
  <w:style w:type="character" w:customStyle="1" w:styleId="journalname">
    <w:name w:val="journalname"/>
    <w:basedOn w:val="DefaultParagraphFont"/>
    <w:rsid w:val="00893253"/>
  </w:style>
  <w:style w:type="character" w:customStyle="1" w:styleId="volume">
    <w:name w:val="volume"/>
    <w:basedOn w:val="DefaultParagraphFont"/>
    <w:rsid w:val="00893253"/>
  </w:style>
  <w:style w:type="paragraph" w:customStyle="1" w:styleId="articledoi1">
    <w:name w:val="articledoi1"/>
    <w:basedOn w:val="Normal"/>
    <w:rsid w:val="00893253"/>
    <w:pPr>
      <w:pBdr>
        <w:right w:val="single" w:sz="6" w:space="6" w:color="DCDCDC"/>
      </w:pBdr>
      <w:spacing w:after="0" w:line="240" w:lineRule="auto"/>
      <w:ind w:right="120"/>
    </w:pPr>
    <w:rPr>
      <w:rFonts w:ascii="Times New Roman" w:eastAsia="Times New Roman" w:hAnsi="Times New Roman" w:cs="Times New Roman"/>
      <w:color w:val="666666"/>
      <w:sz w:val="24"/>
      <w:szCs w:val="24"/>
      <w:lang w:eastAsia="en-GB"/>
    </w:rPr>
  </w:style>
  <w:style w:type="character" w:customStyle="1" w:styleId="journaltitle2">
    <w:name w:val="journaltitle2"/>
    <w:basedOn w:val="DefaultParagraphFont"/>
    <w:rsid w:val="00893253"/>
    <w:rPr>
      <w:i/>
      <w:iCs/>
      <w:vanish w:val="0"/>
      <w:webHidden w:val="0"/>
      <w:specVanish w:val="0"/>
    </w:rPr>
  </w:style>
  <w:style w:type="character" w:customStyle="1" w:styleId="articlecitationyear1">
    <w:name w:val="articlecitation_year1"/>
    <w:basedOn w:val="DefaultParagraphFont"/>
    <w:rsid w:val="00893253"/>
    <w:rPr>
      <w:vanish w:val="0"/>
      <w:webHidden w:val="0"/>
      <w:specVanish w:val="0"/>
    </w:rPr>
  </w:style>
  <w:style w:type="paragraph" w:styleId="Revision">
    <w:name w:val="Revision"/>
    <w:hidden/>
    <w:uiPriority w:val="99"/>
    <w:semiHidden/>
    <w:rsid w:val="00893253"/>
    <w:pPr>
      <w:spacing w:after="0" w:line="240" w:lineRule="auto"/>
    </w:pPr>
  </w:style>
  <w:style w:type="character" w:customStyle="1" w:styleId="journaltitlesp">
    <w:name w:val="journaltitlesp"/>
    <w:basedOn w:val="DefaultParagraphFont"/>
    <w:rsid w:val="00893253"/>
  </w:style>
  <w:style w:type="character" w:customStyle="1" w:styleId="issuevolsp">
    <w:name w:val="issuevolsp"/>
    <w:basedOn w:val="DefaultParagraphFont"/>
    <w:rsid w:val="00893253"/>
  </w:style>
  <w:style w:type="character" w:customStyle="1" w:styleId="issuenumsp">
    <w:name w:val="issuenumsp"/>
    <w:basedOn w:val="DefaultParagraphFont"/>
    <w:rsid w:val="00893253"/>
  </w:style>
  <w:style w:type="character" w:customStyle="1" w:styleId="pagerange">
    <w:name w:val="pagerange"/>
    <w:basedOn w:val="DefaultParagraphFont"/>
    <w:rsid w:val="00893253"/>
  </w:style>
  <w:style w:type="character" w:styleId="FollowedHyperlink">
    <w:name w:val="FollowedHyperlink"/>
    <w:basedOn w:val="DefaultParagraphFont"/>
    <w:uiPriority w:val="99"/>
    <w:semiHidden/>
    <w:unhideWhenUsed/>
    <w:rsid w:val="00893253"/>
    <w:rPr>
      <w:color w:val="954F72" w:themeColor="followedHyperlink"/>
      <w:u w:val="single"/>
    </w:rPr>
  </w:style>
  <w:style w:type="table" w:customStyle="1" w:styleId="TableGrid13">
    <w:name w:val="Table Grid13"/>
    <w:basedOn w:val="TableNormal"/>
    <w:next w:val="TableGrid"/>
    <w:uiPriority w:val="39"/>
    <w:rsid w:val="00E03A27"/>
    <w:pPr>
      <w:spacing w:after="0" w:line="240" w:lineRule="auto"/>
    </w:pPr>
    <w:rPr>
      <w:rFonts w:asciiTheme="majorHAnsi" w:hAnsiTheme="majorHAnsi"/>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next w:val="PlainTable1"/>
    <w:uiPriority w:val="41"/>
    <w:rsid w:val="00E03A27"/>
    <w:pPr>
      <w:spacing w:after="0" w:line="240" w:lineRule="auto"/>
    </w:pPr>
    <w:rPr>
      <w:rFonts w:asciiTheme="majorHAnsi" w:hAnsiTheme="majorHAnsi"/>
      <w:color w:val="000000" w:themeColor="text1"/>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263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799410">
      <w:bodyDiv w:val="1"/>
      <w:marLeft w:val="0"/>
      <w:marRight w:val="0"/>
      <w:marTop w:val="0"/>
      <w:marBottom w:val="0"/>
      <w:divBdr>
        <w:top w:val="none" w:sz="0" w:space="0" w:color="auto"/>
        <w:left w:val="none" w:sz="0" w:space="0" w:color="auto"/>
        <w:bottom w:val="none" w:sz="0" w:space="0" w:color="auto"/>
        <w:right w:val="none" w:sz="0" w:space="0" w:color="auto"/>
      </w:divBdr>
    </w:div>
    <w:div w:id="1908880432">
      <w:bodyDiv w:val="1"/>
      <w:marLeft w:val="0"/>
      <w:marRight w:val="0"/>
      <w:marTop w:val="0"/>
      <w:marBottom w:val="0"/>
      <w:divBdr>
        <w:top w:val="none" w:sz="0" w:space="0" w:color="auto"/>
        <w:left w:val="none" w:sz="0" w:space="0" w:color="auto"/>
        <w:bottom w:val="none" w:sz="0" w:space="0" w:color="auto"/>
        <w:right w:val="none" w:sz="0" w:space="0" w:color="auto"/>
      </w:divBdr>
    </w:div>
    <w:div w:id="2021810389">
      <w:bodyDiv w:val="1"/>
      <w:marLeft w:val="0"/>
      <w:marRight w:val="0"/>
      <w:marTop w:val="0"/>
      <w:marBottom w:val="0"/>
      <w:divBdr>
        <w:top w:val="none" w:sz="0" w:space="0" w:color="auto"/>
        <w:left w:val="none" w:sz="0" w:space="0" w:color="auto"/>
        <w:bottom w:val="none" w:sz="0" w:space="0" w:color="auto"/>
        <w:right w:val="none" w:sz="0" w:space="0" w:color="auto"/>
      </w:divBdr>
      <w:divsChild>
        <w:div w:id="2034259213">
          <w:marLeft w:val="0"/>
          <w:marRight w:val="0"/>
          <w:marTop w:val="0"/>
          <w:marBottom w:val="0"/>
          <w:divBdr>
            <w:top w:val="none" w:sz="0" w:space="0" w:color="auto"/>
            <w:left w:val="none" w:sz="0" w:space="0" w:color="auto"/>
            <w:bottom w:val="none" w:sz="0" w:space="0" w:color="auto"/>
            <w:right w:val="none" w:sz="0" w:space="0" w:color="auto"/>
          </w:divBdr>
        </w:div>
      </w:divsChild>
    </w:div>
    <w:div w:id="2088575917">
      <w:bodyDiv w:val="1"/>
      <w:marLeft w:val="0"/>
      <w:marRight w:val="0"/>
      <w:marTop w:val="0"/>
      <w:marBottom w:val="0"/>
      <w:divBdr>
        <w:top w:val="none" w:sz="0" w:space="0" w:color="auto"/>
        <w:left w:val="none" w:sz="0" w:space="0" w:color="auto"/>
        <w:bottom w:val="none" w:sz="0" w:space="0" w:color="auto"/>
        <w:right w:val="none" w:sz="0" w:space="0" w:color="auto"/>
      </w:divBdr>
      <w:divsChild>
        <w:div w:id="10220487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protectstudy.org.uk/" TargetMode="External"/><Relationship Id="rId4" Type="http://schemas.openxmlformats.org/officeDocument/2006/relationships/settings" Target="settings.xml"/><Relationship Id="rId9" Type="http://schemas.openxmlformats.org/officeDocument/2006/relationships/hyperlink" Target="https://www.alz.co.uk/research/WorldAlzheimerReport20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0F73B-2BCA-4BE0-B19D-7C661E005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6</Pages>
  <Words>20049</Words>
  <Characters>114284</Characters>
  <Application>Microsoft Office Word</Application>
  <DocSecurity>4</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3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Essery</dc:creator>
  <cp:keywords/>
  <cp:lastModifiedBy>Victoria Hayter</cp:lastModifiedBy>
  <cp:revision>2</cp:revision>
  <cp:lastPrinted>2019-11-07T11:54:00Z</cp:lastPrinted>
  <dcterms:created xsi:type="dcterms:W3CDTF">2021-07-19T10:37:00Z</dcterms:created>
  <dcterms:modified xsi:type="dcterms:W3CDTF">2021-07-19T10:37:00Z</dcterms:modified>
</cp:coreProperties>
</file>